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9D241C7" w14:textId="77777777" w:rsidR="00FF77DF" w:rsidRDefault="003037B1" w:rsidP="00124A29">
      <w:pPr>
        <w:pStyle w:val="Ttulo1"/>
        <w:spacing w:before="0"/>
        <w:rPr>
          <w:rFonts w:ascii="Arial" w:hAnsi="Arial" w:cs="Arial"/>
          <w:b/>
          <w:sz w:val="28"/>
        </w:rPr>
      </w:pPr>
      <w:r>
        <w:rPr>
          <w:rFonts w:ascii="Arial" w:hAnsi="Arial" w:cs="Arial"/>
          <w:b/>
          <w:sz w:val="28"/>
        </w:rPr>
        <w:t xml:space="preserve">EVALUACIÓN </w:t>
      </w:r>
      <w:r w:rsidR="00F46DDE">
        <w:rPr>
          <w:rFonts w:ascii="Arial" w:hAnsi="Arial" w:cs="Arial"/>
          <w:b/>
          <w:sz w:val="28"/>
        </w:rPr>
        <w:t xml:space="preserve">GEOESPACIAL </w:t>
      </w:r>
      <w:r>
        <w:rPr>
          <w:rFonts w:ascii="Arial" w:hAnsi="Arial" w:cs="Arial"/>
          <w:b/>
          <w:sz w:val="28"/>
        </w:rPr>
        <w:t>DEL CAMBIO DE</w:t>
      </w:r>
      <w:r w:rsidR="00FF77DF" w:rsidRPr="00FF77DF">
        <w:rPr>
          <w:rFonts w:ascii="Arial" w:hAnsi="Arial" w:cs="Arial"/>
          <w:b/>
          <w:sz w:val="28"/>
        </w:rPr>
        <w:t xml:space="preserve"> COBERT</w:t>
      </w:r>
      <w:r w:rsidR="001F0ECA">
        <w:rPr>
          <w:rFonts w:ascii="Arial" w:hAnsi="Arial" w:cs="Arial"/>
          <w:b/>
          <w:sz w:val="28"/>
        </w:rPr>
        <w:t>URA Y USO DEL SUELO</w:t>
      </w:r>
      <w:r w:rsidR="00FF77DF" w:rsidRPr="00FF77DF">
        <w:rPr>
          <w:rFonts w:ascii="Arial" w:hAnsi="Arial" w:cs="Arial"/>
          <w:b/>
          <w:sz w:val="28"/>
        </w:rPr>
        <w:t>: CASO DEL CANTÓN LAS NAVES, PROVINCIA BOLÍVAR</w:t>
      </w:r>
    </w:p>
    <w:p w14:paraId="048F54B5" w14:textId="2F376B64" w:rsidR="00124A29" w:rsidRDefault="00124A29" w:rsidP="00124A29"/>
    <w:p w14:paraId="46BBD717" w14:textId="77777777" w:rsidR="00124A29" w:rsidRPr="00124A29" w:rsidRDefault="00124A29" w:rsidP="00124A29"/>
    <w:p w14:paraId="0232361B" w14:textId="77777777" w:rsidR="0025043D" w:rsidRPr="0000695C" w:rsidRDefault="0025043D" w:rsidP="00124A29">
      <w:pPr>
        <w:pStyle w:val="Ttulo1"/>
        <w:spacing w:before="0"/>
        <w:rPr>
          <w:rFonts w:ascii="Arial" w:hAnsi="Arial" w:cs="Arial"/>
          <w:sz w:val="28"/>
          <w:lang w:val="en-GB"/>
        </w:rPr>
      </w:pPr>
      <w:r w:rsidRPr="0000695C">
        <w:rPr>
          <w:rFonts w:ascii="Arial" w:hAnsi="Arial" w:cs="Arial"/>
          <w:sz w:val="28"/>
          <w:lang w:val="en-GB"/>
        </w:rPr>
        <w:t xml:space="preserve">GEOSPATIAL ASSESSMENT OF CHANGES IN </w:t>
      </w:r>
      <w:r w:rsidR="00C10A29" w:rsidRPr="0000695C">
        <w:rPr>
          <w:rFonts w:ascii="Arial" w:hAnsi="Arial" w:cs="Arial"/>
          <w:sz w:val="28"/>
          <w:lang w:val="en-GB"/>
        </w:rPr>
        <w:t xml:space="preserve">LAND USE/LAND </w:t>
      </w:r>
      <w:r w:rsidRPr="0000695C">
        <w:rPr>
          <w:rFonts w:ascii="Arial" w:hAnsi="Arial" w:cs="Arial"/>
          <w:sz w:val="28"/>
          <w:lang w:val="en-GB"/>
        </w:rPr>
        <w:t xml:space="preserve">COVER: </w:t>
      </w:r>
      <w:r w:rsidR="00C10A29" w:rsidRPr="0000695C">
        <w:rPr>
          <w:rFonts w:ascii="Arial" w:hAnsi="Arial" w:cs="Arial"/>
          <w:sz w:val="28"/>
          <w:lang w:val="en-GB"/>
        </w:rPr>
        <w:t xml:space="preserve">THE CASE OF </w:t>
      </w:r>
      <w:r w:rsidRPr="0000695C">
        <w:rPr>
          <w:rFonts w:ascii="Arial" w:hAnsi="Arial" w:cs="Arial"/>
          <w:sz w:val="28"/>
          <w:lang w:val="en-GB"/>
        </w:rPr>
        <w:t>LAS NA</w:t>
      </w:r>
      <w:bookmarkStart w:id="0" w:name="_GoBack"/>
      <w:bookmarkEnd w:id="0"/>
      <w:r w:rsidRPr="0000695C">
        <w:rPr>
          <w:rFonts w:ascii="Arial" w:hAnsi="Arial" w:cs="Arial"/>
          <w:sz w:val="28"/>
          <w:lang w:val="en-GB"/>
        </w:rPr>
        <w:t>VES CANTON, BOLÍVAR PROVINCE</w:t>
      </w:r>
    </w:p>
    <w:p w14:paraId="5B524FDF" w14:textId="77777777" w:rsidR="0025043D" w:rsidRPr="0000695C" w:rsidRDefault="0025043D" w:rsidP="00124A29">
      <w:pPr>
        <w:spacing w:after="0" w:line="240" w:lineRule="auto"/>
        <w:rPr>
          <w:lang w:val="en-GB"/>
        </w:rPr>
      </w:pPr>
    </w:p>
    <w:p w14:paraId="7FCF0257" w14:textId="2F002B58" w:rsidR="00FF77DF" w:rsidRPr="008F11A5" w:rsidRDefault="00FF77DF" w:rsidP="00124A29">
      <w:pPr>
        <w:pStyle w:val="Ttulo1"/>
        <w:spacing w:before="0"/>
        <w:jc w:val="left"/>
        <w:rPr>
          <w:rFonts w:ascii="Arial" w:hAnsi="Arial" w:cs="Arial"/>
          <w:b/>
          <w:sz w:val="20"/>
          <w:lang w:val="it-IT"/>
        </w:rPr>
      </w:pPr>
      <w:r w:rsidRPr="008F11A5">
        <w:rPr>
          <w:rFonts w:ascii="Arial" w:hAnsi="Arial" w:cs="Arial"/>
          <w:b/>
          <w:sz w:val="20"/>
          <w:lang w:val="it-IT"/>
        </w:rPr>
        <w:t>Agni Lombeida</w:t>
      </w:r>
      <w:r w:rsidR="00124A29" w:rsidRPr="00124A29">
        <w:rPr>
          <w:rFonts w:ascii="Arial" w:hAnsi="Arial" w:cs="Arial"/>
          <w:b/>
          <w:sz w:val="20"/>
          <w:vertAlign w:val="superscript"/>
          <w:lang w:val="it-IT"/>
        </w:rPr>
        <w:t>1</w:t>
      </w:r>
      <w:r w:rsidR="002C4CB4" w:rsidRPr="008F11A5">
        <w:rPr>
          <w:rFonts w:ascii="Arial" w:hAnsi="Arial" w:cs="Arial"/>
          <w:b/>
          <w:sz w:val="20"/>
          <w:lang w:val="it-IT"/>
        </w:rPr>
        <w:t>,</w:t>
      </w:r>
      <w:r w:rsidRPr="008F11A5">
        <w:rPr>
          <w:rFonts w:ascii="Arial" w:hAnsi="Arial" w:cs="Arial"/>
          <w:b/>
          <w:sz w:val="20"/>
          <w:lang w:val="it-IT"/>
        </w:rPr>
        <w:t xml:space="preserve"> Ma. Fer</w:t>
      </w:r>
      <w:r w:rsidR="007226C2" w:rsidRPr="008F11A5">
        <w:rPr>
          <w:rFonts w:ascii="Arial" w:hAnsi="Arial" w:cs="Arial"/>
          <w:b/>
          <w:sz w:val="20"/>
          <w:lang w:val="it-IT"/>
        </w:rPr>
        <w:t>nanda Calderón</w:t>
      </w:r>
      <w:r w:rsidR="00124A29" w:rsidRPr="00124A29">
        <w:rPr>
          <w:rFonts w:ascii="Arial" w:hAnsi="Arial" w:cs="Arial"/>
          <w:b/>
          <w:sz w:val="20"/>
          <w:vertAlign w:val="superscript"/>
          <w:lang w:val="it-IT"/>
        </w:rPr>
        <w:t>1</w:t>
      </w:r>
      <w:r w:rsidR="007226C2" w:rsidRPr="008F11A5">
        <w:rPr>
          <w:rFonts w:ascii="Arial" w:hAnsi="Arial" w:cs="Arial"/>
          <w:b/>
          <w:sz w:val="20"/>
          <w:lang w:val="it-IT"/>
        </w:rPr>
        <w:t>, Adriana Santos</w:t>
      </w:r>
      <w:r w:rsidR="00124A29" w:rsidRPr="00124A29">
        <w:rPr>
          <w:rFonts w:ascii="Arial" w:hAnsi="Arial" w:cs="Arial"/>
          <w:b/>
          <w:sz w:val="20"/>
          <w:vertAlign w:val="superscript"/>
          <w:lang w:val="it-IT"/>
        </w:rPr>
        <w:t>1</w:t>
      </w:r>
      <w:r w:rsidR="007226C2" w:rsidRPr="008F11A5">
        <w:rPr>
          <w:rFonts w:ascii="Arial" w:hAnsi="Arial" w:cs="Arial"/>
          <w:b/>
          <w:sz w:val="20"/>
          <w:lang w:val="it-IT"/>
        </w:rPr>
        <w:t xml:space="preserve"> y </w:t>
      </w:r>
      <w:r w:rsidRPr="008F11A5">
        <w:rPr>
          <w:rFonts w:ascii="Arial" w:hAnsi="Arial" w:cs="Arial"/>
          <w:b/>
          <w:sz w:val="20"/>
          <w:lang w:val="it-IT"/>
        </w:rPr>
        <w:t>Cinthia Párraga</w:t>
      </w:r>
      <w:r w:rsidR="00124A29" w:rsidRPr="00124A29">
        <w:rPr>
          <w:rFonts w:ascii="Arial" w:hAnsi="Arial" w:cs="Arial"/>
          <w:b/>
          <w:sz w:val="20"/>
          <w:vertAlign w:val="superscript"/>
          <w:lang w:val="it-IT"/>
        </w:rPr>
        <w:t>1</w:t>
      </w:r>
    </w:p>
    <w:p w14:paraId="7BEB7A19" w14:textId="348BAD4E" w:rsidR="002C4CB4" w:rsidRDefault="00124A29" w:rsidP="00124A29">
      <w:pPr>
        <w:pStyle w:val="Ttulo1"/>
        <w:spacing w:before="0"/>
        <w:rPr>
          <w:rFonts w:ascii="Arial" w:hAnsi="Arial" w:cs="Arial"/>
          <w:sz w:val="20"/>
        </w:rPr>
      </w:pPr>
      <w:r w:rsidRPr="00124A29">
        <w:rPr>
          <w:rFonts w:ascii="Arial" w:hAnsi="Arial" w:cs="Arial"/>
          <w:sz w:val="20"/>
          <w:vertAlign w:val="superscript"/>
          <w:lang w:val="es-ES"/>
        </w:rPr>
        <w:t>1</w:t>
      </w:r>
      <w:r w:rsidR="00FF77DF" w:rsidRPr="00FF77DF">
        <w:rPr>
          <w:rFonts w:ascii="Arial" w:hAnsi="Arial" w:cs="Arial"/>
          <w:sz w:val="20"/>
        </w:rPr>
        <w:t xml:space="preserve">Escuela Superior Politécnica del Litoral, ESPOL, Facultad de Ciencias de la Vida, Km 30.5 Vía Perimetral, Guayaquil, Ecuador </w:t>
      </w:r>
    </w:p>
    <w:p w14:paraId="13B81B8D" w14:textId="77777777" w:rsidR="00EE039C" w:rsidRDefault="00BF5D34" w:rsidP="00124A29">
      <w:pPr>
        <w:pStyle w:val="Ttulo1"/>
        <w:spacing w:before="0"/>
        <w:rPr>
          <w:rFonts w:ascii="Arial" w:hAnsi="Arial" w:cs="Arial"/>
          <w:sz w:val="20"/>
        </w:rPr>
      </w:pPr>
      <w:hyperlink r:id="rId8" w:history="1">
        <w:r w:rsidR="002C4CB4" w:rsidRPr="005E08C5">
          <w:rPr>
            <w:rStyle w:val="Hipervnculo"/>
            <w:rFonts w:ascii="Arial" w:hAnsi="Arial" w:cs="Arial"/>
            <w:sz w:val="20"/>
          </w:rPr>
          <w:t>alombeid@espol.edu.ec</w:t>
        </w:r>
      </w:hyperlink>
    </w:p>
    <w:p w14:paraId="1905BD7A" w14:textId="6B40E2DD" w:rsidR="002C4CB4" w:rsidRDefault="002C4CB4" w:rsidP="002C4CB4"/>
    <w:p w14:paraId="6A0F6274" w14:textId="77777777" w:rsidR="00124A29" w:rsidRPr="002C4CB4" w:rsidRDefault="00124A29" w:rsidP="002C4CB4"/>
    <w:p w14:paraId="0C42AF37" w14:textId="77777777" w:rsidR="00126007" w:rsidRDefault="00416BA6" w:rsidP="0067627D">
      <w:pPr>
        <w:spacing w:after="0" w:line="240" w:lineRule="auto"/>
        <w:jc w:val="center"/>
        <w:rPr>
          <w:rFonts w:ascii="Arial" w:hAnsi="Arial" w:cs="Arial"/>
          <w:b/>
          <w:sz w:val="24"/>
        </w:rPr>
      </w:pPr>
      <w:r w:rsidRPr="00017125">
        <w:rPr>
          <w:rFonts w:ascii="Arial" w:hAnsi="Arial" w:cs="Arial"/>
          <w:b/>
          <w:sz w:val="24"/>
        </w:rPr>
        <w:t>RESUMEN</w:t>
      </w:r>
    </w:p>
    <w:p w14:paraId="12E8FFFC" w14:textId="77777777" w:rsidR="0067627D" w:rsidRPr="00017125" w:rsidRDefault="0067627D" w:rsidP="0067627D">
      <w:pPr>
        <w:spacing w:after="0" w:line="240" w:lineRule="auto"/>
        <w:jc w:val="center"/>
        <w:rPr>
          <w:rFonts w:ascii="Arial" w:hAnsi="Arial" w:cs="Arial"/>
          <w:b/>
          <w:sz w:val="24"/>
        </w:rPr>
      </w:pPr>
    </w:p>
    <w:p w14:paraId="136C5A4E" w14:textId="77777777" w:rsidR="00220B1D" w:rsidRDefault="00126007" w:rsidP="006E5879">
      <w:pPr>
        <w:spacing w:after="0" w:line="240" w:lineRule="auto"/>
        <w:ind w:firstLine="709"/>
        <w:jc w:val="both"/>
        <w:rPr>
          <w:rFonts w:ascii="Arial" w:hAnsi="Arial" w:cs="Arial"/>
        </w:rPr>
      </w:pPr>
      <w:r w:rsidRPr="00017125">
        <w:rPr>
          <w:rFonts w:ascii="Arial" w:hAnsi="Arial" w:cs="Arial"/>
        </w:rPr>
        <w:t>El presente documento tiene como finalidad la evaluación del ca</w:t>
      </w:r>
      <w:r w:rsidR="0050129B" w:rsidRPr="00017125">
        <w:rPr>
          <w:rFonts w:ascii="Arial" w:hAnsi="Arial" w:cs="Arial"/>
        </w:rPr>
        <w:t>mbio de cobertura y uso del</w:t>
      </w:r>
      <w:r w:rsidRPr="00017125">
        <w:rPr>
          <w:rFonts w:ascii="Arial" w:hAnsi="Arial" w:cs="Arial"/>
        </w:rPr>
        <w:t xml:space="preserve"> </w:t>
      </w:r>
      <w:r w:rsidR="0050129B" w:rsidRPr="00017125">
        <w:rPr>
          <w:rFonts w:ascii="Arial" w:hAnsi="Arial" w:cs="Arial"/>
        </w:rPr>
        <w:t>suelo</w:t>
      </w:r>
      <w:r w:rsidRPr="00017125">
        <w:rPr>
          <w:rFonts w:ascii="Arial" w:hAnsi="Arial" w:cs="Arial"/>
        </w:rPr>
        <w:t xml:space="preserve"> dado en los últimos </w:t>
      </w:r>
      <w:r w:rsidR="00756086" w:rsidRPr="00017125">
        <w:rPr>
          <w:rFonts w:ascii="Arial" w:hAnsi="Arial" w:cs="Arial"/>
        </w:rPr>
        <w:t xml:space="preserve">12 años, aplicando </w:t>
      </w:r>
      <w:r w:rsidR="007F07E5">
        <w:rPr>
          <w:rFonts w:ascii="Arial" w:hAnsi="Arial" w:cs="Arial"/>
        </w:rPr>
        <w:t>los Sistemas de Información G</w:t>
      </w:r>
      <w:r w:rsidR="0050129B" w:rsidRPr="00017125">
        <w:rPr>
          <w:rFonts w:ascii="Arial" w:hAnsi="Arial" w:cs="Arial"/>
        </w:rPr>
        <w:t>eográfica (</w:t>
      </w:r>
      <w:r w:rsidR="00756086" w:rsidRPr="00017125">
        <w:rPr>
          <w:rFonts w:ascii="Arial" w:hAnsi="Arial" w:cs="Arial"/>
        </w:rPr>
        <w:t>SIG</w:t>
      </w:r>
      <w:r w:rsidR="0050129B" w:rsidRPr="00017125">
        <w:rPr>
          <w:rFonts w:ascii="Arial" w:hAnsi="Arial" w:cs="Arial"/>
        </w:rPr>
        <w:t>)</w:t>
      </w:r>
      <w:r w:rsidRPr="00017125">
        <w:rPr>
          <w:rFonts w:ascii="Arial" w:hAnsi="Arial" w:cs="Arial"/>
        </w:rPr>
        <w:t>. La metodología se estructuró en</w:t>
      </w:r>
      <w:r w:rsidR="00157D29" w:rsidRPr="00017125">
        <w:rPr>
          <w:rFonts w:ascii="Arial" w:hAnsi="Arial" w:cs="Arial"/>
        </w:rPr>
        <w:t xml:space="preserve"> tres componentes: 1) Delimitación</w:t>
      </w:r>
      <w:r w:rsidR="0050129B" w:rsidRPr="00017125">
        <w:rPr>
          <w:rFonts w:ascii="Arial" w:hAnsi="Arial" w:cs="Arial"/>
        </w:rPr>
        <w:t xml:space="preserve"> de la cobertura y uso del suelo</w:t>
      </w:r>
      <w:r w:rsidRPr="00017125">
        <w:rPr>
          <w:rFonts w:ascii="Arial" w:hAnsi="Arial" w:cs="Arial"/>
        </w:rPr>
        <w:t xml:space="preserve"> del área de estudio para los años 2002, 2008 y 2014; 2) Técnicas de superposición de mapas y</w:t>
      </w:r>
      <w:r w:rsidR="00157D29" w:rsidRPr="00017125">
        <w:rPr>
          <w:rFonts w:ascii="Arial" w:hAnsi="Arial" w:cs="Arial"/>
        </w:rPr>
        <w:t xml:space="preserve"> 3</w:t>
      </w:r>
      <w:r w:rsidRPr="00017125">
        <w:rPr>
          <w:rFonts w:ascii="Arial" w:hAnsi="Arial" w:cs="Arial"/>
        </w:rPr>
        <w:t xml:space="preserve">) Determinación de los cambios durante el período de análisis mediante el uso de la matriz de </w:t>
      </w:r>
      <w:r w:rsidR="007F07E5">
        <w:rPr>
          <w:rFonts w:ascii="Arial" w:hAnsi="Arial" w:cs="Arial"/>
        </w:rPr>
        <w:t>tabulación cruzada</w:t>
      </w:r>
      <w:r w:rsidRPr="00017125">
        <w:rPr>
          <w:rFonts w:ascii="Arial" w:hAnsi="Arial" w:cs="Arial"/>
        </w:rPr>
        <w:t xml:space="preserve">. </w:t>
      </w:r>
    </w:p>
    <w:p w14:paraId="3AD05544" w14:textId="77777777" w:rsidR="006E5879" w:rsidRDefault="006E5879" w:rsidP="006E5879">
      <w:pPr>
        <w:spacing w:after="0" w:line="240" w:lineRule="auto"/>
        <w:ind w:firstLine="709"/>
        <w:jc w:val="both"/>
        <w:rPr>
          <w:rFonts w:ascii="Arial" w:hAnsi="Arial" w:cs="Arial"/>
        </w:rPr>
      </w:pPr>
    </w:p>
    <w:p w14:paraId="0A6FDE46" w14:textId="77777777" w:rsidR="00220B1D" w:rsidRDefault="00126007" w:rsidP="006E5879">
      <w:pPr>
        <w:spacing w:after="0" w:line="240" w:lineRule="auto"/>
        <w:ind w:firstLine="709"/>
        <w:jc w:val="both"/>
        <w:rPr>
          <w:rFonts w:ascii="Arial" w:hAnsi="Arial" w:cs="Arial"/>
        </w:rPr>
      </w:pPr>
      <w:r w:rsidRPr="00017125">
        <w:rPr>
          <w:rFonts w:ascii="Arial" w:hAnsi="Arial" w:cs="Arial"/>
        </w:rPr>
        <w:t>Los resultados obtenidos para los periodos de análisis 2002 -2008 y 2008-2014, muestran que el primer periodo presentó un cambio total del 92.3% del área de estudio, donde, el tipo de vegetación mayormente afectada fueron bos</w:t>
      </w:r>
      <w:r w:rsidR="00B31C77">
        <w:rPr>
          <w:rFonts w:ascii="Arial" w:hAnsi="Arial" w:cs="Arial"/>
        </w:rPr>
        <w:t>ques nativos cambiando a</w:t>
      </w:r>
      <w:r w:rsidRPr="00017125">
        <w:rPr>
          <w:rFonts w:ascii="Arial" w:hAnsi="Arial" w:cs="Arial"/>
        </w:rPr>
        <w:t xml:space="preserve"> tierras agrícolas y pastizales. Mientras, que el segundo periodo presentó un cambio total de 75.3%, debido a la transformación de mosaicos agropecuarios en cultivos permanentes. </w:t>
      </w:r>
    </w:p>
    <w:p w14:paraId="3FC7D192" w14:textId="77777777" w:rsidR="006E5879" w:rsidRDefault="006E5879" w:rsidP="006E5879">
      <w:pPr>
        <w:spacing w:after="0" w:line="240" w:lineRule="auto"/>
        <w:ind w:firstLine="709"/>
        <w:jc w:val="both"/>
        <w:rPr>
          <w:rFonts w:ascii="Arial" w:hAnsi="Arial" w:cs="Arial"/>
        </w:rPr>
      </w:pPr>
    </w:p>
    <w:p w14:paraId="754885CD" w14:textId="00AEC6CD" w:rsidR="00126007" w:rsidRDefault="00126007" w:rsidP="006E5879">
      <w:pPr>
        <w:spacing w:after="0" w:line="240" w:lineRule="auto"/>
        <w:ind w:firstLine="709"/>
        <w:jc w:val="both"/>
        <w:rPr>
          <w:rFonts w:ascii="Arial" w:hAnsi="Arial" w:cs="Arial"/>
        </w:rPr>
      </w:pPr>
      <w:r w:rsidRPr="00017125">
        <w:rPr>
          <w:rFonts w:ascii="Arial" w:hAnsi="Arial" w:cs="Arial"/>
        </w:rPr>
        <w:t>El estudio permitió conocer los cambios ocurridos en la cobertura y uso</w:t>
      </w:r>
      <w:r w:rsidR="00B31C77">
        <w:rPr>
          <w:rFonts w:ascii="Arial" w:hAnsi="Arial" w:cs="Arial"/>
        </w:rPr>
        <w:t xml:space="preserve"> de la tierra cantón Las Naves. </w:t>
      </w:r>
      <w:r w:rsidRPr="00017125">
        <w:rPr>
          <w:rFonts w:ascii="Arial" w:hAnsi="Arial" w:cs="Arial"/>
        </w:rPr>
        <w:t xml:space="preserve">Asimismo, es importante </w:t>
      </w:r>
      <w:r w:rsidR="00A1233D">
        <w:rPr>
          <w:rFonts w:ascii="Arial" w:hAnsi="Arial" w:cs="Arial"/>
        </w:rPr>
        <w:t xml:space="preserve">evidenciar </w:t>
      </w:r>
      <w:r w:rsidRPr="00017125">
        <w:rPr>
          <w:rFonts w:ascii="Arial" w:hAnsi="Arial" w:cs="Arial"/>
        </w:rPr>
        <w:t>que este tipo de análisis es fundamental en los procesos de planificación y ordenamiento territorial para los gobiernos locales.</w:t>
      </w:r>
    </w:p>
    <w:p w14:paraId="6DC8B05D" w14:textId="77777777" w:rsidR="006E5879" w:rsidRPr="00017125" w:rsidRDefault="006E5879" w:rsidP="006E5879">
      <w:pPr>
        <w:spacing w:after="0" w:line="240" w:lineRule="auto"/>
        <w:ind w:firstLine="709"/>
        <w:jc w:val="both"/>
        <w:rPr>
          <w:rFonts w:ascii="Arial" w:hAnsi="Arial" w:cs="Arial"/>
        </w:rPr>
      </w:pPr>
    </w:p>
    <w:p w14:paraId="7A420BD8" w14:textId="79A0BF49" w:rsidR="005B5DFF" w:rsidRDefault="00D31E61" w:rsidP="006E5879">
      <w:pPr>
        <w:spacing w:after="0" w:line="240" w:lineRule="auto"/>
        <w:rPr>
          <w:rFonts w:ascii="Arial" w:hAnsi="Arial" w:cs="Arial"/>
        </w:rPr>
      </w:pPr>
      <w:r w:rsidRPr="00017125">
        <w:rPr>
          <w:rFonts w:ascii="Arial" w:hAnsi="Arial" w:cs="Arial"/>
          <w:b/>
        </w:rPr>
        <w:t>Palabras C</w:t>
      </w:r>
      <w:r w:rsidR="00126007" w:rsidRPr="00017125">
        <w:rPr>
          <w:rFonts w:ascii="Arial" w:hAnsi="Arial" w:cs="Arial"/>
          <w:b/>
        </w:rPr>
        <w:t>lave</w:t>
      </w:r>
      <w:r w:rsidRPr="00017125">
        <w:rPr>
          <w:rFonts w:ascii="Arial" w:hAnsi="Arial" w:cs="Arial"/>
          <w:b/>
        </w:rPr>
        <w:t>s:</w:t>
      </w:r>
      <w:r w:rsidR="00017125" w:rsidRPr="00017125">
        <w:rPr>
          <w:rFonts w:ascii="Arial" w:hAnsi="Arial" w:cs="Arial"/>
        </w:rPr>
        <w:t xml:space="preserve"> </w:t>
      </w:r>
      <w:r w:rsidR="00126007" w:rsidRPr="00017125">
        <w:rPr>
          <w:rFonts w:ascii="Arial" w:hAnsi="Arial" w:cs="Arial"/>
        </w:rPr>
        <w:t>S</w:t>
      </w:r>
      <w:r w:rsidR="00157D29" w:rsidRPr="00017125">
        <w:rPr>
          <w:rFonts w:ascii="Arial" w:hAnsi="Arial" w:cs="Arial"/>
        </w:rPr>
        <w:t>IG, cobertura y uso del suelo</w:t>
      </w:r>
      <w:r w:rsidR="00126007" w:rsidRPr="00017125">
        <w:rPr>
          <w:rFonts w:ascii="Arial" w:hAnsi="Arial" w:cs="Arial"/>
        </w:rPr>
        <w:t xml:space="preserve">, ordenamiento territorial, </w:t>
      </w:r>
      <w:r w:rsidR="00157D29" w:rsidRPr="00017125">
        <w:rPr>
          <w:rFonts w:ascii="Arial" w:hAnsi="Arial" w:cs="Arial"/>
        </w:rPr>
        <w:t xml:space="preserve">matriz de </w:t>
      </w:r>
      <w:r w:rsidR="00DF5B0C">
        <w:rPr>
          <w:rFonts w:ascii="Arial" w:hAnsi="Arial" w:cs="Arial"/>
        </w:rPr>
        <w:t>tabulación cruzada</w:t>
      </w:r>
      <w:r w:rsidR="00126007" w:rsidRPr="00017125">
        <w:rPr>
          <w:rFonts w:ascii="Arial" w:hAnsi="Arial" w:cs="Arial"/>
        </w:rPr>
        <w:t>, superposición de mapas.</w:t>
      </w:r>
    </w:p>
    <w:p w14:paraId="52CD5FC5" w14:textId="77777777" w:rsidR="005B5DFF" w:rsidRDefault="005B5DFF" w:rsidP="005B5DFF">
      <w:pPr>
        <w:jc w:val="center"/>
        <w:rPr>
          <w:rFonts w:ascii="Arial" w:hAnsi="Arial" w:cs="Arial"/>
          <w:b/>
          <w:sz w:val="24"/>
        </w:rPr>
      </w:pPr>
    </w:p>
    <w:p w14:paraId="6282257F" w14:textId="77777777" w:rsidR="00124A29" w:rsidRDefault="00124A29" w:rsidP="005B5DFF">
      <w:pPr>
        <w:jc w:val="center"/>
        <w:rPr>
          <w:rFonts w:ascii="Arial" w:hAnsi="Arial" w:cs="Arial"/>
          <w:b/>
          <w:sz w:val="24"/>
        </w:rPr>
      </w:pPr>
    </w:p>
    <w:p w14:paraId="453DBA0A" w14:textId="77777777" w:rsidR="00C71E8C" w:rsidRDefault="00C71E8C" w:rsidP="005B5DFF">
      <w:pPr>
        <w:jc w:val="center"/>
        <w:rPr>
          <w:rFonts w:ascii="Arial" w:hAnsi="Arial" w:cs="Arial"/>
          <w:b/>
          <w:sz w:val="24"/>
        </w:rPr>
      </w:pPr>
    </w:p>
    <w:p w14:paraId="156D7B63" w14:textId="77777777" w:rsidR="00C71E8C" w:rsidRDefault="00C71E8C" w:rsidP="005B5DFF">
      <w:pPr>
        <w:jc w:val="center"/>
        <w:rPr>
          <w:rFonts w:ascii="Arial" w:hAnsi="Arial" w:cs="Arial"/>
          <w:b/>
          <w:sz w:val="24"/>
        </w:rPr>
      </w:pPr>
    </w:p>
    <w:p w14:paraId="2BDFDD9D" w14:textId="77777777" w:rsidR="005B5DFF" w:rsidRDefault="005B5DFF" w:rsidP="0067627D">
      <w:pPr>
        <w:spacing w:after="0" w:line="240" w:lineRule="auto"/>
        <w:jc w:val="center"/>
        <w:rPr>
          <w:rFonts w:ascii="Arial" w:hAnsi="Arial" w:cs="Arial"/>
          <w:b/>
          <w:sz w:val="24"/>
          <w:lang w:val="en-GB"/>
        </w:rPr>
      </w:pPr>
      <w:r w:rsidRPr="0000695C">
        <w:rPr>
          <w:rFonts w:ascii="Arial" w:hAnsi="Arial" w:cs="Arial"/>
          <w:b/>
          <w:sz w:val="24"/>
          <w:lang w:val="en-GB"/>
        </w:rPr>
        <w:lastRenderedPageBreak/>
        <w:t>ABSTRACT</w:t>
      </w:r>
    </w:p>
    <w:p w14:paraId="3AC14C51" w14:textId="77777777" w:rsidR="0067627D" w:rsidRPr="0000695C" w:rsidRDefault="0067627D" w:rsidP="0067627D">
      <w:pPr>
        <w:spacing w:after="0" w:line="240" w:lineRule="auto"/>
        <w:jc w:val="center"/>
        <w:rPr>
          <w:rFonts w:ascii="Arial" w:hAnsi="Arial" w:cs="Arial"/>
          <w:b/>
          <w:sz w:val="24"/>
          <w:lang w:val="en-GB"/>
        </w:rPr>
      </w:pPr>
    </w:p>
    <w:p w14:paraId="4C0D4FC2" w14:textId="364691C0" w:rsidR="00220B1D" w:rsidRDefault="009A1CFC" w:rsidP="006E5879">
      <w:pPr>
        <w:spacing w:after="0" w:line="240" w:lineRule="auto"/>
        <w:ind w:firstLine="709"/>
        <w:jc w:val="both"/>
        <w:rPr>
          <w:rFonts w:ascii="Arial" w:hAnsi="Arial" w:cs="Arial"/>
          <w:lang w:val="en-GB"/>
        </w:rPr>
      </w:pPr>
      <w:r w:rsidRPr="005B5DFF">
        <w:rPr>
          <w:rFonts w:ascii="Arial" w:hAnsi="Arial" w:cs="Arial"/>
          <w:lang w:val="en-GB"/>
        </w:rPr>
        <w:t xml:space="preserve">This document aims to assess </w:t>
      </w:r>
      <w:r w:rsidR="009330AC" w:rsidRPr="005B5DFF">
        <w:rPr>
          <w:rFonts w:ascii="Arial" w:hAnsi="Arial" w:cs="Arial"/>
          <w:lang w:val="en-GB"/>
        </w:rPr>
        <w:t>land use and land cover changes</w:t>
      </w:r>
      <w:r w:rsidRPr="005B5DFF">
        <w:rPr>
          <w:rFonts w:ascii="Arial" w:hAnsi="Arial" w:cs="Arial"/>
          <w:lang w:val="en-GB"/>
        </w:rPr>
        <w:t xml:space="preserve"> given in the past 12 years applying GIS techniques. The methodology had three compo</w:t>
      </w:r>
      <w:r w:rsidR="009330AC" w:rsidRPr="005B5DFF">
        <w:rPr>
          <w:rFonts w:ascii="Arial" w:hAnsi="Arial" w:cs="Arial"/>
          <w:lang w:val="en-GB"/>
        </w:rPr>
        <w:t>nents: 1) Determination of land</w:t>
      </w:r>
      <w:r w:rsidRPr="005B5DFF">
        <w:rPr>
          <w:rFonts w:ascii="Arial" w:hAnsi="Arial" w:cs="Arial"/>
          <w:lang w:val="en-GB"/>
        </w:rPr>
        <w:t xml:space="preserve"> use</w:t>
      </w:r>
      <w:r w:rsidR="009330AC" w:rsidRPr="005B5DFF">
        <w:rPr>
          <w:rFonts w:ascii="Arial" w:hAnsi="Arial" w:cs="Arial"/>
          <w:lang w:val="en-GB"/>
        </w:rPr>
        <w:t xml:space="preserve"> and land cover</w:t>
      </w:r>
      <w:r w:rsidRPr="005B5DFF">
        <w:rPr>
          <w:rFonts w:ascii="Arial" w:hAnsi="Arial" w:cs="Arial"/>
          <w:lang w:val="en-GB"/>
        </w:rPr>
        <w:t xml:space="preserve"> in the study area for the years 2002, 2008 and 2014; 2) </w:t>
      </w:r>
      <w:r w:rsidR="00297DCA">
        <w:rPr>
          <w:rFonts w:ascii="Arial" w:hAnsi="Arial" w:cs="Arial"/>
          <w:lang w:val="en-GB"/>
        </w:rPr>
        <w:t>O</w:t>
      </w:r>
      <w:r w:rsidR="009330AC" w:rsidRPr="005B5DFF">
        <w:rPr>
          <w:rFonts w:ascii="Arial" w:hAnsi="Arial" w:cs="Arial"/>
          <w:lang w:val="en-GB"/>
        </w:rPr>
        <w:t>verlay maps techniques</w:t>
      </w:r>
      <w:r w:rsidRPr="005B5DFF">
        <w:rPr>
          <w:rFonts w:ascii="Arial" w:hAnsi="Arial" w:cs="Arial"/>
          <w:lang w:val="en-GB"/>
        </w:rPr>
        <w:t xml:space="preserve"> and 3) Determination of changes during the period of analysis using</w:t>
      </w:r>
      <w:r w:rsidR="00297DCA">
        <w:rPr>
          <w:rFonts w:ascii="Arial" w:hAnsi="Arial" w:cs="Arial"/>
          <w:lang w:val="en-GB"/>
        </w:rPr>
        <w:t xml:space="preserve"> the </w:t>
      </w:r>
      <w:r w:rsidR="00E77B0C">
        <w:rPr>
          <w:rFonts w:ascii="Arial" w:hAnsi="Arial" w:cs="Arial"/>
          <w:lang w:val="en-GB"/>
        </w:rPr>
        <w:t xml:space="preserve">cross tabulation </w:t>
      </w:r>
      <w:r w:rsidR="009330AC" w:rsidRPr="005B5DFF">
        <w:rPr>
          <w:rFonts w:ascii="Arial" w:hAnsi="Arial" w:cs="Arial"/>
          <w:lang w:val="en-GB"/>
        </w:rPr>
        <w:t>matrix</w:t>
      </w:r>
      <w:r w:rsidR="006E5879">
        <w:rPr>
          <w:rFonts w:ascii="Arial" w:hAnsi="Arial" w:cs="Arial"/>
          <w:lang w:val="en-GB"/>
        </w:rPr>
        <w:t>.</w:t>
      </w:r>
    </w:p>
    <w:p w14:paraId="32C7CE6A" w14:textId="77777777" w:rsidR="006E5879" w:rsidRDefault="006E5879" w:rsidP="006E5879">
      <w:pPr>
        <w:spacing w:after="0" w:line="240" w:lineRule="auto"/>
        <w:ind w:firstLine="709"/>
        <w:jc w:val="both"/>
        <w:rPr>
          <w:rFonts w:ascii="Arial" w:hAnsi="Arial" w:cs="Arial"/>
          <w:lang w:val="en-GB"/>
        </w:rPr>
      </w:pPr>
    </w:p>
    <w:p w14:paraId="78EE622B" w14:textId="2BD0F429" w:rsidR="00220B1D" w:rsidRDefault="009A1CFC" w:rsidP="006E5879">
      <w:pPr>
        <w:spacing w:after="0" w:line="240" w:lineRule="auto"/>
        <w:ind w:firstLine="709"/>
        <w:jc w:val="both"/>
        <w:rPr>
          <w:rFonts w:ascii="Arial" w:hAnsi="Arial" w:cs="Arial"/>
          <w:lang w:val="en-GB"/>
        </w:rPr>
      </w:pPr>
      <w:r w:rsidRPr="005B5DFF">
        <w:rPr>
          <w:rFonts w:ascii="Arial" w:hAnsi="Arial" w:cs="Arial"/>
          <w:lang w:val="en-GB"/>
        </w:rPr>
        <w:t>T</w:t>
      </w:r>
      <w:r w:rsidR="009330AC" w:rsidRPr="005B5DFF">
        <w:rPr>
          <w:rFonts w:ascii="Arial" w:hAnsi="Arial" w:cs="Arial"/>
          <w:lang w:val="en-GB"/>
        </w:rPr>
        <w:t>he results obtained for analysed</w:t>
      </w:r>
      <w:r w:rsidRPr="005B5DFF">
        <w:rPr>
          <w:rFonts w:ascii="Arial" w:hAnsi="Arial" w:cs="Arial"/>
          <w:lang w:val="en-GB"/>
        </w:rPr>
        <w:t xml:space="preserve"> periods </w:t>
      </w:r>
      <w:r w:rsidR="009330AC" w:rsidRPr="005B5DFF">
        <w:rPr>
          <w:rFonts w:ascii="Arial" w:hAnsi="Arial" w:cs="Arial"/>
          <w:lang w:val="en-GB"/>
        </w:rPr>
        <w:t xml:space="preserve">of </w:t>
      </w:r>
      <w:r w:rsidRPr="005B5DFF">
        <w:rPr>
          <w:rFonts w:ascii="Arial" w:hAnsi="Arial" w:cs="Arial"/>
          <w:lang w:val="en-GB"/>
        </w:rPr>
        <w:t>2002 -2008 and 2008-2014, show</w:t>
      </w:r>
      <w:r w:rsidR="009330AC" w:rsidRPr="005B5DFF">
        <w:rPr>
          <w:rFonts w:ascii="Arial" w:hAnsi="Arial" w:cs="Arial"/>
          <w:lang w:val="en-GB"/>
        </w:rPr>
        <w:t>ed that the first</w:t>
      </w:r>
      <w:r w:rsidR="00A04BB8">
        <w:rPr>
          <w:rFonts w:ascii="Arial" w:hAnsi="Arial" w:cs="Arial"/>
          <w:lang w:val="en-GB"/>
        </w:rPr>
        <w:t xml:space="preserve"> one</w:t>
      </w:r>
      <w:r w:rsidR="009330AC" w:rsidRPr="005B5DFF">
        <w:rPr>
          <w:rFonts w:ascii="Arial" w:hAnsi="Arial" w:cs="Arial"/>
          <w:lang w:val="en-GB"/>
        </w:rPr>
        <w:t xml:space="preserve"> had a total change</w:t>
      </w:r>
      <w:r w:rsidRPr="005B5DFF">
        <w:rPr>
          <w:rFonts w:ascii="Arial" w:hAnsi="Arial" w:cs="Arial"/>
          <w:lang w:val="en-GB"/>
        </w:rPr>
        <w:t xml:space="preserve"> of 92.3% of the study area, where the</w:t>
      </w:r>
      <w:r w:rsidR="009330AC" w:rsidRPr="005B5DFF">
        <w:rPr>
          <w:rFonts w:ascii="Arial" w:hAnsi="Arial" w:cs="Arial"/>
          <w:lang w:val="en-GB"/>
        </w:rPr>
        <w:t xml:space="preserve"> most affected vegetation type was native forests that became</w:t>
      </w:r>
      <w:r w:rsidRPr="005B5DFF">
        <w:rPr>
          <w:rFonts w:ascii="Arial" w:hAnsi="Arial" w:cs="Arial"/>
          <w:lang w:val="en-GB"/>
        </w:rPr>
        <w:t xml:space="preserve"> agricultural </w:t>
      </w:r>
      <w:r w:rsidR="009330AC" w:rsidRPr="005B5DFF">
        <w:rPr>
          <w:rFonts w:ascii="Arial" w:hAnsi="Arial" w:cs="Arial"/>
          <w:lang w:val="en-GB"/>
        </w:rPr>
        <w:t xml:space="preserve">lands </w:t>
      </w:r>
      <w:r w:rsidRPr="005B5DFF">
        <w:rPr>
          <w:rFonts w:ascii="Arial" w:hAnsi="Arial" w:cs="Arial"/>
          <w:lang w:val="en-GB"/>
        </w:rPr>
        <w:t xml:space="preserve">and pasture. Meanwhile, the </w:t>
      </w:r>
      <w:r w:rsidR="009330AC" w:rsidRPr="005B5DFF">
        <w:rPr>
          <w:rFonts w:ascii="Arial" w:hAnsi="Arial" w:cs="Arial"/>
          <w:lang w:val="en-GB"/>
        </w:rPr>
        <w:t>second period had a change</w:t>
      </w:r>
      <w:r w:rsidRPr="005B5DFF">
        <w:rPr>
          <w:rFonts w:ascii="Arial" w:hAnsi="Arial" w:cs="Arial"/>
          <w:lang w:val="en-GB"/>
        </w:rPr>
        <w:t xml:space="preserve"> of 75.3%, due to the transformation of agricultural mosaics in permanent crops</w:t>
      </w:r>
      <w:r w:rsidR="009330AC" w:rsidRPr="005B5DFF">
        <w:rPr>
          <w:rFonts w:ascii="Arial" w:hAnsi="Arial" w:cs="Arial"/>
          <w:lang w:val="en-GB"/>
        </w:rPr>
        <w:t xml:space="preserve">. </w:t>
      </w:r>
    </w:p>
    <w:p w14:paraId="6F6CDD67" w14:textId="77777777" w:rsidR="006E5879" w:rsidRDefault="006E5879" w:rsidP="006E5879">
      <w:pPr>
        <w:spacing w:after="0" w:line="240" w:lineRule="auto"/>
        <w:ind w:firstLine="709"/>
        <w:jc w:val="both"/>
        <w:rPr>
          <w:rFonts w:ascii="Arial" w:hAnsi="Arial" w:cs="Arial"/>
          <w:lang w:val="en-GB"/>
        </w:rPr>
      </w:pPr>
    </w:p>
    <w:p w14:paraId="464589BB" w14:textId="6C3912B7" w:rsidR="009A1CFC" w:rsidRDefault="009330AC" w:rsidP="006E5879">
      <w:pPr>
        <w:spacing w:after="0" w:line="240" w:lineRule="auto"/>
        <w:ind w:firstLine="709"/>
        <w:jc w:val="both"/>
        <w:rPr>
          <w:rFonts w:ascii="Arial" w:hAnsi="Arial" w:cs="Arial"/>
          <w:lang w:val="en-GB"/>
        </w:rPr>
      </w:pPr>
      <w:r w:rsidRPr="005B5DFF">
        <w:rPr>
          <w:rFonts w:ascii="Arial" w:hAnsi="Arial" w:cs="Arial"/>
          <w:lang w:val="en-GB"/>
        </w:rPr>
        <w:t>The study allowed knowing the land use and cover changes of Las Naves canton</w:t>
      </w:r>
      <w:r w:rsidR="009A1CFC" w:rsidRPr="005B5DFF">
        <w:rPr>
          <w:rFonts w:ascii="Arial" w:hAnsi="Arial" w:cs="Arial"/>
          <w:lang w:val="en-GB"/>
        </w:rPr>
        <w:t>. It is also important to note that this type</w:t>
      </w:r>
      <w:r w:rsidR="00DF04A7">
        <w:rPr>
          <w:rFonts w:ascii="Arial" w:hAnsi="Arial" w:cs="Arial"/>
          <w:lang w:val="en-GB"/>
        </w:rPr>
        <w:t xml:space="preserve"> of analysis is essential in </w:t>
      </w:r>
      <w:r w:rsidR="009A1CFC" w:rsidRPr="005B5DFF">
        <w:rPr>
          <w:rFonts w:ascii="Arial" w:hAnsi="Arial" w:cs="Arial"/>
          <w:lang w:val="en-GB"/>
        </w:rPr>
        <w:t>land use planning</w:t>
      </w:r>
      <w:r w:rsidR="00DF04A7">
        <w:rPr>
          <w:rFonts w:ascii="Arial" w:hAnsi="Arial" w:cs="Arial"/>
          <w:lang w:val="en-GB"/>
        </w:rPr>
        <w:t xml:space="preserve"> and management</w:t>
      </w:r>
      <w:r w:rsidR="009A1CFC" w:rsidRPr="005B5DFF">
        <w:rPr>
          <w:rFonts w:ascii="Arial" w:hAnsi="Arial" w:cs="Arial"/>
          <w:lang w:val="en-GB"/>
        </w:rPr>
        <w:t xml:space="preserve"> for local governments.</w:t>
      </w:r>
    </w:p>
    <w:p w14:paraId="29EBFE11" w14:textId="77777777" w:rsidR="006E5879" w:rsidRPr="005B5DFF" w:rsidRDefault="006E5879" w:rsidP="006E5879">
      <w:pPr>
        <w:spacing w:after="0" w:line="240" w:lineRule="auto"/>
        <w:ind w:firstLine="709"/>
        <w:jc w:val="both"/>
        <w:rPr>
          <w:rFonts w:ascii="Arial" w:hAnsi="Arial" w:cs="Arial"/>
          <w:lang w:val="en-GB"/>
        </w:rPr>
      </w:pPr>
    </w:p>
    <w:p w14:paraId="74C19F86" w14:textId="77777777" w:rsidR="00126007" w:rsidRDefault="009A1CFC" w:rsidP="006E5879">
      <w:pPr>
        <w:spacing w:after="0" w:line="240" w:lineRule="auto"/>
        <w:rPr>
          <w:rFonts w:ascii="Arial" w:hAnsi="Arial" w:cs="Arial"/>
          <w:lang w:val="en-GB"/>
        </w:rPr>
      </w:pPr>
      <w:r w:rsidRPr="005B5DFF">
        <w:rPr>
          <w:rFonts w:ascii="Arial" w:hAnsi="Arial" w:cs="Arial"/>
          <w:b/>
          <w:lang w:val="en-GB"/>
        </w:rPr>
        <w:t>Keywords</w:t>
      </w:r>
      <w:r w:rsidR="005B5DFF" w:rsidRPr="005B5DFF">
        <w:rPr>
          <w:rFonts w:ascii="Arial" w:hAnsi="Arial" w:cs="Arial"/>
          <w:b/>
          <w:lang w:val="en-GB"/>
        </w:rPr>
        <w:t>:</w:t>
      </w:r>
      <w:r w:rsidR="005B5DFF">
        <w:rPr>
          <w:rFonts w:ascii="Arial" w:hAnsi="Arial" w:cs="Arial"/>
          <w:lang w:val="en-GB"/>
        </w:rPr>
        <w:t xml:space="preserve"> </w:t>
      </w:r>
      <w:r w:rsidRPr="005B5DFF">
        <w:rPr>
          <w:rFonts w:ascii="Arial" w:hAnsi="Arial" w:cs="Arial"/>
          <w:lang w:val="en-GB"/>
        </w:rPr>
        <w:t>GIS, land use/land cover, land-use planning, cross-tabulation, overlap maps.</w:t>
      </w:r>
    </w:p>
    <w:p w14:paraId="63BBA621" w14:textId="6533940C" w:rsidR="0067627D" w:rsidRPr="005B5DFF" w:rsidRDefault="0067627D" w:rsidP="006E5879">
      <w:pPr>
        <w:spacing w:after="0" w:line="240" w:lineRule="auto"/>
        <w:rPr>
          <w:rFonts w:ascii="Arial" w:hAnsi="Arial" w:cs="Arial"/>
          <w:lang w:val="en-GB"/>
        </w:rPr>
      </w:pPr>
    </w:p>
    <w:p w14:paraId="4311DAA8" w14:textId="77777777" w:rsidR="00126007" w:rsidRPr="00853812" w:rsidRDefault="00853812" w:rsidP="0067627D">
      <w:pPr>
        <w:pStyle w:val="Ttulo1"/>
        <w:numPr>
          <w:ilvl w:val="0"/>
          <w:numId w:val="3"/>
        </w:numPr>
        <w:spacing w:before="0"/>
        <w:ind w:left="0" w:firstLine="142"/>
        <w:jc w:val="both"/>
        <w:rPr>
          <w:rFonts w:ascii="Arial" w:hAnsi="Arial" w:cs="Arial"/>
          <w:b/>
        </w:rPr>
      </w:pPr>
      <w:r w:rsidRPr="00853812">
        <w:rPr>
          <w:rFonts w:ascii="Arial" w:hAnsi="Arial" w:cs="Arial"/>
          <w:b/>
        </w:rPr>
        <w:t>INTRODUCCIÓN</w:t>
      </w:r>
    </w:p>
    <w:p w14:paraId="1EFE25FE" w14:textId="77777777" w:rsidR="00126007" w:rsidRPr="0067627D" w:rsidRDefault="00126007" w:rsidP="00EE039C">
      <w:pPr>
        <w:spacing w:after="0" w:line="240" w:lineRule="auto"/>
        <w:jc w:val="both"/>
        <w:rPr>
          <w:rFonts w:ascii="Arial" w:hAnsi="Arial" w:cs="Arial"/>
        </w:rPr>
      </w:pPr>
    </w:p>
    <w:p w14:paraId="17043547" w14:textId="438701AF" w:rsidR="006D445B" w:rsidRDefault="00420D6E" w:rsidP="006E5879">
      <w:pPr>
        <w:spacing w:after="0" w:line="240" w:lineRule="auto"/>
        <w:ind w:firstLine="709"/>
        <w:jc w:val="both"/>
        <w:rPr>
          <w:rFonts w:ascii="Arial" w:hAnsi="Arial" w:cs="Arial"/>
          <w:szCs w:val="24"/>
        </w:rPr>
      </w:pPr>
      <w:r w:rsidRPr="00853812">
        <w:rPr>
          <w:rFonts w:ascii="Arial" w:hAnsi="Arial" w:cs="Arial"/>
          <w:szCs w:val="24"/>
        </w:rPr>
        <w:t>El análisis de la cobertura y uso del suelo juega un papel importante en estudios para la planificación y gestión de los recursos naturales</w:t>
      </w:r>
      <w:r w:rsidR="00D7452F" w:rsidRPr="00853812">
        <w:rPr>
          <w:rFonts w:ascii="Arial" w:hAnsi="Arial" w:cs="Arial"/>
          <w:szCs w:val="24"/>
        </w:rPr>
        <w:t xml:space="preserve"> </w:t>
      </w:r>
      <w:r w:rsidR="00D7452F" w:rsidRPr="00853812">
        <w:rPr>
          <w:rFonts w:ascii="Arial" w:hAnsi="Arial" w:cs="Arial"/>
          <w:szCs w:val="24"/>
        </w:rPr>
        <w:fldChar w:fldCharType="begin"/>
      </w:r>
      <w:r w:rsidR="00EB716C">
        <w:rPr>
          <w:rFonts w:ascii="Arial" w:hAnsi="Arial" w:cs="Arial"/>
          <w:szCs w:val="24"/>
        </w:rPr>
        <w:instrText xml:space="preserve"> ADDIN ZOTERO_ITEM CSL_CITATION {"citationID":"rrHbYGHp","properties":{"unsorted":true,"formattedCitation":"{\\rtf (Gong, 2012; LaFontaine, Hay, Viger, Regan, &amp; Markstrom, 2015; Pauleit &amp; Duhme, 2000; Zhong, Gong, &amp; Biging, 2012; Zhao et\\uc0\\u160{}al., 2016)}","plainCitation":"(Gong, 2012; LaFontaine, Hay, Viger, Regan, &amp; Markstrom, 2015; Pauleit &amp; Duhme, 2000; Zhong, Gong, &amp; Biging, 2012; Zhao et al., 2016)"},"citationItems":[{"id":23,"uris":["http://zotero.org/users/3351236/items/F9WCJGCX"],"uri":["http://zotero.org/users/3351236/items/F9WCJGCX"],"itemData":{"id":23,"type":"article-journal","title":"Remote sensing of environmental change over China: A review","container-title":"Chinese Science Bulletin","page":"2793–2801","volume":"57","issue":"22","DOI":"10.1007/s11434-012-5268-y","journalAbbreviation":"Chin. Sci. Bull.","author":[{"family":"Gong","given":"P."}],"issued":{"date-parts":[["2012"]]}},"label":"page"},{"id":24,"uris":["http://zotero.org/users/3351236/items/ZTZBMNU9"],"uri":["http://zotero.org/users/3351236/items/ZTZBMNU9"],"itemData":{"id":24,"type":"article-journal","title":"Effects of climate and land cover on hydrology in the Southeastern US: Potential impacts on watershed planning","container-title":"Journal of the American Water Resources Association","page":"1235-1261","volume":"51","issue":"5","DOI":"10.1111/1752-1688.12304","journalAbbreviation":"JAWRA","author":[{"family":"LaFontaine","given":"J.H."},{"family":"Hay","given":"L.E."},{"family":"Viger","given":"R.J."},{"family":"Regan","given":"R.S."},{"family":"Markstrom","given":"S.L."}],"issued":{"date-parts":[["2015"]]}},"label":"page"},{"id":25,"uris":["http://zotero.org/users/3351236/items/AI524N63"],"uri":["http://zotero.org/users/3351236/items/AI524N63"],"itemData":{"id":25,"type":"article-journal","title":"Assessing the environmental performance of land cover types for urban planning","container-title":"Landscape and Urban Planning","page":"1–20","volume":"52","issue":"1","author":[{"family":"Pauleit","given":"S."},{"family":"Duhme","given":"F."}],"issued":{"date-parts":[["2000"]]}},"label":"page"},{"id":26,"uris":["http://zotero.org/users/3351236/items/66GBJTP6"],"uri":["http://zotero.org/users/3351236/items/66GBJTP6"],"itemData":{"id":26,"type":"article-journal","title":"Phenology-based crop classification algorithm and its implications on agricultural water use assessments in California's central valley","container-title":"Photogrammetric Engineering and Remote Sensing","page":"799–813","volume":"78","issue":"8","DOI":"10.14358/PERS.78.8.799","author":[{"family":"Zhong","given":"Liheng"},{"family":"Gong","given":"Peng"},{"family":"Biging","given":"Greg"}],"issued":{"date-parts":[["2012"]]}},"label":"page"},{"id":22,"uris":["http://zotero.org/users/3351236/items/HA264TEF"],"uri":["http://zotero.org/users/3351236/items/HA264TEF"],"itemData":{"id":22,"type":"article-journal","title":"Detailed dynamic land cover mapping of Chile: Accuracy improvement by integrating multi-temporal data","container-title":"Remote Sensing of Environment","page":"170–185","volume":"183","author":[{"family":"Zhao","given":"Yuanyuan"},{"family":"Feng","given":"Duole"},{"family":"Yu","given":"Le"},{"family":"Wang","given":"Xiaoyi"},{"family":"Chen","given":"Yanlei"},{"family":"Bai","given":"Yuqi"},{"family":"Hernández","given":"H. Jaime"},{"family":"Galleguillos","given":"Mauricio"},{"family":"Estades","given":"Cristian"},{"family":"Biging","given":"Gregory S."},{"family":"Radke","given":"John D."},{"family":"Gong","given":"Peng"}],"issued":{"date-parts":[["2016"]]}},"label":"page"}],"schema":"https://github.com/citation-style-language/schema/raw/master/csl-citation.json"} </w:instrText>
      </w:r>
      <w:r w:rsidR="00D7452F" w:rsidRPr="00853812">
        <w:rPr>
          <w:rFonts w:ascii="Arial" w:hAnsi="Arial" w:cs="Arial"/>
          <w:szCs w:val="24"/>
        </w:rPr>
        <w:fldChar w:fldCharType="separate"/>
      </w:r>
      <w:r w:rsidR="00BD5331">
        <w:rPr>
          <w:rFonts w:ascii="Arial" w:hAnsi="Arial" w:cs="Arial"/>
          <w:szCs w:val="24"/>
        </w:rPr>
        <w:t>(Gong, 2012; LaFontaine</w:t>
      </w:r>
      <w:r w:rsidR="00EA0CB1" w:rsidRPr="00EA0CB1">
        <w:rPr>
          <w:rFonts w:ascii="Arial" w:hAnsi="Arial" w:cs="Arial"/>
          <w:szCs w:val="24"/>
        </w:rPr>
        <w:t xml:space="preserve"> </w:t>
      </w:r>
      <w:r w:rsidR="00BD5331" w:rsidRPr="00BD5331">
        <w:rPr>
          <w:rFonts w:ascii="Arial" w:hAnsi="Arial" w:cs="Arial"/>
          <w:i/>
          <w:szCs w:val="24"/>
        </w:rPr>
        <w:t>et al.</w:t>
      </w:r>
      <w:r w:rsidR="00EA0CB1" w:rsidRPr="00EA0CB1">
        <w:rPr>
          <w:rFonts w:ascii="Arial" w:hAnsi="Arial" w:cs="Arial"/>
          <w:szCs w:val="24"/>
        </w:rPr>
        <w:t>, 2015; Pauleit &amp; Duhme, 2000; Zhong</w:t>
      </w:r>
      <w:r w:rsidR="00BD5331" w:rsidRPr="00BD5331">
        <w:rPr>
          <w:rFonts w:ascii="Arial" w:hAnsi="Arial" w:cs="Arial"/>
          <w:i/>
          <w:szCs w:val="24"/>
        </w:rPr>
        <w:t xml:space="preserve"> et al.</w:t>
      </w:r>
      <w:r w:rsidR="00EA0CB1" w:rsidRPr="00EA0CB1">
        <w:rPr>
          <w:rFonts w:ascii="Arial" w:hAnsi="Arial" w:cs="Arial"/>
          <w:szCs w:val="24"/>
        </w:rPr>
        <w:t xml:space="preserve">, 2012; Zhao </w:t>
      </w:r>
      <w:r w:rsidR="00EA0CB1" w:rsidRPr="00BD5331">
        <w:rPr>
          <w:rFonts w:ascii="Arial" w:hAnsi="Arial" w:cs="Arial"/>
          <w:i/>
          <w:szCs w:val="24"/>
        </w:rPr>
        <w:t>et al.</w:t>
      </w:r>
      <w:r w:rsidR="00EA0CB1" w:rsidRPr="00EA0CB1">
        <w:rPr>
          <w:rFonts w:ascii="Arial" w:hAnsi="Arial" w:cs="Arial"/>
          <w:szCs w:val="24"/>
        </w:rPr>
        <w:t>, 2016)</w:t>
      </w:r>
      <w:r w:rsidR="00D7452F" w:rsidRPr="00853812">
        <w:rPr>
          <w:rFonts w:ascii="Arial" w:hAnsi="Arial" w:cs="Arial"/>
          <w:szCs w:val="24"/>
        </w:rPr>
        <w:fldChar w:fldCharType="end"/>
      </w:r>
      <w:r w:rsidR="002745A1" w:rsidRPr="0000695C">
        <w:rPr>
          <w:rFonts w:ascii="Arial" w:hAnsi="Arial" w:cs="Arial"/>
          <w:color w:val="000000" w:themeColor="text1"/>
          <w:szCs w:val="24"/>
        </w:rPr>
        <w:t>,</w:t>
      </w:r>
      <w:r w:rsidRPr="0000695C">
        <w:rPr>
          <w:rFonts w:ascii="Arial" w:hAnsi="Arial" w:cs="Arial"/>
          <w:color w:val="000000" w:themeColor="text1"/>
          <w:szCs w:val="24"/>
        </w:rPr>
        <w:t xml:space="preserve"> </w:t>
      </w:r>
      <w:r w:rsidR="002745A1" w:rsidRPr="00853812">
        <w:rPr>
          <w:rFonts w:ascii="Arial" w:hAnsi="Arial" w:cs="Arial"/>
          <w:color w:val="000000" w:themeColor="text1"/>
          <w:szCs w:val="24"/>
        </w:rPr>
        <w:t>a</w:t>
      </w:r>
      <w:r w:rsidRPr="00853812">
        <w:rPr>
          <w:rFonts w:ascii="Arial" w:hAnsi="Arial" w:cs="Arial"/>
          <w:color w:val="000000" w:themeColor="text1"/>
          <w:szCs w:val="24"/>
        </w:rPr>
        <w:t xml:space="preserve">sí como también, </w:t>
      </w:r>
      <w:r w:rsidR="004642AB" w:rsidRPr="00853812">
        <w:rPr>
          <w:rFonts w:ascii="Arial" w:hAnsi="Arial" w:cs="Arial"/>
          <w:color w:val="000000" w:themeColor="text1"/>
          <w:szCs w:val="24"/>
        </w:rPr>
        <w:t>en</w:t>
      </w:r>
      <w:r w:rsidRPr="00853812">
        <w:rPr>
          <w:rFonts w:ascii="Arial" w:hAnsi="Arial" w:cs="Arial"/>
          <w:color w:val="000000" w:themeColor="text1"/>
          <w:szCs w:val="24"/>
        </w:rPr>
        <w:t xml:space="preserve"> </w:t>
      </w:r>
      <w:r w:rsidRPr="00853812">
        <w:rPr>
          <w:rFonts w:ascii="Arial" w:hAnsi="Arial" w:cs="Arial"/>
          <w:szCs w:val="24"/>
        </w:rPr>
        <w:t>los planes de desarr</w:t>
      </w:r>
      <w:r w:rsidR="00E56974">
        <w:rPr>
          <w:rFonts w:ascii="Arial" w:hAnsi="Arial" w:cs="Arial"/>
          <w:szCs w:val="24"/>
        </w:rPr>
        <w:t xml:space="preserve">ollo y ordenamiento territorial </w:t>
      </w:r>
      <w:r w:rsidR="00317BCF" w:rsidRPr="00853812">
        <w:rPr>
          <w:rFonts w:ascii="Arial" w:hAnsi="Arial" w:cs="Arial"/>
          <w:szCs w:val="24"/>
        </w:rPr>
        <w:fldChar w:fldCharType="begin"/>
      </w:r>
      <w:r w:rsidR="003A43B1">
        <w:rPr>
          <w:rFonts w:ascii="Arial" w:hAnsi="Arial" w:cs="Arial"/>
          <w:szCs w:val="24"/>
        </w:rPr>
        <w:instrText xml:space="preserve"> ADDIN ZOTERO_ITEM CSL_CITATION {"citationID":"2lc1k1p8uh","properties":{"formattedCitation":"{\\rtf (Sylla, Xiong, Zhang, &amp; Bangoura, 2012; V\\uc0\\u225{}squez, 1996)}","plainCitation":"(Sylla, Xiong, Zhang, &amp; Bangoura, 2012; Vásquez, 1996)"},"citationItems":[{"id":15,"uris":["http://zotero.org/users/3351236/items/N68E9JWX"],"uri":["http://zotero.org/users/3351236/items/N68E9JWX"],"itemData":{"id":15,"type":"article-journal","title":"A GIS technology and method to assess environmental problems from land use/cover changes: Conakry, Coyah and Dubreka region case study","container-title":"The Egyptian Journal of Remote Sensing and Space Sciences","page":"31–38","volume":"15","issue":"1","author":[{"family":"Sylla","given":"L."},{"family":"Xiong","given":"D."},{"family":"Zhang","given":"H.Y."},{"family":"Bangoura","given":"S.T."}],"issued":{"date-parts":[["2012"]]}},"label":"page"},{"id":6,"uris":["http://zotero.org/users/3351236/items/GQC5G7WU"],"uri":["http://zotero.org/users/3351236/items/GQC5G7WU"],"itemData":{"id":6,"type":"article-journal","title":"El Ordenamiento Territorial y los cambios en el uso de la tierra en Costa Rica","container-title":"Agronomia Costarricense","page":"87-94","volume":"20","issue":"1","author":[{"family":"Vásquez","given":"Alexis"}],"issued":{"date-parts":[["1996"]]}},"label":"page"}],"schema":"https://github.com/citation-style-language/schema/raw/master/csl-citation.json"} </w:instrText>
      </w:r>
      <w:r w:rsidR="00317BCF" w:rsidRPr="00853812">
        <w:rPr>
          <w:rFonts w:ascii="Arial" w:hAnsi="Arial" w:cs="Arial"/>
          <w:szCs w:val="24"/>
        </w:rPr>
        <w:fldChar w:fldCharType="separate"/>
      </w:r>
      <w:r w:rsidR="00BD5331">
        <w:rPr>
          <w:rFonts w:ascii="Arial" w:hAnsi="Arial" w:cs="Arial"/>
          <w:szCs w:val="24"/>
        </w:rPr>
        <w:t>(Sylla</w:t>
      </w:r>
      <w:r w:rsidR="00EA0CB1" w:rsidRPr="00EA0CB1">
        <w:rPr>
          <w:rFonts w:ascii="Arial" w:hAnsi="Arial" w:cs="Arial"/>
          <w:szCs w:val="24"/>
        </w:rPr>
        <w:t xml:space="preserve"> </w:t>
      </w:r>
      <w:r w:rsidR="00BD5331" w:rsidRPr="00BD5331">
        <w:rPr>
          <w:rFonts w:ascii="Arial" w:hAnsi="Arial" w:cs="Arial"/>
          <w:i/>
          <w:szCs w:val="24"/>
        </w:rPr>
        <w:t>et al.</w:t>
      </w:r>
      <w:r w:rsidR="00EA0CB1" w:rsidRPr="00EA0CB1">
        <w:rPr>
          <w:rFonts w:ascii="Arial" w:hAnsi="Arial" w:cs="Arial"/>
          <w:szCs w:val="24"/>
        </w:rPr>
        <w:t>, 2012; Vásquez, 1996)</w:t>
      </w:r>
      <w:r w:rsidR="00317BCF" w:rsidRPr="00853812">
        <w:rPr>
          <w:rFonts w:ascii="Arial" w:hAnsi="Arial" w:cs="Arial"/>
          <w:szCs w:val="24"/>
        </w:rPr>
        <w:fldChar w:fldCharType="end"/>
      </w:r>
      <w:r w:rsidR="004F3880" w:rsidRPr="00853812">
        <w:rPr>
          <w:rFonts w:ascii="Arial" w:hAnsi="Arial" w:cs="Arial"/>
          <w:szCs w:val="24"/>
        </w:rPr>
        <w:t>.</w:t>
      </w:r>
    </w:p>
    <w:p w14:paraId="0057D288" w14:textId="77777777" w:rsidR="00EF31CC" w:rsidRDefault="00EF31CC" w:rsidP="006E5879">
      <w:pPr>
        <w:spacing w:after="0" w:line="240" w:lineRule="auto"/>
        <w:ind w:firstLine="709"/>
        <w:jc w:val="both"/>
        <w:rPr>
          <w:rFonts w:ascii="Arial" w:hAnsi="Arial" w:cs="Arial"/>
          <w:szCs w:val="24"/>
        </w:rPr>
      </w:pPr>
    </w:p>
    <w:p w14:paraId="177C9A85" w14:textId="53C026CC" w:rsidR="00420D6E" w:rsidRDefault="00D81DFA" w:rsidP="006E5879">
      <w:pPr>
        <w:spacing w:after="0" w:line="240" w:lineRule="auto"/>
        <w:ind w:firstLine="709"/>
        <w:jc w:val="both"/>
        <w:rPr>
          <w:rFonts w:ascii="Arial" w:hAnsi="Arial" w:cs="Arial"/>
          <w:szCs w:val="24"/>
        </w:rPr>
      </w:pPr>
      <w:r>
        <w:rPr>
          <w:rFonts w:ascii="Arial" w:hAnsi="Arial" w:cs="Arial"/>
          <w:szCs w:val="24"/>
        </w:rPr>
        <w:t>A este respecto</w:t>
      </w:r>
      <w:r w:rsidR="002038C5">
        <w:rPr>
          <w:rFonts w:ascii="Arial" w:hAnsi="Arial" w:cs="Arial"/>
          <w:szCs w:val="24"/>
        </w:rPr>
        <w:t>, e</w:t>
      </w:r>
      <w:r w:rsidR="00753746">
        <w:rPr>
          <w:rFonts w:ascii="Arial" w:hAnsi="Arial" w:cs="Arial"/>
          <w:szCs w:val="24"/>
        </w:rPr>
        <w:t>studios han evidenciado que</w:t>
      </w:r>
      <w:r w:rsidR="00250C60">
        <w:rPr>
          <w:rFonts w:ascii="Arial" w:hAnsi="Arial" w:cs="Arial"/>
          <w:szCs w:val="24"/>
        </w:rPr>
        <w:t xml:space="preserve"> </w:t>
      </w:r>
      <w:r w:rsidR="00250C60" w:rsidRPr="00250C60">
        <w:rPr>
          <w:rFonts w:ascii="Arial" w:hAnsi="Arial" w:cs="Arial"/>
          <w:szCs w:val="24"/>
        </w:rPr>
        <w:t>una de las metodologías ampliamente utilizadas en la evaluación de los cambios de cobertura y uso del suelo es la matriz de tabulación cruzada</w:t>
      </w:r>
      <w:r w:rsidR="00753746">
        <w:rPr>
          <w:rFonts w:ascii="Arial" w:hAnsi="Arial" w:cs="Arial"/>
          <w:szCs w:val="24"/>
        </w:rPr>
        <w:t xml:space="preserve"> </w:t>
      </w:r>
      <w:r w:rsidR="008D1B07" w:rsidRPr="00853812">
        <w:rPr>
          <w:rFonts w:ascii="Arial" w:hAnsi="Arial" w:cs="Arial"/>
          <w:color w:val="0E0E0E"/>
          <w:szCs w:val="24"/>
        </w:rPr>
        <w:fldChar w:fldCharType="begin"/>
      </w:r>
      <w:r w:rsidR="00EB716C">
        <w:rPr>
          <w:rFonts w:ascii="Arial" w:hAnsi="Arial" w:cs="Arial"/>
          <w:color w:val="0E0E0E"/>
          <w:szCs w:val="24"/>
        </w:rPr>
        <w:instrText xml:space="preserve"> ADDIN ZOTERO_ITEM CSL_CITATION {"citationID":"z8wawMNE","properties":{"unsorted":true,"formattedCitation":"{\\rtf (Santana &amp; Pineda, 2011; Pineda, Bosque, G\\uc0\\u243{}mez, &amp; Plata, 2009; Pontius, Shusas, &amp; McEachern, 2004)}","plainCitation":"(Santana &amp; Pineda, 2011; Pineda, Bosque, Gómez, &amp; Plata, 2009; Pontius, Shusas, &amp; McEachern, 2004)"},"citationItems":[{"id":9,"uris":["http://zotero.org/users/3351236/items/AV6CR899"],"uri":["http://zotero.org/users/3351236/items/AV6CR899"],"itemData":{"id":9,"type":"report","title":"Descripción de los cambios de uso y cobertura del suelo en los bosques primarios  del estado de México, durante 1976-200","publisher":"INEGI","publisher-place":"México.","event-place":"México.","author":[{"family":"Santana","given":"Giovanna"},{"family":"Pineda","given":"Noel"}],"issued":{"date-parts":[["2011"]]}},"label":"page"},{"id":29,"uris":["http://zotero.org/users/3351236/items/XKBWR7FB"],"uri":["http://zotero.org/users/3351236/items/XKBWR7FB"],"itemData":{"id":29,"type":"article-journal","title":"Análisis de cambio del uso del suelo en el Estado de México mediante sistemas de información geográfica y técnicas de regresión multivariantes. Una aproximación a los procesos de deforestación","container-title":"Investigaciones Geográficas","page":"33-52","volume":"69","ISSN":"0188-4611","journalAbbreviation":"Invest. Geog","author":[{"family":"Pineda","given":"Noel"},{"family":"Bosque","given":"Joaquín"},{"family":"Gómez","given":"Montserrat"},{"family":"Plata","given":"Wenceslao"}],"issued":{"date-parts":[["2009"]]}},"label":"page"},{"id":30,"uris":["http://zotero.org/users/3351236/items/4MT3WX86"],"uri":["http://zotero.org/users/3351236/items/4MT3WX86"],"itemData":{"id":30,"type":"article-journal","title":"Detecting important categorical land changes while accounting for persistence","container-title":"Agriculture, Ecosystems and Environment","page":"251–268","volume":"101","DOI":"10.1016/j.agee.2003.09.008","author":[{"family":"Pontius","given":"R. G."},{"family":"Shusas","given":"Emily"},{"family":"McEachern","given":"Menzie"}],"issued":{"date-parts":[["2004"]]}},"label":"page"}],"schema":"https://github.com/citation-style-language/schema/raw/master/csl-citation.json"} </w:instrText>
      </w:r>
      <w:r w:rsidR="008D1B07" w:rsidRPr="00853812">
        <w:rPr>
          <w:rFonts w:ascii="Arial" w:hAnsi="Arial" w:cs="Arial"/>
          <w:color w:val="0E0E0E"/>
          <w:szCs w:val="24"/>
        </w:rPr>
        <w:fldChar w:fldCharType="separate"/>
      </w:r>
      <w:r w:rsidR="00EA0CB1" w:rsidRPr="00EA0CB1">
        <w:rPr>
          <w:rFonts w:ascii="Arial" w:hAnsi="Arial" w:cs="Arial"/>
          <w:szCs w:val="24"/>
        </w:rPr>
        <w:t>(</w:t>
      </w:r>
      <w:r w:rsidR="00250C60">
        <w:rPr>
          <w:rFonts w:ascii="Arial" w:hAnsi="Arial" w:cs="Arial"/>
          <w:szCs w:val="24"/>
        </w:rPr>
        <w:t xml:space="preserve">Santana &amp; Pineda, 2011; Pineda </w:t>
      </w:r>
      <w:r w:rsidR="00250C60">
        <w:rPr>
          <w:rFonts w:ascii="Arial" w:hAnsi="Arial" w:cs="Arial"/>
          <w:i/>
          <w:szCs w:val="24"/>
        </w:rPr>
        <w:t>et al.</w:t>
      </w:r>
      <w:r w:rsidR="00250C60">
        <w:rPr>
          <w:rFonts w:ascii="Arial" w:hAnsi="Arial" w:cs="Arial"/>
          <w:szCs w:val="24"/>
        </w:rPr>
        <w:t xml:space="preserve">, 2009; Pontius </w:t>
      </w:r>
      <w:r w:rsidR="00250C60">
        <w:rPr>
          <w:rFonts w:ascii="Arial" w:hAnsi="Arial" w:cs="Arial"/>
          <w:i/>
          <w:szCs w:val="24"/>
        </w:rPr>
        <w:t>et al.</w:t>
      </w:r>
      <w:r w:rsidR="00EA0CB1" w:rsidRPr="00EA0CB1">
        <w:rPr>
          <w:rFonts w:ascii="Arial" w:hAnsi="Arial" w:cs="Arial"/>
          <w:szCs w:val="24"/>
        </w:rPr>
        <w:t>, 2004)</w:t>
      </w:r>
      <w:r w:rsidR="008D1B07" w:rsidRPr="00853812">
        <w:rPr>
          <w:rFonts w:ascii="Arial" w:hAnsi="Arial" w:cs="Arial"/>
          <w:color w:val="0E0E0E"/>
          <w:szCs w:val="24"/>
        </w:rPr>
        <w:fldChar w:fldCharType="end"/>
      </w:r>
      <w:r w:rsidR="002F602F">
        <w:rPr>
          <w:rFonts w:ascii="Arial" w:hAnsi="Arial" w:cs="Arial"/>
          <w:color w:val="0E0E0E"/>
          <w:szCs w:val="24"/>
        </w:rPr>
        <w:t xml:space="preserve">, </w:t>
      </w:r>
      <w:r w:rsidR="002F602F" w:rsidRPr="005A47EC">
        <w:rPr>
          <w:rFonts w:ascii="Arial" w:hAnsi="Arial" w:cs="Arial"/>
          <w:color w:val="0E0E0E"/>
          <w:szCs w:val="24"/>
        </w:rPr>
        <w:t>la cual</w:t>
      </w:r>
      <w:r w:rsidR="0020034E" w:rsidRPr="005A47EC">
        <w:rPr>
          <w:rFonts w:ascii="Arial" w:hAnsi="Arial" w:cs="Arial"/>
          <w:color w:val="0E0E0E"/>
          <w:szCs w:val="24"/>
        </w:rPr>
        <w:t>,</w:t>
      </w:r>
      <w:r w:rsidR="002F602F" w:rsidRPr="005A47EC">
        <w:rPr>
          <w:rFonts w:ascii="Arial" w:hAnsi="Arial" w:cs="Arial"/>
          <w:color w:val="0E0E0E"/>
          <w:szCs w:val="24"/>
        </w:rPr>
        <w:t xml:space="preserve"> consiste en </w:t>
      </w:r>
      <w:r w:rsidR="002F602F" w:rsidRPr="005A47EC">
        <w:rPr>
          <w:rFonts w:ascii="Arial" w:hAnsi="Arial" w:cs="Arial"/>
          <w:szCs w:val="24"/>
        </w:rPr>
        <w:t xml:space="preserve">determinar la modificación de la vegetación natural o de los usos antropogénicos a través de un período de tiempo dentro de un área de </w:t>
      </w:r>
      <w:r w:rsidR="005A47EC">
        <w:rPr>
          <w:rFonts w:ascii="Arial" w:hAnsi="Arial" w:cs="Arial"/>
          <w:szCs w:val="24"/>
        </w:rPr>
        <w:t xml:space="preserve">terreno establecida </w:t>
      </w:r>
      <w:r w:rsidR="005A47EC">
        <w:rPr>
          <w:rFonts w:ascii="Arial" w:hAnsi="Arial" w:cs="Arial"/>
          <w:szCs w:val="24"/>
        </w:rPr>
        <w:fldChar w:fldCharType="begin"/>
      </w:r>
      <w:r w:rsidR="005A47EC">
        <w:rPr>
          <w:rFonts w:ascii="Arial" w:hAnsi="Arial" w:cs="Arial"/>
          <w:szCs w:val="24"/>
        </w:rPr>
        <w:instrText xml:space="preserve"> ADDIN ZOTERO_ITEM CSL_CITATION {"citationID":"XaI2Bsps","properties":{"formattedCitation":"{\\rtf (Vel\\uc0\\u225{}zquez, Duran, Larraz\\uc0\\u225{}bal, L\\uc0\\u243{}pez, &amp; Medina, 2010a)}","plainCitation":"(Velázquez, Duran, Larrazábal, López, &amp; Medina, 2010a)"},"citationItems":[{"id":131,"uris":["http://zotero.org/groups/738526/items/UVB2JUWE"],"uri":["http://zotero.org/groups/738526/items/UVB2JUWE"],"itemData":{"id":131,"type":"report","title":"La cobertura vegetal y los cambios de uso del suelo","publisher":"Instituto Nacional de Ecología y Cambio Climático","publisher-place":"México.","event-place":"México.","author":[{"family":"Velázquez","given":"Alejandro"},{"family":"Duran","given":"Elvira"},{"family":"Larrazábal","given":"Alejandra"},{"family":"López","given":"Faustino"},{"family":"Medina","given":"Consuelo"}],"issued":{"date-parts":[["2010"]]}}}],"schema":"https://github.com/citation-style-language/schema/raw/master/csl-citation.json"} </w:instrText>
      </w:r>
      <w:r w:rsidR="005A47EC">
        <w:rPr>
          <w:rFonts w:ascii="Arial" w:hAnsi="Arial" w:cs="Arial"/>
          <w:szCs w:val="24"/>
        </w:rPr>
        <w:fldChar w:fldCharType="separate"/>
      </w:r>
      <w:r w:rsidR="005A47EC" w:rsidRPr="005A47EC">
        <w:rPr>
          <w:rFonts w:ascii="Arial" w:hAnsi="Arial" w:cs="Arial"/>
          <w:szCs w:val="24"/>
        </w:rPr>
        <w:t>(Velá</w:t>
      </w:r>
      <w:r w:rsidR="00A30B60">
        <w:rPr>
          <w:rFonts w:ascii="Arial" w:hAnsi="Arial" w:cs="Arial"/>
          <w:szCs w:val="24"/>
        </w:rPr>
        <w:t xml:space="preserve">zquez </w:t>
      </w:r>
      <w:r w:rsidR="00A30B60">
        <w:rPr>
          <w:rFonts w:ascii="Arial" w:hAnsi="Arial" w:cs="Arial"/>
          <w:i/>
          <w:szCs w:val="24"/>
        </w:rPr>
        <w:t>et al.</w:t>
      </w:r>
      <w:r w:rsidR="00A30B60">
        <w:rPr>
          <w:rFonts w:ascii="Arial" w:hAnsi="Arial" w:cs="Arial"/>
          <w:szCs w:val="24"/>
        </w:rPr>
        <w:t>, 2010</w:t>
      </w:r>
      <w:r w:rsidR="005A47EC" w:rsidRPr="005A47EC">
        <w:rPr>
          <w:rFonts w:ascii="Arial" w:hAnsi="Arial" w:cs="Arial"/>
          <w:szCs w:val="24"/>
        </w:rPr>
        <w:t>)</w:t>
      </w:r>
      <w:r w:rsidR="005A47EC">
        <w:rPr>
          <w:rFonts w:ascii="Arial" w:hAnsi="Arial" w:cs="Arial"/>
          <w:szCs w:val="24"/>
        </w:rPr>
        <w:fldChar w:fldCharType="end"/>
      </w:r>
      <w:r w:rsidR="00E56974" w:rsidRPr="005A47EC">
        <w:rPr>
          <w:rFonts w:ascii="Arial" w:hAnsi="Arial" w:cs="Arial"/>
          <w:szCs w:val="24"/>
        </w:rPr>
        <w:t>.</w:t>
      </w:r>
      <w:r w:rsidR="00E56974" w:rsidRPr="002F602F">
        <w:rPr>
          <w:rFonts w:ascii="Arial" w:hAnsi="Arial" w:cs="Arial"/>
          <w:szCs w:val="24"/>
        </w:rPr>
        <w:t xml:space="preserve"> </w:t>
      </w:r>
      <w:r w:rsidR="00753746">
        <w:rPr>
          <w:rFonts w:ascii="Arial" w:hAnsi="Arial" w:cs="Arial"/>
          <w:color w:val="0E0E0E"/>
          <w:szCs w:val="24"/>
        </w:rPr>
        <w:t xml:space="preserve">En los últimos tiempos, los avances computacionales </w:t>
      </w:r>
      <w:r w:rsidR="00D42FA0">
        <w:rPr>
          <w:rFonts w:ascii="Arial" w:hAnsi="Arial" w:cs="Arial"/>
          <w:color w:val="0E0E0E"/>
          <w:szCs w:val="24"/>
        </w:rPr>
        <w:t>han permitido</w:t>
      </w:r>
      <w:r w:rsidR="00753746">
        <w:rPr>
          <w:rFonts w:ascii="Arial" w:hAnsi="Arial" w:cs="Arial"/>
          <w:color w:val="0E0E0E"/>
          <w:szCs w:val="24"/>
        </w:rPr>
        <w:t xml:space="preserve"> </w:t>
      </w:r>
      <w:r w:rsidR="00D42FA0">
        <w:rPr>
          <w:rFonts w:ascii="Arial" w:hAnsi="Arial" w:cs="Arial"/>
          <w:color w:val="0E0E0E"/>
          <w:szCs w:val="24"/>
        </w:rPr>
        <w:t xml:space="preserve">integrar </w:t>
      </w:r>
      <w:r w:rsidR="00D07B9D">
        <w:rPr>
          <w:rFonts w:ascii="Arial" w:hAnsi="Arial" w:cs="Arial"/>
          <w:color w:val="0E0E0E"/>
          <w:szCs w:val="24"/>
        </w:rPr>
        <w:t xml:space="preserve">los </w:t>
      </w:r>
      <w:r w:rsidR="00420D6E" w:rsidRPr="00853812">
        <w:rPr>
          <w:rFonts w:ascii="Arial" w:hAnsi="Arial" w:cs="Arial"/>
          <w:szCs w:val="24"/>
        </w:rPr>
        <w:t>Sistemas de Información Geográfica (SIG)</w:t>
      </w:r>
      <w:r w:rsidR="00D42FA0">
        <w:rPr>
          <w:rFonts w:ascii="Arial" w:hAnsi="Arial" w:cs="Arial"/>
          <w:szCs w:val="24"/>
        </w:rPr>
        <w:t xml:space="preserve">, </w:t>
      </w:r>
      <w:r w:rsidR="00D42FA0" w:rsidRPr="00F12123">
        <w:rPr>
          <w:rFonts w:ascii="Arial" w:hAnsi="Arial" w:cs="Arial"/>
          <w:szCs w:val="24"/>
        </w:rPr>
        <w:t xml:space="preserve">para realizar un análisis </w:t>
      </w:r>
      <w:r w:rsidR="00EE7144" w:rsidRPr="00F12123">
        <w:rPr>
          <w:rFonts w:ascii="Arial" w:hAnsi="Arial" w:cs="Arial"/>
          <w:szCs w:val="24"/>
        </w:rPr>
        <w:t xml:space="preserve">más </w:t>
      </w:r>
      <w:r w:rsidR="00D42FA0" w:rsidRPr="00F12123">
        <w:rPr>
          <w:rFonts w:ascii="Arial" w:hAnsi="Arial" w:cs="Arial"/>
          <w:szCs w:val="24"/>
        </w:rPr>
        <w:t xml:space="preserve">preciso de </w:t>
      </w:r>
      <w:r w:rsidR="00D42FA0" w:rsidRPr="00F12123">
        <w:rPr>
          <w:rFonts w:ascii="Arial" w:hAnsi="Arial" w:cs="Arial"/>
        </w:rPr>
        <w:t>las</w:t>
      </w:r>
      <w:r w:rsidR="00C17F67" w:rsidRPr="00F12123">
        <w:rPr>
          <w:rFonts w:ascii="Arial" w:hAnsi="Arial" w:cs="Arial"/>
        </w:rPr>
        <w:t xml:space="preserve"> </w:t>
      </w:r>
      <w:r w:rsidR="009C2DB5" w:rsidRPr="00F12123">
        <w:rPr>
          <w:rFonts w:ascii="Arial" w:hAnsi="Arial" w:cs="Arial"/>
        </w:rPr>
        <w:t>áreas modificadas o susceptibles a cambios</w:t>
      </w:r>
      <w:r w:rsidR="00D42FA0" w:rsidRPr="00F12123">
        <w:rPr>
          <w:rFonts w:ascii="Arial" w:hAnsi="Arial" w:cs="Arial"/>
          <w:szCs w:val="24"/>
        </w:rPr>
        <w:t xml:space="preserve"> </w:t>
      </w:r>
      <w:r w:rsidR="00DA44A6" w:rsidRPr="00F12123">
        <w:rPr>
          <w:rFonts w:ascii="Arial" w:hAnsi="Arial" w:cs="Arial"/>
          <w:szCs w:val="24"/>
        </w:rPr>
        <w:t>con el fin de</w:t>
      </w:r>
      <w:r w:rsidR="009C2DB5" w:rsidRPr="00F12123">
        <w:rPr>
          <w:rFonts w:ascii="Arial" w:hAnsi="Arial" w:cs="Arial"/>
          <w:szCs w:val="24"/>
        </w:rPr>
        <w:t xml:space="preserve"> comprender las causas y consecuencias de aquellos cambios</w:t>
      </w:r>
      <w:r w:rsidR="00420D6E" w:rsidRPr="00853812">
        <w:rPr>
          <w:rFonts w:ascii="Arial" w:hAnsi="Arial" w:cs="Arial"/>
          <w:szCs w:val="24"/>
        </w:rPr>
        <w:t xml:space="preserve"> </w:t>
      </w:r>
      <w:r w:rsidR="00D07B9D">
        <w:rPr>
          <w:rFonts w:ascii="Arial" w:hAnsi="Arial" w:cs="Arial"/>
          <w:szCs w:val="24"/>
        </w:rPr>
        <w:fldChar w:fldCharType="begin"/>
      </w:r>
      <w:r w:rsidR="00EB716C">
        <w:rPr>
          <w:rFonts w:ascii="Arial" w:hAnsi="Arial" w:cs="Arial"/>
          <w:szCs w:val="24"/>
        </w:rPr>
        <w:instrText xml:space="preserve"> ADDIN ZOTERO_ITEM CSL_CITATION {"citationID":"r6rkglmki","properties":{"unsorted":true,"formattedCitation":"{\\rtf (Pino, 2015; GeoCVC, 2014; Pe\\uc0\\u241{}a, 2007; Sylla et\\uc0\\u160{}al., 2012; L\\uc0\\u243{}pez, 2013)}","plainCitation":"(Pino, 2015; GeoCVC, 2014; Peña, 2007; Sylla et al., 2012; López, 2013)"},"citationItems":[{"id":11,"uris":["http://zotero.org/users/3351236/items/ADPN4SKE"],"uri":["http://zotero.org/users/3351236/items/ADPN4SKE"],"itemData":{"id":11,"type":"thesis","title":"Prospectiva del uso del suelo y cobertura vegetal en el Ordenamiento Territorial. Caso cantón Cuenca.","publisher":"Universidad de Cuenca. Facultad de Arquitectura yy Urbanismo.","publisher-place":"Cuenca, Ecuador.","number-of-pages":"XIV","genre":"Maestria en Ordenación Territorial","event-place":"Cuenca, Ecuador.","author":[{"family":"Pino","given":"Nancy"}],"issued":{"date-parts":[["2015"]]}},"label":"page"},{"id":12,"uris":["http://zotero.org/users/3351236/items/46AVHVQA"],"uri":["http://zotero.org/users/3351236/items/46AVHVQA"],"itemData":{"id":12,"type":"webpage","title":"Guía explicativa de la temática de cobertura y uso del suelo","container-title":"Mapas y Cartografía Temática del Valle del Cauca","genre":"Geo Portal","URL":"http://geocvc.co/pdf/GuiaCoberturaUso.pdf","author":[{"literal":"GeoCVC"}],"issued":{"date-parts":[["2014"]]}},"label":"page"},{"id":14,"uris":["http://zotero.org/users/3351236/items/9X72K7PH"],"uri":["http://zotero.org/users/3351236/items/9X72K7PH"],"itemData":{"id":14,"type":"thesis","title":"Efectos ecológicos de los cambios de coberturas y usos del suelo en la Marina Maixa (Alicante)","publisher":"Universidad de Alicante","publisher-place":"Alicante, España.","number-of-pages":"1-4","genre":"Tesis Doctoral","event-place":"Alicante, España.","author":[{"family":"Peña","given":"Juan"}],"issued":{"date-parts":[["2007"]]}},"label":"page"},{"id":15,"uris":["http://zotero.org/users/3351236/items/N68E9JWX"],"uri":["http://zotero.org/users/3351236/items/N68E9JWX"],"itemData":{"id":15,"type":"article-journal","title":"A GIS technology and method to assess environmental problems from land use/cover changes: Conakry, Coyah and Dubreka region case study","container-title":"The Egyptian Journal of Remote Sensing and Space Sciences","page":"31–38","volume":"15","issue":"1","author":[{"family":"Sylla","given":"L."},{"family":"Xiong","given":"D."},{"family":"Zhang","given":"H.Y."},{"family":"Bangoura","given":"S.T."}],"issued":{"date-parts":[["2012"]]}},"label":"page"},{"id":27,"uris":["http://zotero.org/users/3351236/items/IIDW9XMX"],"uri":["http://zotero.org/users/3351236/items/IIDW9XMX"],"itemData":{"id":27,"type":"article-journal","title":"Análisis del cambio de tipo de cobertura en la micro-cuenca urbana Hato de la Virgen ubicada en el municipio de Ibague","container-title":"Revista Tumbaga","volume":"1","issue":"8","ISSN":"2216-118x","author":[{"family":"López","given":"Jaime"}],"issued":{"date-parts":[["2013"]]}},"label":"page"}],"schema":"https://github.com/citation-style-language/schema/raw/master/csl-citation.json"} </w:instrText>
      </w:r>
      <w:r w:rsidR="00D07B9D">
        <w:rPr>
          <w:rFonts w:ascii="Arial" w:hAnsi="Arial" w:cs="Arial"/>
          <w:szCs w:val="24"/>
        </w:rPr>
        <w:fldChar w:fldCharType="separate"/>
      </w:r>
      <w:r w:rsidR="00EA0CB1" w:rsidRPr="00EA0CB1">
        <w:rPr>
          <w:rFonts w:ascii="Arial" w:hAnsi="Arial" w:cs="Arial"/>
          <w:szCs w:val="24"/>
        </w:rPr>
        <w:t xml:space="preserve">(Pino, 2015; GeoCVC, 2014; Peña, 2007; Sylla </w:t>
      </w:r>
      <w:r w:rsidR="00EA0CB1" w:rsidRPr="00EE7144">
        <w:rPr>
          <w:rFonts w:ascii="Arial" w:hAnsi="Arial" w:cs="Arial"/>
          <w:i/>
          <w:szCs w:val="24"/>
        </w:rPr>
        <w:t>et al.</w:t>
      </w:r>
      <w:r w:rsidR="00EA0CB1" w:rsidRPr="00EA0CB1">
        <w:rPr>
          <w:rFonts w:ascii="Arial" w:hAnsi="Arial" w:cs="Arial"/>
          <w:szCs w:val="24"/>
        </w:rPr>
        <w:t>, 2012; López, 2013</w:t>
      </w:r>
      <w:r w:rsidR="00277A67">
        <w:rPr>
          <w:rFonts w:ascii="Arial" w:hAnsi="Arial" w:cs="Arial"/>
          <w:szCs w:val="24"/>
        </w:rPr>
        <w:t xml:space="preserve">; </w:t>
      </w:r>
      <w:r w:rsidR="00277A67" w:rsidRPr="00EA0CB1">
        <w:rPr>
          <w:rFonts w:ascii="Arial" w:hAnsi="Arial" w:cs="Arial"/>
        </w:rPr>
        <w:t>Mas &amp; Flamenco, 2011</w:t>
      </w:r>
      <w:r w:rsidR="00EA0CB1" w:rsidRPr="00EA0CB1">
        <w:rPr>
          <w:rFonts w:ascii="Arial" w:hAnsi="Arial" w:cs="Arial"/>
          <w:szCs w:val="24"/>
        </w:rPr>
        <w:t>)</w:t>
      </w:r>
      <w:r w:rsidR="00D07B9D">
        <w:rPr>
          <w:rFonts w:ascii="Arial" w:hAnsi="Arial" w:cs="Arial"/>
          <w:szCs w:val="24"/>
        </w:rPr>
        <w:fldChar w:fldCharType="end"/>
      </w:r>
      <w:r w:rsidR="00277A67">
        <w:rPr>
          <w:rFonts w:ascii="Arial" w:hAnsi="Arial" w:cs="Arial"/>
          <w:szCs w:val="24"/>
        </w:rPr>
        <w:t xml:space="preserve">. </w:t>
      </w:r>
    </w:p>
    <w:p w14:paraId="62CCE58A" w14:textId="77777777" w:rsidR="00D42FA0" w:rsidRDefault="00D42FA0" w:rsidP="006E5879">
      <w:pPr>
        <w:spacing w:after="0" w:line="240" w:lineRule="auto"/>
        <w:ind w:firstLine="709"/>
        <w:jc w:val="both"/>
        <w:rPr>
          <w:rFonts w:ascii="Arial" w:hAnsi="Arial" w:cs="Arial"/>
          <w:szCs w:val="24"/>
        </w:rPr>
      </w:pPr>
    </w:p>
    <w:p w14:paraId="22409CDC" w14:textId="0FF89F75" w:rsidR="0049575A" w:rsidRDefault="00E5516A" w:rsidP="006E5879">
      <w:pPr>
        <w:spacing w:after="0" w:line="240" w:lineRule="auto"/>
        <w:ind w:firstLine="709"/>
        <w:jc w:val="both"/>
        <w:rPr>
          <w:rFonts w:ascii="Arial" w:hAnsi="Arial" w:cs="Arial"/>
          <w:szCs w:val="24"/>
        </w:rPr>
      </w:pPr>
      <w:r w:rsidRPr="00853812">
        <w:rPr>
          <w:rFonts w:ascii="Arial" w:hAnsi="Arial" w:cs="Arial"/>
          <w:szCs w:val="24"/>
        </w:rPr>
        <w:t>A nivel nacional</w:t>
      </w:r>
      <w:r w:rsidR="002F4DD8" w:rsidRPr="00853812">
        <w:rPr>
          <w:rFonts w:ascii="Arial" w:hAnsi="Arial" w:cs="Arial"/>
          <w:szCs w:val="24"/>
        </w:rPr>
        <w:t xml:space="preserve">, </w:t>
      </w:r>
      <w:r w:rsidR="008336A7" w:rsidRPr="00853812">
        <w:rPr>
          <w:rFonts w:ascii="Arial" w:hAnsi="Arial" w:cs="Arial"/>
          <w:szCs w:val="24"/>
        </w:rPr>
        <w:t>en el marco de la actualización del Plan de Desarrollo y Ordenamiento Territorial (PDyOT)</w:t>
      </w:r>
      <w:r w:rsidRPr="00853812">
        <w:rPr>
          <w:rFonts w:ascii="Arial" w:hAnsi="Arial" w:cs="Arial"/>
          <w:szCs w:val="24"/>
        </w:rPr>
        <w:t xml:space="preserve"> los Gobiernos Autónomos Descentralizados (GAD’s) </w:t>
      </w:r>
      <w:r w:rsidR="00304A7B">
        <w:rPr>
          <w:rFonts w:ascii="Arial" w:hAnsi="Arial" w:cs="Arial"/>
          <w:szCs w:val="24"/>
        </w:rPr>
        <w:t>llevan</w:t>
      </w:r>
      <w:r w:rsidR="008336A7" w:rsidRPr="00853812">
        <w:rPr>
          <w:rFonts w:ascii="Arial" w:hAnsi="Arial" w:cs="Arial"/>
          <w:szCs w:val="24"/>
        </w:rPr>
        <w:t xml:space="preserve"> a cabo</w:t>
      </w:r>
      <w:r w:rsidR="007A480D" w:rsidRPr="00853812">
        <w:rPr>
          <w:rFonts w:ascii="Arial" w:hAnsi="Arial" w:cs="Arial"/>
          <w:szCs w:val="24"/>
        </w:rPr>
        <w:t xml:space="preserve"> el</w:t>
      </w:r>
      <w:r w:rsidRPr="00853812">
        <w:rPr>
          <w:rFonts w:ascii="Arial" w:hAnsi="Arial" w:cs="Arial"/>
          <w:szCs w:val="24"/>
        </w:rPr>
        <w:t xml:space="preserve"> </w:t>
      </w:r>
      <w:r w:rsidR="008336A7" w:rsidRPr="00853812">
        <w:rPr>
          <w:rFonts w:ascii="Arial" w:hAnsi="Arial" w:cs="Arial"/>
          <w:szCs w:val="24"/>
        </w:rPr>
        <w:t xml:space="preserve">análisis del </w:t>
      </w:r>
      <w:r w:rsidRPr="00853812">
        <w:rPr>
          <w:rFonts w:ascii="Arial" w:hAnsi="Arial" w:cs="Arial"/>
          <w:szCs w:val="24"/>
        </w:rPr>
        <w:t>camb</w:t>
      </w:r>
      <w:r w:rsidR="007A480D" w:rsidRPr="00853812">
        <w:rPr>
          <w:rFonts w:ascii="Arial" w:hAnsi="Arial" w:cs="Arial"/>
          <w:szCs w:val="24"/>
        </w:rPr>
        <w:t>io</w:t>
      </w:r>
      <w:r w:rsidRPr="00853812">
        <w:rPr>
          <w:rFonts w:ascii="Arial" w:hAnsi="Arial" w:cs="Arial"/>
          <w:szCs w:val="24"/>
        </w:rPr>
        <w:t xml:space="preserve"> de cobertura y uso del suelo</w:t>
      </w:r>
      <w:r w:rsidR="0037781D">
        <w:rPr>
          <w:rFonts w:ascii="Arial" w:hAnsi="Arial" w:cs="Arial"/>
          <w:szCs w:val="24"/>
        </w:rPr>
        <w:t xml:space="preserve"> </w:t>
      </w:r>
      <w:r w:rsidR="0037781D" w:rsidRPr="00853812">
        <w:rPr>
          <w:rFonts w:ascii="Arial" w:hAnsi="Arial" w:cs="Arial"/>
          <w:szCs w:val="24"/>
        </w:rPr>
        <w:fldChar w:fldCharType="begin"/>
      </w:r>
      <w:r w:rsidR="00EA0CB1">
        <w:rPr>
          <w:rFonts w:ascii="Arial" w:hAnsi="Arial" w:cs="Arial"/>
          <w:szCs w:val="24"/>
        </w:rPr>
        <w:instrText xml:space="preserve"> ADDIN ZOTERO_ITEM CSL_CITATION {"citationID":"191pk4e4ih","properties":{"formattedCitation":"{\\rtf (GAD Municipal Las Naves, 2015; Gobierno Aut\\uc0\\u243{}nomo Parroquial de San Isidro, 2015)}","plainCitation":"(GAD Municipal Las Naves, 2015; Gobierno Autónomo Parroquial de San Isidro, 2015)"},"citationItems":[{"id":17,"uris":["http://zotero.org/users/3351236/items/WDQWQJKX"],"uri":["http://zotero.org/users/3351236/items/WDQWQJKX"],"itemData":{"id":17,"type":"report","title":"Plan de Desarrollo y Ordenamiento Territorial. Cantón Las Naves. Provincia de Bolívar","publisher":"SENPLADES","author":[{"literal":"GAD Municipal Las Naves"}],"issued":{"date-parts":[["2015"]]}},"label":"page"},{"id":5,"uris":["http://zotero.org/users/3351236/items/FF3QGGVQ"],"uri":["http://zotero.org/users/3351236/items/FF3QGGVQ"],"itemData":{"id":5,"type":"report","title":"Actualización del Plan de Desarrollo y Ordenamiento Territorial","publisher":"SENPLADES","author":[{"literal":"Gobierno Autónomo Parroquial de San Isidro"}],"issued":{"date-parts":[["2015"]]}},"label":"page"}],"schema":"https://github.com/citation-style-language/schema/raw/master/csl-citation.json"} </w:instrText>
      </w:r>
      <w:r w:rsidR="0037781D" w:rsidRPr="00853812">
        <w:rPr>
          <w:rFonts w:ascii="Arial" w:hAnsi="Arial" w:cs="Arial"/>
          <w:szCs w:val="24"/>
        </w:rPr>
        <w:fldChar w:fldCharType="separate"/>
      </w:r>
      <w:r w:rsidR="00EA0CB1" w:rsidRPr="00EA0CB1">
        <w:rPr>
          <w:rFonts w:ascii="Arial" w:hAnsi="Arial" w:cs="Arial"/>
          <w:szCs w:val="24"/>
        </w:rPr>
        <w:t>(GAD Municipal Las Naves, 2015; Gobierno Autónomo Parroquial de San Isidro, 2015)</w:t>
      </w:r>
      <w:r w:rsidR="0037781D" w:rsidRPr="00853812">
        <w:rPr>
          <w:rFonts w:ascii="Arial" w:hAnsi="Arial" w:cs="Arial"/>
          <w:szCs w:val="24"/>
        </w:rPr>
        <w:fldChar w:fldCharType="end"/>
      </w:r>
      <w:r w:rsidRPr="00853812">
        <w:rPr>
          <w:rFonts w:ascii="Arial" w:hAnsi="Arial" w:cs="Arial"/>
          <w:szCs w:val="24"/>
        </w:rPr>
        <w:t xml:space="preserve">, </w:t>
      </w:r>
      <w:r w:rsidR="007A480D" w:rsidRPr="00853812">
        <w:rPr>
          <w:rFonts w:ascii="Arial" w:hAnsi="Arial" w:cs="Arial"/>
          <w:szCs w:val="24"/>
        </w:rPr>
        <w:t>con el objetivo de determinar</w:t>
      </w:r>
      <w:r w:rsidRPr="00853812">
        <w:rPr>
          <w:rFonts w:ascii="Arial" w:hAnsi="Arial" w:cs="Arial"/>
          <w:color w:val="000000"/>
          <w:szCs w:val="24"/>
        </w:rPr>
        <w:t xml:space="preserve"> los métodos más apropiados para </w:t>
      </w:r>
      <w:r w:rsidR="008336A7" w:rsidRPr="00853812">
        <w:rPr>
          <w:rFonts w:ascii="Arial" w:hAnsi="Arial" w:cs="Arial"/>
          <w:color w:val="000000"/>
          <w:szCs w:val="24"/>
        </w:rPr>
        <w:t>la utilización</w:t>
      </w:r>
      <w:r w:rsidR="00730FA2" w:rsidRPr="00853812">
        <w:rPr>
          <w:rFonts w:ascii="Arial" w:hAnsi="Arial" w:cs="Arial"/>
          <w:color w:val="000000"/>
          <w:szCs w:val="24"/>
        </w:rPr>
        <w:t xml:space="preserve"> de</w:t>
      </w:r>
      <w:r w:rsidRPr="00853812">
        <w:rPr>
          <w:rFonts w:ascii="Arial" w:hAnsi="Arial" w:cs="Arial"/>
          <w:color w:val="000000"/>
          <w:szCs w:val="24"/>
        </w:rPr>
        <w:t xml:space="preserve"> cada uno de los recursos existentes en el área de estudio </w:t>
      </w:r>
      <w:r w:rsidRPr="00853812">
        <w:rPr>
          <w:rFonts w:ascii="Arial" w:hAnsi="Arial" w:cs="Arial"/>
          <w:szCs w:val="24"/>
        </w:rPr>
        <w:fldChar w:fldCharType="begin"/>
      </w:r>
      <w:r w:rsidR="003A43B1">
        <w:rPr>
          <w:rFonts w:ascii="Arial" w:hAnsi="Arial" w:cs="Arial"/>
          <w:szCs w:val="24"/>
        </w:rPr>
        <w:instrText xml:space="preserve"> ADDIN ZOTERO_ITEM CSL_CITATION {"citationID":"KJPfwkJb","properties":{"formattedCitation":"{\\rtf (V\\uc0\\u225{}squez, 1996)}","plainCitation":"(Vásquez, 1996)"},"citationItems":[{"id":6,"uris":["http://zotero.org/users/3351236/items/GQC5G7WU"],"uri":["http://zotero.org/users/3351236/items/GQC5G7WU"],"itemData":{"id":6,"type":"article-journal","title":"El Ordenamiento Territorial y los cambios en el uso de la tierra en Costa Rica","container-title":"Agronomia Costarricense","page":"87-94","volume":"20","issue":"1","author":[{"family":"Vásquez","given":"Alexis"}],"issued":{"date-parts":[["1996"]]}}}],"schema":"https://github.com/citation-style-language/schema/raw/master/csl-citation.json"} </w:instrText>
      </w:r>
      <w:r w:rsidRPr="00853812">
        <w:rPr>
          <w:rFonts w:ascii="Arial" w:hAnsi="Arial" w:cs="Arial"/>
          <w:szCs w:val="24"/>
        </w:rPr>
        <w:fldChar w:fldCharType="separate"/>
      </w:r>
      <w:r w:rsidR="00EA0CB1" w:rsidRPr="00EA0CB1">
        <w:rPr>
          <w:rFonts w:ascii="Arial" w:hAnsi="Arial" w:cs="Arial"/>
          <w:szCs w:val="24"/>
        </w:rPr>
        <w:t>(Vásquez, 1996)</w:t>
      </w:r>
      <w:r w:rsidRPr="00853812">
        <w:rPr>
          <w:rFonts w:ascii="Arial" w:hAnsi="Arial" w:cs="Arial"/>
          <w:szCs w:val="24"/>
        </w:rPr>
        <w:fldChar w:fldCharType="end"/>
      </w:r>
      <w:r w:rsidRPr="00853812">
        <w:rPr>
          <w:rFonts w:ascii="Arial" w:hAnsi="Arial" w:cs="Arial"/>
          <w:szCs w:val="24"/>
        </w:rPr>
        <w:t>.</w:t>
      </w:r>
      <w:r w:rsidR="0049575A" w:rsidRPr="00853812">
        <w:rPr>
          <w:rFonts w:ascii="Arial" w:hAnsi="Arial" w:cs="Arial"/>
          <w:szCs w:val="24"/>
        </w:rPr>
        <w:t xml:space="preserve"> </w:t>
      </w:r>
    </w:p>
    <w:p w14:paraId="3714F379" w14:textId="77777777" w:rsidR="006E5879" w:rsidRPr="00853812" w:rsidRDefault="006E5879" w:rsidP="006E5879">
      <w:pPr>
        <w:spacing w:after="0" w:line="240" w:lineRule="auto"/>
        <w:ind w:firstLine="709"/>
        <w:jc w:val="both"/>
        <w:rPr>
          <w:rFonts w:ascii="Arial" w:hAnsi="Arial" w:cs="Arial"/>
          <w:szCs w:val="24"/>
        </w:rPr>
      </w:pPr>
    </w:p>
    <w:p w14:paraId="23CE74C6" w14:textId="6B2E4089" w:rsidR="006E7EA4" w:rsidRDefault="00420D6E" w:rsidP="006E5879">
      <w:pPr>
        <w:spacing w:after="0" w:line="240" w:lineRule="auto"/>
        <w:ind w:firstLine="709"/>
        <w:jc w:val="both"/>
        <w:rPr>
          <w:rFonts w:ascii="Arial" w:hAnsi="Arial" w:cs="Arial"/>
          <w:szCs w:val="24"/>
        </w:rPr>
      </w:pPr>
      <w:r w:rsidRPr="00853812">
        <w:rPr>
          <w:rFonts w:ascii="Arial" w:hAnsi="Arial" w:cs="Arial"/>
          <w:szCs w:val="24"/>
        </w:rPr>
        <w:t xml:space="preserve">Por </w:t>
      </w:r>
      <w:r w:rsidR="00084985" w:rsidRPr="00853812">
        <w:rPr>
          <w:rFonts w:ascii="Arial" w:hAnsi="Arial" w:cs="Arial"/>
          <w:szCs w:val="24"/>
        </w:rPr>
        <w:t>lo tanto, existe</w:t>
      </w:r>
      <w:r w:rsidRPr="00853812">
        <w:rPr>
          <w:rFonts w:ascii="Arial" w:hAnsi="Arial" w:cs="Arial"/>
          <w:szCs w:val="24"/>
        </w:rPr>
        <w:t xml:space="preserve"> la necesidad de ge</w:t>
      </w:r>
      <w:r w:rsidR="00084985" w:rsidRPr="00853812">
        <w:rPr>
          <w:rFonts w:ascii="Arial" w:hAnsi="Arial" w:cs="Arial"/>
          <w:szCs w:val="24"/>
        </w:rPr>
        <w:t xml:space="preserve">nerar información </w:t>
      </w:r>
      <w:r w:rsidR="002F4DD8" w:rsidRPr="00853812">
        <w:rPr>
          <w:rFonts w:ascii="Arial" w:hAnsi="Arial" w:cs="Arial"/>
          <w:szCs w:val="24"/>
        </w:rPr>
        <w:t>estandarizada</w:t>
      </w:r>
      <w:r w:rsidR="00084985" w:rsidRPr="00853812">
        <w:rPr>
          <w:rFonts w:ascii="Arial" w:hAnsi="Arial" w:cs="Arial"/>
          <w:szCs w:val="24"/>
        </w:rPr>
        <w:t xml:space="preserve"> basada en fundamentos metodológicos</w:t>
      </w:r>
      <w:r w:rsidRPr="00853812">
        <w:rPr>
          <w:rFonts w:ascii="Arial" w:hAnsi="Arial" w:cs="Arial"/>
          <w:szCs w:val="24"/>
        </w:rPr>
        <w:t xml:space="preserve"> </w:t>
      </w:r>
      <w:r w:rsidR="00F4704D" w:rsidRPr="00853812">
        <w:rPr>
          <w:rFonts w:ascii="Arial" w:hAnsi="Arial" w:cs="Arial"/>
          <w:szCs w:val="24"/>
        </w:rPr>
        <w:t xml:space="preserve">de acuerdo </w:t>
      </w:r>
      <w:r w:rsidR="002F4DD8" w:rsidRPr="00853812">
        <w:rPr>
          <w:rFonts w:ascii="Arial" w:hAnsi="Arial" w:cs="Arial"/>
          <w:szCs w:val="24"/>
        </w:rPr>
        <w:t>a los requerimientos planteados en el PDyOT</w:t>
      </w:r>
      <w:r w:rsidRPr="00853812">
        <w:rPr>
          <w:rFonts w:ascii="Arial" w:hAnsi="Arial" w:cs="Arial"/>
          <w:szCs w:val="24"/>
        </w:rPr>
        <w:t xml:space="preserve"> </w:t>
      </w:r>
      <w:r w:rsidR="00004CDF" w:rsidRPr="00853812">
        <w:rPr>
          <w:rFonts w:ascii="Arial" w:hAnsi="Arial" w:cs="Arial"/>
          <w:szCs w:val="24"/>
        </w:rPr>
        <w:fldChar w:fldCharType="begin"/>
      </w:r>
      <w:r w:rsidR="00EA0CB1">
        <w:rPr>
          <w:rFonts w:ascii="Arial" w:hAnsi="Arial" w:cs="Arial"/>
          <w:szCs w:val="24"/>
        </w:rPr>
        <w:instrText xml:space="preserve"> ADDIN ZOTERO_ITEM CSL_CITATION {"citationID":"2q8tk6sg0d","properties":{"unsorted":true,"formattedCitation":"(SENPLADES, 2014; GAD Municipal Las Naves, 2015)","plainCitation":"(SENPLADES, 2014; GAD Municipal Las Naves, 2015)"},"citationItems":[{"id":4,"uris":["http://zotero.org/users/3351236/items/KHRCV5KA"],"uri":["http://zotero.org/users/3351236/items/KHRCV5KA"],"itemData":{"id":4,"type":"webpage","title":"PDyOT: instrumentos para la planificación de la inversión pública","container-title":"Secretaría Nacional de Planificación y Desarrollo","URL":"http://www.planificacion.gob.ec/pdyot-instrumentos-para-la-planificacion-de-la-inversion-publica/","shortTitle":"SENPLADES","author":[{"literal":"SENPLADES"}],"issued":{"date-parts":[["2014"]]}},"label":"page"},{"id":17,"uris":["http://zotero.org/users/3351236/items/WDQWQJKX"],"uri":["http://zotero.org/users/3351236/items/WDQWQJKX"],"itemData":{"id":17,"type":"report","title":"Plan de Desarrollo y Ordenamiento Territorial. Cantón Las Naves. Provincia de Bolívar","publisher":"SENPLADES","author":[{"literal":"GAD Municipal Las Naves"}],"issued":{"date-parts":[["2015"]]}},"label":"page"}],"schema":"https://github.com/citation-style-language/schema/raw/master/csl-citation.json"} </w:instrText>
      </w:r>
      <w:r w:rsidR="00004CDF" w:rsidRPr="00853812">
        <w:rPr>
          <w:rFonts w:ascii="Arial" w:hAnsi="Arial" w:cs="Arial"/>
          <w:szCs w:val="24"/>
        </w:rPr>
        <w:fldChar w:fldCharType="separate"/>
      </w:r>
      <w:r w:rsidR="00EA0CB1" w:rsidRPr="00EA0CB1">
        <w:rPr>
          <w:rFonts w:ascii="Arial" w:hAnsi="Arial" w:cs="Arial"/>
        </w:rPr>
        <w:t>(SENPLADES, 2014; GAD Municipal Las Naves, 2015)</w:t>
      </w:r>
      <w:r w:rsidR="00004CDF" w:rsidRPr="00853812">
        <w:rPr>
          <w:rFonts w:ascii="Arial" w:hAnsi="Arial" w:cs="Arial"/>
          <w:szCs w:val="24"/>
        </w:rPr>
        <w:fldChar w:fldCharType="end"/>
      </w:r>
      <w:r w:rsidR="002F4DD8" w:rsidRPr="00853812">
        <w:rPr>
          <w:rFonts w:ascii="Arial" w:hAnsi="Arial" w:cs="Arial"/>
          <w:szCs w:val="24"/>
        </w:rPr>
        <w:t xml:space="preserve">. </w:t>
      </w:r>
      <w:r w:rsidR="005C020B">
        <w:rPr>
          <w:rFonts w:ascii="Arial" w:hAnsi="Arial" w:cs="Arial"/>
          <w:szCs w:val="24"/>
        </w:rPr>
        <w:t xml:space="preserve">En base a </w:t>
      </w:r>
      <w:r w:rsidR="005C020B">
        <w:rPr>
          <w:rFonts w:ascii="Arial" w:hAnsi="Arial" w:cs="Arial"/>
          <w:szCs w:val="24"/>
        </w:rPr>
        <w:lastRenderedPageBreak/>
        <w:t>esto</w:t>
      </w:r>
      <w:r w:rsidR="002F4DD8" w:rsidRPr="00853812">
        <w:rPr>
          <w:rFonts w:ascii="Arial" w:hAnsi="Arial" w:cs="Arial"/>
          <w:szCs w:val="24"/>
        </w:rPr>
        <w:t>,</w:t>
      </w:r>
      <w:r w:rsidRPr="00853812">
        <w:rPr>
          <w:rFonts w:ascii="Arial" w:hAnsi="Arial" w:cs="Arial"/>
          <w:szCs w:val="24"/>
        </w:rPr>
        <w:t xml:space="preserve"> la presente investigación se enfoca en la evaluación del cambio de la cobertura y uso del suelo que se ha dado en los últimos 12 años, aplican</w:t>
      </w:r>
      <w:r w:rsidR="002F4DD8" w:rsidRPr="00853812">
        <w:rPr>
          <w:rFonts w:ascii="Arial" w:hAnsi="Arial" w:cs="Arial"/>
          <w:szCs w:val="24"/>
        </w:rPr>
        <w:t>do técnicas y metodologías SIG</w:t>
      </w:r>
      <w:r w:rsidR="00F4704D" w:rsidRPr="00853812">
        <w:rPr>
          <w:rFonts w:ascii="Arial" w:hAnsi="Arial" w:cs="Arial"/>
          <w:szCs w:val="24"/>
        </w:rPr>
        <w:t xml:space="preserve"> en el cantón las Naves, provincia de Bolívar.</w:t>
      </w:r>
    </w:p>
    <w:p w14:paraId="26AC9408" w14:textId="77777777" w:rsidR="00D674CE" w:rsidRPr="00853812" w:rsidRDefault="00D674CE" w:rsidP="006E5879">
      <w:pPr>
        <w:spacing w:after="0" w:line="240" w:lineRule="auto"/>
        <w:ind w:firstLine="709"/>
        <w:jc w:val="both"/>
        <w:rPr>
          <w:rFonts w:ascii="Arial" w:hAnsi="Arial" w:cs="Arial"/>
          <w:szCs w:val="24"/>
        </w:rPr>
      </w:pPr>
    </w:p>
    <w:p w14:paraId="42628308" w14:textId="623E1D2B" w:rsidR="00126007" w:rsidRDefault="00384B3F" w:rsidP="002E25AF">
      <w:pPr>
        <w:pStyle w:val="Ttulo1"/>
        <w:numPr>
          <w:ilvl w:val="0"/>
          <w:numId w:val="3"/>
        </w:numPr>
        <w:spacing w:before="0"/>
        <w:ind w:left="0" w:firstLine="142"/>
        <w:jc w:val="both"/>
        <w:rPr>
          <w:rFonts w:ascii="Arial" w:hAnsi="Arial" w:cs="Arial"/>
          <w:b/>
        </w:rPr>
      </w:pPr>
      <w:r w:rsidRPr="00E01AA9">
        <w:rPr>
          <w:rFonts w:ascii="Arial" w:hAnsi="Arial" w:cs="Arial"/>
          <w:b/>
        </w:rPr>
        <w:t>METODO</w:t>
      </w:r>
      <w:r>
        <w:rPr>
          <w:rFonts w:ascii="Arial" w:hAnsi="Arial" w:cs="Arial"/>
          <w:b/>
        </w:rPr>
        <w:t>LOGÍA</w:t>
      </w:r>
    </w:p>
    <w:p w14:paraId="674112DA" w14:textId="77777777" w:rsidR="00902052" w:rsidRPr="00F12123" w:rsidRDefault="00902052" w:rsidP="00D65052">
      <w:pPr>
        <w:spacing w:after="0"/>
        <w:rPr>
          <w:rFonts w:ascii="Arial" w:hAnsi="Arial" w:cs="Arial"/>
        </w:rPr>
      </w:pPr>
    </w:p>
    <w:p w14:paraId="58499F19" w14:textId="77777777" w:rsidR="00692289" w:rsidRPr="00692289" w:rsidRDefault="00692289" w:rsidP="002E25AF">
      <w:pPr>
        <w:pStyle w:val="Prrafodelista"/>
        <w:numPr>
          <w:ilvl w:val="0"/>
          <w:numId w:val="4"/>
        </w:numPr>
        <w:spacing w:after="0" w:line="240" w:lineRule="auto"/>
        <w:jc w:val="both"/>
        <w:rPr>
          <w:rFonts w:ascii="Arial" w:hAnsi="Arial" w:cs="Arial"/>
          <w:b/>
          <w:vanish/>
          <w:color w:val="0E0E0E"/>
          <w:sz w:val="22"/>
          <w:szCs w:val="24"/>
        </w:rPr>
      </w:pPr>
    </w:p>
    <w:p w14:paraId="1B697014" w14:textId="77777777" w:rsidR="00692289" w:rsidRPr="00692289" w:rsidRDefault="00692289" w:rsidP="002E25AF">
      <w:pPr>
        <w:pStyle w:val="Prrafodelista"/>
        <w:numPr>
          <w:ilvl w:val="0"/>
          <w:numId w:val="4"/>
        </w:numPr>
        <w:spacing w:after="0" w:line="240" w:lineRule="auto"/>
        <w:jc w:val="both"/>
        <w:rPr>
          <w:rFonts w:ascii="Arial" w:hAnsi="Arial" w:cs="Arial"/>
          <w:b/>
          <w:vanish/>
          <w:color w:val="0E0E0E"/>
          <w:sz w:val="22"/>
          <w:szCs w:val="24"/>
        </w:rPr>
      </w:pPr>
    </w:p>
    <w:p w14:paraId="36FD7B9E" w14:textId="77777777" w:rsidR="00D21CD5" w:rsidRDefault="00255E7F" w:rsidP="002E25AF">
      <w:pPr>
        <w:pStyle w:val="Prrafodelista"/>
        <w:numPr>
          <w:ilvl w:val="1"/>
          <w:numId w:val="4"/>
        </w:numPr>
        <w:spacing w:after="0" w:line="240" w:lineRule="auto"/>
        <w:jc w:val="both"/>
        <w:rPr>
          <w:rFonts w:ascii="Arial" w:hAnsi="Arial" w:cs="Arial"/>
          <w:b/>
          <w:color w:val="0E0E0E"/>
          <w:sz w:val="22"/>
          <w:szCs w:val="24"/>
        </w:rPr>
      </w:pPr>
      <w:r w:rsidRPr="00533A84">
        <w:rPr>
          <w:rFonts w:ascii="Arial" w:hAnsi="Arial" w:cs="Arial"/>
          <w:b/>
          <w:color w:val="0E0E0E"/>
          <w:sz w:val="22"/>
          <w:szCs w:val="24"/>
        </w:rPr>
        <w:t>Área de estudio</w:t>
      </w:r>
    </w:p>
    <w:p w14:paraId="6351BDFE" w14:textId="77777777" w:rsidR="00D674CE" w:rsidRPr="00F12123" w:rsidRDefault="00D674CE" w:rsidP="00D674CE">
      <w:pPr>
        <w:spacing w:after="0" w:line="240" w:lineRule="auto"/>
        <w:ind w:left="502"/>
        <w:jc w:val="both"/>
        <w:rPr>
          <w:rFonts w:ascii="Arial" w:hAnsi="Arial" w:cs="Arial"/>
          <w:b/>
          <w:color w:val="0E0E0E"/>
          <w:szCs w:val="24"/>
        </w:rPr>
      </w:pPr>
    </w:p>
    <w:p w14:paraId="68DAD40C" w14:textId="77AEFF97" w:rsidR="00CE17B2" w:rsidRDefault="00420D6E" w:rsidP="006E5879">
      <w:pPr>
        <w:spacing w:after="0" w:line="240" w:lineRule="auto"/>
        <w:ind w:firstLine="709"/>
        <w:jc w:val="both"/>
        <w:rPr>
          <w:rFonts w:ascii="Arial" w:hAnsi="Arial" w:cs="Arial"/>
          <w:color w:val="0E0E0E"/>
          <w:szCs w:val="24"/>
        </w:rPr>
      </w:pPr>
      <w:r w:rsidRPr="00B20AA5">
        <w:rPr>
          <w:rFonts w:ascii="Arial" w:hAnsi="Arial" w:cs="Arial"/>
          <w:color w:val="0E0E0E"/>
          <w:szCs w:val="24"/>
        </w:rPr>
        <w:t xml:space="preserve">El cantón Las Naves de la provincia de Bolívar (Figura 1) </w:t>
      </w:r>
      <w:r w:rsidR="00113777">
        <w:rPr>
          <w:rFonts w:ascii="Arial" w:hAnsi="Arial" w:cs="Arial"/>
          <w:color w:val="0E0E0E"/>
          <w:szCs w:val="24"/>
        </w:rPr>
        <w:t>tiene</w:t>
      </w:r>
      <w:r w:rsidRPr="00B20AA5">
        <w:rPr>
          <w:rFonts w:ascii="Arial" w:hAnsi="Arial" w:cs="Arial"/>
          <w:color w:val="0E0E0E"/>
          <w:szCs w:val="24"/>
        </w:rPr>
        <w:t xml:space="preserve"> una superficie de 155,90 Km</w:t>
      </w:r>
      <w:r w:rsidRPr="00B20AA5">
        <w:rPr>
          <w:rFonts w:ascii="Arial" w:hAnsi="Arial" w:cs="Arial"/>
          <w:color w:val="0E0E0E"/>
          <w:szCs w:val="24"/>
          <w:vertAlign w:val="superscript"/>
        </w:rPr>
        <w:t>2</w:t>
      </w:r>
      <w:r w:rsidR="00707BC4">
        <w:rPr>
          <w:rFonts w:ascii="Arial" w:hAnsi="Arial" w:cs="Arial"/>
          <w:color w:val="0E0E0E"/>
          <w:szCs w:val="24"/>
        </w:rPr>
        <w:t xml:space="preserve">, la cual, representa </w:t>
      </w:r>
      <w:r w:rsidR="00D21CD5" w:rsidRPr="00B20AA5">
        <w:rPr>
          <w:rFonts w:ascii="Arial" w:hAnsi="Arial" w:cs="Arial"/>
          <w:color w:val="0E0E0E"/>
          <w:szCs w:val="24"/>
        </w:rPr>
        <w:t xml:space="preserve">el </w:t>
      </w:r>
      <w:r w:rsidRPr="00B20AA5">
        <w:rPr>
          <w:rFonts w:ascii="Arial" w:hAnsi="Arial" w:cs="Arial"/>
          <w:color w:val="0E0E0E"/>
          <w:szCs w:val="24"/>
        </w:rPr>
        <w:t>0,05% de la superficie total del país</w:t>
      </w:r>
      <w:r w:rsidR="00F66AA1" w:rsidRPr="00B20AA5">
        <w:rPr>
          <w:rFonts w:ascii="Arial" w:hAnsi="Arial" w:cs="Arial"/>
          <w:color w:val="0E0E0E"/>
          <w:szCs w:val="24"/>
        </w:rPr>
        <w:t>,</w:t>
      </w:r>
      <w:r w:rsidR="00707BC4">
        <w:rPr>
          <w:rFonts w:ascii="Arial" w:hAnsi="Arial" w:cs="Arial"/>
          <w:color w:val="0E0E0E"/>
          <w:szCs w:val="24"/>
        </w:rPr>
        <w:t xml:space="preserve"> con </w:t>
      </w:r>
      <w:r w:rsidRPr="00B20AA5">
        <w:rPr>
          <w:rFonts w:ascii="Arial" w:hAnsi="Arial" w:cs="Arial"/>
          <w:color w:val="0E0E0E"/>
          <w:szCs w:val="24"/>
        </w:rPr>
        <w:t>una altitud que va desde 65 a 1500 m</w:t>
      </w:r>
      <w:r w:rsidR="00F66AA1" w:rsidRPr="00B20AA5">
        <w:rPr>
          <w:rFonts w:ascii="Arial" w:hAnsi="Arial" w:cs="Arial"/>
          <w:color w:val="0E0E0E"/>
          <w:szCs w:val="24"/>
        </w:rPr>
        <w:t>.</w:t>
      </w:r>
      <w:r w:rsidRPr="00B20AA5">
        <w:rPr>
          <w:rFonts w:ascii="Arial" w:hAnsi="Arial" w:cs="Arial"/>
          <w:color w:val="0E0E0E"/>
          <w:szCs w:val="24"/>
        </w:rPr>
        <w:t>s</w:t>
      </w:r>
      <w:r w:rsidR="00F66AA1" w:rsidRPr="00B20AA5">
        <w:rPr>
          <w:rFonts w:ascii="Arial" w:hAnsi="Arial" w:cs="Arial"/>
          <w:color w:val="0E0E0E"/>
          <w:szCs w:val="24"/>
        </w:rPr>
        <w:t>.</w:t>
      </w:r>
      <w:r w:rsidRPr="00B20AA5">
        <w:rPr>
          <w:rFonts w:ascii="Arial" w:hAnsi="Arial" w:cs="Arial"/>
          <w:color w:val="0E0E0E"/>
          <w:szCs w:val="24"/>
        </w:rPr>
        <w:t>n</w:t>
      </w:r>
      <w:r w:rsidR="00F66AA1" w:rsidRPr="00B20AA5">
        <w:rPr>
          <w:rFonts w:ascii="Arial" w:hAnsi="Arial" w:cs="Arial"/>
          <w:color w:val="0E0E0E"/>
          <w:szCs w:val="24"/>
        </w:rPr>
        <w:t>.</w:t>
      </w:r>
      <w:r w:rsidR="00707BC4">
        <w:rPr>
          <w:rFonts w:ascii="Arial" w:hAnsi="Arial" w:cs="Arial"/>
          <w:color w:val="0E0E0E"/>
          <w:szCs w:val="24"/>
        </w:rPr>
        <w:t xml:space="preserve">m., una </w:t>
      </w:r>
      <w:r w:rsidRPr="00B20AA5">
        <w:rPr>
          <w:rFonts w:ascii="Arial" w:hAnsi="Arial" w:cs="Arial"/>
          <w:color w:val="0E0E0E"/>
          <w:szCs w:val="24"/>
        </w:rPr>
        <w:t xml:space="preserve"> temperatura</w:t>
      </w:r>
      <w:r w:rsidR="00707BC4">
        <w:rPr>
          <w:rFonts w:ascii="Arial" w:hAnsi="Arial" w:cs="Arial"/>
          <w:color w:val="0E0E0E"/>
          <w:szCs w:val="24"/>
        </w:rPr>
        <w:t xml:space="preserve"> media</w:t>
      </w:r>
      <w:r w:rsidRPr="00B20AA5">
        <w:rPr>
          <w:rFonts w:ascii="Arial" w:hAnsi="Arial" w:cs="Arial"/>
          <w:color w:val="0E0E0E"/>
          <w:szCs w:val="24"/>
        </w:rPr>
        <w:t xml:space="preserve"> </w:t>
      </w:r>
      <w:r w:rsidR="00707BC4">
        <w:rPr>
          <w:rFonts w:ascii="Arial" w:hAnsi="Arial" w:cs="Arial"/>
          <w:color w:val="0E0E0E"/>
          <w:szCs w:val="24"/>
        </w:rPr>
        <w:t>entre</w:t>
      </w:r>
      <w:r w:rsidRPr="00B20AA5">
        <w:rPr>
          <w:rFonts w:ascii="Arial" w:hAnsi="Arial" w:cs="Arial"/>
          <w:color w:val="0E0E0E"/>
          <w:szCs w:val="24"/>
        </w:rPr>
        <w:t xml:space="preserve"> 22 y 24°C y una precipitación media </w:t>
      </w:r>
      <w:r w:rsidR="001F3DEA" w:rsidRPr="00B20AA5">
        <w:rPr>
          <w:rFonts w:ascii="Arial" w:hAnsi="Arial" w:cs="Arial"/>
          <w:color w:val="0E0E0E"/>
          <w:szCs w:val="24"/>
        </w:rPr>
        <w:t xml:space="preserve">anual entre 2000 a 2500 mm </w:t>
      </w:r>
      <w:r w:rsidR="001F3DEA" w:rsidRPr="00B20AA5">
        <w:rPr>
          <w:rFonts w:ascii="Arial" w:hAnsi="Arial" w:cs="Arial"/>
          <w:color w:val="0E0E0E"/>
          <w:szCs w:val="24"/>
        </w:rPr>
        <w:fldChar w:fldCharType="begin"/>
      </w:r>
      <w:r w:rsidR="00EA0CB1">
        <w:rPr>
          <w:rFonts w:ascii="Arial" w:hAnsi="Arial" w:cs="Arial"/>
          <w:color w:val="0E0E0E"/>
          <w:szCs w:val="24"/>
        </w:rPr>
        <w:instrText xml:space="preserve"> ADDIN ZOTERO_ITEM CSL_CITATION {"citationID":"5rXqntiy","properties":{"formattedCitation":"(GAD Municipal Las Naves, 2015)","plainCitation":"(GAD Municipal Las Naves, 2015)"},"citationItems":[{"id":17,"uris":["http://zotero.org/users/3351236/items/WDQWQJKX"],"uri":["http://zotero.org/users/3351236/items/WDQWQJKX"],"itemData":{"id":17,"type":"report","title":"Plan de Desarrollo y Ordenamiento Territorial. Cantón Las Naves. Provincia de Bolívar","publisher":"SENPLADES","author":[{"literal":"GAD Municipal Las Naves"}],"issued":{"date-parts":[["2015"]]}}}],"schema":"https://github.com/citation-style-language/schema/raw/master/csl-citation.json"} </w:instrText>
      </w:r>
      <w:r w:rsidR="001F3DEA" w:rsidRPr="00B20AA5">
        <w:rPr>
          <w:rFonts w:ascii="Arial" w:hAnsi="Arial" w:cs="Arial"/>
          <w:color w:val="0E0E0E"/>
          <w:szCs w:val="24"/>
        </w:rPr>
        <w:fldChar w:fldCharType="separate"/>
      </w:r>
      <w:r w:rsidR="00EA0CB1" w:rsidRPr="00EA0CB1">
        <w:rPr>
          <w:rFonts w:ascii="Arial" w:hAnsi="Arial" w:cs="Arial"/>
        </w:rPr>
        <w:t>(GAD Municipal Las Naves, 2015)</w:t>
      </w:r>
      <w:r w:rsidR="001F3DEA" w:rsidRPr="00B20AA5">
        <w:rPr>
          <w:rFonts w:ascii="Arial" w:hAnsi="Arial" w:cs="Arial"/>
          <w:color w:val="0E0E0E"/>
          <w:szCs w:val="24"/>
        </w:rPr>
        <w:fldChar w:fldCharType="end"/>
      </w:r>
      <w:r w:rsidR="008230A5" w:rsidRPr="00B20AA5">
        <w:rPr>
          <w:rFonts w:ascii="Arial" w:hAnsi="Arial" w:cs="Arial"/>
          <w:color w:val="0E0E0E"/>
          <w:szCs w:val="24"/>
        </w:rPr>
        <w:t>.</w:t>
      </w:r>
    </w:p>
    <w:p w14:paraId="25785FAC" w14:textId="77777777" w:rsidR="006E5879" w:rsidRDefault="006E5879" w:rsidP="006E5879">
      <w:pPr>
        <w:spacing w:after="0" w:line="240" w:lineRule="auto"/>
        <w:ind w:firstLine="709"/>
        <w:jc w:val="both"/>
        <w:rPr>
          <w:rFonts w:ascii="Arial" w:hAnsi="Arial" w:cs="Arial"/>
          <w:color w:val="0E0E0E"/>
          <w:szCs w:val="24"/>
        </w:rPr>
      </w:pPr>
    </w:p>
    <w:p w14:paraId="0118D5B7" w14:textId="2E05ACAC" w:rsidR="00AD58E3" w:rsidRPr="00B20AA5" w:rsidRDefault="005D71C6" w:rsidP="00CE17B2">
      <w:pPr>
        <w:spacing w:before="120" w:line="240" w:lineRule="auto"/>
        <w:jc w:val="both"/>
        <w:rPr>
          <w:rFonts w:ascii="Arial" w:hAnsi="Arial" w:cs="Arial"/>
          <w:color w:val="0E0E0E"/>
          <w:szCs w:val="24"/>
        </w:rPr>
      </w:pPr>
      <w:r w:rsidRPr="00B20AA5">
        <w:rPr>
          <w:rFonts w:ascii="Arial" w:hAnsi="Arial" w:cs="Arial"/>
          <w:noProof/>
          <w:sz w:val="16"/>
          <w:lang w:eastAsia="es-EC"/>
        </w:rPr>
        <mc:AlternateContent>
          <mc:Choice Requires="wps">
            <w:drawing>
              <wp:anchor distT="45720" distB="45720" distL="114300" distR="114300" simplePos="0" relativeHeight="251658242" behindDoc="0" locked="0" layoutInCell="1" allowOverlap="1" wp14:anchorId="061D0D03" wp14:editId="2388E3C3">
                <wp:simplePos x="0" y="0"/>
                <wp:positionH relativeFrom="column">
                  <wp:posOffset>4238625</wp:posOffset>
                </wp:positionH>
                <wp:positionV relativeFrom="paragraph">
                  <wp:posOffset>1851025</wp:posOffset>
                </wp:positionV>
                <wp:extent cx="333375" cy="285750"/>
                <wp:effectExtent l="0" t="0" r="9525" b="0"/>
                <wp:wrapNone/>
                <wp:docPr id="15" name="Cuadro de texto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33375" cy="2857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1C51867" w14:textId="77777777" w:rsidR="007911E3" w:rsidRPr="001413D6" w:rsidRDefault="007911E3" w:rsidP="002463FB">
                            <w:pPr>
                              <w:rPr>
                                <w:b/>
                              </w:rPr>
                            </w:pPr>
                            <w:r w:rsidRPr="001413D6">
                              <w:rPr>
                                <w:b/>
                              </w:rPr>
                              <w:t>c</w:t>
                            </w:r>
                            <w:r>
                              <w:rPr>
                                <w:b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061D0D03" id="_x0000_t202" coordsize="21600,21600" o:spt="202" path="m,l,21600r21600,l21600,xe">
                <v:stroke joinstyle="miter"/>
                <v:path gradientshapeok="t" o:connecttype="rect"/>
              </v:shapetype>
              <v:shape id="Cuadro de texto 2" o:spid="_x0000_s1026" type="#_x0000_t202" style="position:absolute;left:0;text-align:left;margin-left:333.75pt;margin-top:145.75pt;width:26.25pt;height:22.5pt;z-index:25165824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" stroked="f">
                <v:textbox>
                  <w:txbxContent>
                    <w:p w14:paraId="51C51867" w14:textId="77777777" w:rsidR="007911E3" w:rsidRPr="001413D6" w:rsidRDefault="007911E3" w:rsidP="002463FB">
                      <w:pPr>
                        <w:rPr>
                          <w:b/>
                        </w:rPr>
                      </w:pPr>
                      <w:r w:rsidRPr="001413D6">
                        <w:rPr>
                          <w:b/>
                        </w:rPr>
                        <w:t>c</w:t>
                      </w:r>
                      <w:r>
                        <w:rPr>
                          <w:b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Pr="00B20AA5">
        <w:rPr>
          <w:rFonts w:ascii="Arial" w:hAnsi="Arial" w:cs="Arial"/>
          <w:noProof/>
          <w:sz w:val="16"/>
          <w:lang w:eastAsia="es-EC"/>
        </w:rPr>
        <mc:AlternateContent>
          <mc:Choice Requires="wps">
            <w:drawing>
              <wp:anchor distT="45720" distB="45720" distL="114300" distR="114300" simplePos="0" relativeHeight="251658241" behindDoc="0" locked="0" layoutInCell="1" allowOverlap="1" wp14:anchorId="3C5FB152" wp14:editId="3E227B0B">
                <wp:simplePos x="0" y="0"/>
                <wp:positionH relativeFrom="column">
                  <wp:posOffset>2686050</wp:posOffset>
                </wp:positionH>
                <wp:positionV relativeFrom="paragraph">
                  <wp:posOffset>1860550</wp:posOffset>
                </wp:positionV>
                <wp:extent cx="361950" cy="285750"/>
                <wp:effectExtent l="0" t="0" r="0" b="0"/>
                <wp:wrapNone/>
                <wp:docPr id="8" name="Cuadro de texto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61950" cy="2857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B26D263" w14:textId="77777777" w:rsidR="007911E3" w:rsidRPr="001413D6" w:rsidRDefault="007911E3" w:rsidP="002463FB">
                            <w:pPr>
                              <w:rPr>
                                <w:b/>
                              </w:rPr>
                            </w:pPr>
                            <w:r w:rsidRPr="001413D6">
                              <w:rPr>
                                <w:b/>
                              </w:rPr>
                              <w:t>b</w:t>
                            </w:r>
                            <w:r>
                              <w:rPr>
                                <w:b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C5FB152" id="_x0000_s1027" type="#_x0000_t202" style="position:absolute;left:0;text-align:left;margin-left:211.5pt;margin-top:146.5pt;width:28.5pt;height:22.5pt;z-index:251658241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" stroked="f">
                <v:textbox>
                  <w:txbxContent>
                    <w:p w14:paraId="1B26D263" w14:textId="77777777" w:rsidR="007911E3" w:rsidRPr="001413D6" w:rsidRDefault="007911E3" w:rsidP="002463FB">
                      <w:pPr>
                        <w:rPr>
                          <w:b/>
                        </w:rPr>
                      </w:pPr>
                      <w:r w:rsidRPr="001413D6">
                        <w:rPr>
                          <w:b/>
                        </w:rPr>
                        <w:t>b</w:t>
                      </w:r>
                      <w:r>
                        <w:rPr>
                          <w:b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Pr="00B20AA5">
        <w:rPr>
          <w:rFonts w:ascii="Arial" w:hAnsi="Arial" w:cs="Arial"/>
          <w:noProof/>
          <w:sz w:val="16"/>
          <w:lang w:eastAsia="es-EC"/>
        </w:rPr>
        <mc:AlternateContent>
          <mc:Choice Requires="wps">
            <w:drawing>
              <wp:anchor distT="45720" distB="45720" distL="114300" distR="114300" simplePos="0" relativeHeight="251658240" behindDoc="0" locked="0" layoutInCell="1" allowOverlap="1" wp14:anchorId="6E1BD6BC" wp14:editId="3D09CF3A">
                <wp:simplePos x="0" y="0"/>
                <wp:positionH relativeFrom="column">
                  <wp:posOffset>1191116</wp:posOffset>
                </wp:positionH>
                <wp:positionV relativeFrom="paragraph">
                  <wp:posOffset>1851073</wp:posOffset>
                </wp:positionV>
                <wp:extent cx="295275" cy="285750"/>
                <wp:effectExtent l="0" t="0" r="9525" b="0"/>
                <wp:wrapNone/>
                <wp:docPr id="217" name="Cuadro de texto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95275" cy="2857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4AFA647" w14:textId="77777777" w:rsidR="007911E3" w:rsidRPr="001413D6" w:rsidRDefault="007911E3">
                            <w:pPr>
                              <w:rPr>
                                <w:b/>
                              </w:rPr>
                            </w:pPr>
                            <w:r w:rsidRPr="001413D6">
                              <w:rPr>
                                <w:b/>
                              </w:rPr>
                              <w:t>a</w:t>
                            </w:r>
                            <w:r>
                              <w:rPr>
                                <w:b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E1BD6BC" id="_x0000_s1028" type="#_x0000_t202" style="position:absolute;left:0;text-align:left;margin-left:93.8pt;margin-top:145.75pt;width:23.25pt;height:22.5pt;z-index:25165824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" stroked="f">
                <v:textbox>
                  <w:txbxContent>
                    <w:p w14:paraId="24AFA647" w14:textId="77777777" w:rsidR="007911E3" w:rsidRPr="001413D6" w:rsidRDefault="007911E3">
                      <w:pPr>
                        <w:rPr>
                          <w:b/>
                        </w:rPr>
                      </w:pPr>
                      <w:r w:rsidRPr="001413D6">
                        <w:rPr>
                          <w:b/>
                        </w:rPr>
                        <w:t>a</w:t>
                      </w:r>
                      <w:r>
                        <w:rPr>
                          <w:b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="00AD58E3" w:rsidRPr="00B20AA5">
        <w:rPr>
          <w:rFonts w:ascii="Arial" w:hAnsi="Arial" w:cs="Arial"/>
          <w:noProof/>
          <w:color w:val="0E0E0E"/>
          <w:szCs w:val="24"/>
          <w:lang w:eastAsia="es-EC"/>
        </w:rPr>
        <mc:AlternateContent>
          <mc:Choice Requires="wpg">
            <w:drawing>
              <wp:inline distT="0" distB="0" distL="0" distR="0" wp14:anchorId="3F1DA44C" wp14:editId="6F34D544">
                <wp:extent cx="4557600" cy="2160000"/>
                <wp:effectExtent l="19050" t="19050" r="14605" b="12065"/>
                <wp:docPr id="13" name="Grupo 13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 noChangeAspect="1"/>
                      </wpg:cNvGrpSpPr>
                      <wpg:grpSpPr>
                        <a:xfrm>
                          <a:off x="0" y="0"/>
                          <a:ext cx="4557600" cy="2160000"/>
                          <a:chOff x="0" y="0"/>
                          <a:chExt cx="5378168" cy="2548255"/>
                        </a:xfrm>
                      </wpg:grpSpPr>
                      <pic:pic xmlns:pic="http://schemas.openxmlformats.org/drawingml/2006/picture">
                        <pic:nvPicPr>
                          <pic:cNvPr id="10" name="Imagen 10" descr="C:\Users\MaferC\Desktop\ESPOL\ARTICULOS\CONGRESO ESPE QUITO\GIS\Imagenes\Ecuador_LN.tiff"/>
                          <pic:cNvPicPr>
                            <a:picLocks noChangeAspect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99590" cy="2548255"/>
                          </a:xfrm>
                          <a:prstGeom prst="rect">
                            <a:avLst/>
                          </a:prstGeom>
                          <a:noFill/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11" name="Imagen 11" descr="C:\Users\MaferC\Desktop\ESPOL\ARTICULOS\CONGRESO ESPE QUITO\GIS\Imagenes\Las_Naves.tiff"/>
                          <pic:cNvPicPr>
                            <a:picLocks noChangeAspect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1794934" y="0"/>
                            <a:ext cx="1799590" cy="2545080"/>
                          </a:xfrm>
                          <a:prstGeom prst="rect">
                            <a:avLst/>
                          </a:prstGeom>
                          <a:noFill/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12" name="Imagen 12" descr="C:\Users\MaferC\Desktop\ESPOL\ARTICULOS\CONGRESO ESPE QUITO\GIS\Imagenes\Canton.tiff"/>
                          <pic:cNvPicPr>
                            <a:picLocks noChangeAspect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3578578" y="0"/>
                            <a:ext cx="1799590" cy="2545080"/>
                          </a:xfrm>
                          <a:prstGeom prst="rect">
                            <a:avLst/>
                          </a:prstGeom>
                          <a:noFill/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0AECF3D5" id="Grupo 13" o:spid="_x0000_s1026" style="width:358.85pt;height:170.1pt;mso-position-horizontal-relative:char;mso-position-vertical-relative:line" coordsize="53781,25482" o:gfxdata="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">
                <o:lock v:ext="edit" aspectratio="t"/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Imagen 10" o:spid="_x0000_s1027" type="#_x0000_t75" style="position:absolute;width:17995;height:25482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N1nO4fEAAAA2wAAAA8AAABkcnMvZG93bnJldi54bWxEj0FrwkAQhe8F/8Mygre60YMt0VVUELwI&#10;agvV25Adk2B2NmZXjfn1nUOhtxnem/e+mS1aV6kHNaH0bGA0TEARZ96WnBv4/tq8f4IKEdli5ZkM&#10;vCjAYt57m2Fq/ZMP9DjGXEkIhxQNFDHWqdYhK8hhGPqaWLSLbxxGWZtc2wafEu4qPU6SiXZYsjQU&#10;WNO6oOx6vDsDe/1x3q7GdJtgt3uNYtUtTz+dMYN+u5yCitTGf/Pf9dYKvtDLLzKAnv8C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N1nO4fEAAAA2wAAAA8AAAAAAAAAAAAAAAAA&#10;nwIAAGRycy9kb3ducmV2LnhtbFBLBQYAAAAABAAEAPcAAACQAwAAAAA=&#10;" stroked="t" strokecolor="black [3213]">
                  <v:imagedata r:id="rId12" o:title="Ecuador_LN"/>
                  <v:path arrowok="t"/>
                </v:shape>
                <v:shape id="Imagen 11" o:spid="_x0000_s1028" type="#_x0000_t75" style="position:absolute;left:17949;width:17996;height:25450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" stroked="t" strokecolor="black [3213]">
                  <v:imagedata r:id="rId13" o:title="Las_Naves"/>
                  <v:path arrowok="t"/>
                </v:shape>
                <v:shape id="Imagen 12" o:spid="_x0000_s1029" type="#_x0000_t75" style="position:absolute;left:35785;width:17996;height:25450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" stroked="t" strokecolor="black [3213]">
                  <v:imagedata r:id="rId14" o:title="Canton"/>
                  <v:path arrowok="t"/>
                </v:shape>
                <w10:anchorlock/>
              </v:group>
            </w:pict>
          </mc:Fallback>
        </mc:AlternateContent>
      </w:r>
    </w:p>
    <w:p w14:paraId="018ABC5A" w14:textId="77777777" w:rsidR="00AD58E3" w:rsidRPr="00B20AA5" w:rsidRDefault="004E47A8" w:rsidP="00EE039C">
      <w:pPr>
        <w:spacing w:after="0" w:line="240" w:lineRule="auto"/>
        <w:ind w:firstLine="709"/>
        <w:jc w:val="center"/>
        <w:rPr>
          <w:rFonts w:ascii="Arial" w:hAnsi="Arial" w:cs="Arial"/>
          <w:color w:val="0E0E0E"/>
          <w:szCs w:val="24"/>
        </w:rPr>
      </w:pPr>
      <w:r>
        <w:rPr>
          <w:rFonts w:ascii="Arial" w:hAnsi="Arial" w:cs="Arial"/>
          <w:b/>
          <w:color w:val="0E0E0E"/>
          <w:sz w:val="24"/>
          <w:szCs w:val="24"/>
        </w:rPr>
        <w:t>Figura 1</w:t>
      </w:r>
      <w:r w:rsidR="00AD58E3" w:rsidRPr="00B20AA5">
        <w:rPr>
          <w:rFonts w:ascii="Arial" w:hAnsi="Arial" w:cs="Arial"/>
          <w:color w:val="0E0E0E"/>
          <w:szCs w:val="24"/>
        </w:rPr>
        <w:t xml:space="preserve"> Ubicación del cantón Las Naves</w:t>
      </w:r>
      <w:r w:rsidR="009A4056" w:rsidRPr="00B20AA5">
        <w:rPr>
          <w:rFonts w:ascii="Arial" w:hAnsi="Arial" w:cs="Arial"/>
          <w:color w:val="0E0E0E"/>
          <w:szCs w:val="24"/>
        </w:rPr>
        <w:t xml:space="preserve"> respecto al Ecuador, a</w:t>
      </w:r>
      <w:r w:rsidR="00901DCA">
        <w:rPr>
          <w:rFonts w:ascii="Arial" w:hAnsi="Arial" w:cs="Arial"/>
          <w:color w:val="0E0E0E"/>
          <w:szCs w:val="24"/>
        </w:rPr>
        <w:t>)</w:t>
      </w:r>
      <w:r w:rsidR="009F7D33">
        <w:rPr>
          <w:rFonts w:ascii="Arial" w:hAnsi="Arial" w:cs="Arial"/>
          <w:color w:val="0E0E0E"/>
          <w:szCs w:val="24"/>
        </w:rPr>
        <w:t xml:space="preserve"> </w:t>
      </w:r>
      <w:r w:rsidR="00D56316" w:rsidRPr="00B20AA5">
        <w:rPr>
          <w:rFonts w:ascii="Arial" w:hAnsi="Arial" w:cs="Arial"/>
          <w:color w:val="0E0E0E"/>
          <w:szCs w:val="24"/>
        </w:rPr>
        <w:t>Ecuador</w:t>
      </w:r>
      <w:r w:rsidR="00C45D9E" w:rsidRPr="00B20AA5">
        <w:rPr>
          <w:rFonts w:ascii="Arial" w:hAnsi="Arial" w:cs="Arial"/>
          <w:color w:val="0E0E0E"/>
          <w:szCs w:val="24"/>
        </w:rPr>
        <w:t>;</w:t>
      </w:r>
      <w:r w:rsidR="009A4056" w:rsidRPr="00B20AA5">
        <w:rPr>
          <w:rFonts w:ascii="Arial" w:hAnsi="Arial" w:cs="Arial"/>
          <w:color w:val="0E0E0E"/>
          <w:szCs w:val="24"/>
        </w:rPr>
        <w:t xml:space="preserve"> </w:t>
      </w:r>
      <w:r w:rsidR="00C45D9E" w:rsidRPr="00B20AA5">
        <w:rPr>
          <w:rFonts w:ascii="Arial" w:hAnsi="Arial" w:cs="Arial"/>
          <w:color w:val="0E0E0E"/>
          <w:szCs w:val="24"/>
        </w:rPr>
        <w:t>b</w:t>
      </w:r>
      <w:r w:rsidR="00901DCA">
        <w:rPr>
          <w:rFonts w:ascii="Arial" w:hAnsi="Arial" w:cs="Arial"/>
          <w:color w:val="0E0E0E"/>
          <w:szCs w:val="24"/>
        </w:rPr>
        <w:t>)</w:t>
      </w:r>
      <w:r w:rsidR="00C45D9E" w:rsidRPr="00B20AA5">
        <w:rPr>
          <w:rFonts w:ascii="Arial" w:hAnsi="Arial" w:cs="Arial"/>
          <w:color w:val="0E0E0E"/>
          <w:szCs w:val="24"/>
        </w:rPr>
        <w:t xml:space="preserve"> Provincia de Bolívar;</w:t>
      </w:r>
      <w:r w:rsidR="00901DCA">
        <w:rPr>
          <w:rFonts w:ascii="Arial" w:hAnsi="Arial" w:cs="Arial"/>
          <w:color w:val="0E0E0E"/>
          <w:szCs w:val="24"/>
        </w:rPr>
        <w:t xml:space="preserve"> c)</w:t>
      </w:r>
      <w:r w:rsidR="009A4056" w:rsidRPr="00B20AA5">
        <w:rPr>
          <w:rFonts w:ascii="Arial" w:hAnsi="Arial" w:cs="Arial"/>
          <w:color w:val="0E0E0E"/>
          <w:szCs w:val="24"/>
        </w:rPr>
        <w:t xml:space="preserve"> Cantón Las Naves.</w:t>
      </w:r>
    </w:p>
    <w:p w14:paraId="426871E8" w14:textId="77777777" w:rsidR="009F7D33" w:rsidRDefault="009F7D33" w:rsidP="00EE039C">
      <w:pPr>
        <w:spacing w:after="0" w:line="240" w:lineRule="auto"/>
        <w:ind w:firstLine="709"/>
        <w:rPr>
          <w:rFonts w:ascii="Arial" w:hAnsi="Arial" w:cs="Arial"/>
          <w:color w:val="0E0E0E"/>
          <w:szCs w:val="24"/>
        </w:rPr>
      </w:pPr>
    </w:p>
    <w:p w14:paraId="3BE6A760" w14:textId="480AD3C0" w:rsidR="00555A68" w:rsidRDefault="00555A68" w:rsidP="002E25AF">
      <w:pPr>
        <w:pStyle w:val="Prrafodelista"/>
        <w:numPr>
          <w:ilvl w:val="1"/>
          <w:numId w:val="4"/>
        </w:numPr>
        <w:spacing w:after="0" w:line="240" w:lineRule="auto"/>
        <w:jc w:val="both"/>
        <w:rPr>
          <w:rFonts w:ascii="Arial" w:hAnsi="Arial" w:cs="Arial"/>
          <w:b/>
          <w:color w:val="0E0E0E"/>
          <w:sz w:val="22"/>
          <w:szCs w:val="24"/>
        </w:rPr>
      </w:pPr>
      <w:r w:rsidRPr="009F7D33">
        <w:rPr>
          <w:rFonts w:ascii="Arial" w:hAnsi="Arial" w:cs="Arial"/>
          <w:b/>
          <w:color w:val="0E0E0E"/>
          <w:sz w:val="22"/>
          <w:szCs w:val="24"/>
        </w:rPr>
        <w:t xml:space="preserve">Análisis </w:t>
      </w:r>
      <w:r w:rsidR="000D61A3">
        <w:rPr>
          <w:rFonts w:ascii="Arial" w:hAnsi="Arial" w:cs="Arial"/>
          <w:b/>
          <w:color w:val="0E0E0E"/>
          <w:sz w:val="22"/>
          <w:szCs w:val="24"/>
        </w:rPr>
        <w:t>geo</w:t>
      </w:r>
      <w:r w:rsidRPr="009F7D33">
        <w:rPr>
          <w:rFonts w:ascii="Arial" w:hAnsi="Arial" w:cs="Arial"/>
          <w:b/>
          <w:color w:val="0E0E0E"/>
          <w:sz w:val="22"/>
          <w:szCs w:val="24"/>
        </w:rPr>
        <w:t>espacial</w:t>
      </w:r>
    </w:p>
    <w:p w14:paraId="69FDC8BC" w14:textId="77777777" w:rsidR="002E25AF" w:rsidRPr="009F7D33" w:rsidRDefault="002E25AF" w:rsidP="002E25AF">
      <w:pPr>
        <w:pStyle w:val="Prrafodelista"/>
        <w:spacing w:after="0" w:line="240" w:lineRule="auto"/>
        <w:ind w:left="934"/>
        <w:jc w:val="both"/>
        <w:rPr>
          <w:rFonts w:ascii="Arial" w:hAnsi="Arial" w:cs="Arial"/>
          <w:b/>
          <w:color w:val="0E0E0E"/>
          <w:sz w:val="22"/>
          <w:szCs w:val="24"/>
        </w:rPr>
      </w:pPr>
    </w:p>
    <w:p w14:paraId="1AAFE7DE" w14:textId="77B4B808" w:rsidR="00632A02" w:rsidRDefault="00632A02" w:rsidP="006E5879">
      <w:pPr>
        <w:spacing w:after="0" w:line="240" w:lineRule="auto"/>
        <w:ind w:firstLine="709"/>
        <w:jc w:val="both"/>
        <w:rPr>
          <w:rFonts w:ascii="Arial" w:hAnsi="Arial" w:cs="Arial"/>
          <w:color w:val="0E0E0E"/>
          <w:szCs w:val="24"/>
        </w:rPr>
      </w:pPr>
      <w:r w:rsidRPr="00B20AA5">
        <w:rPr>
          <w:rFonts w:ascii="Arial" w:hAnsi="Arial" w:cs="Arial"/>
          <w:color w:val="0E0E0E"/>
          <w:szCs w:val="24"/>
        </w:rPr>
        <w:t xml:space="preserve">El análisis </w:t>
      </w:r>
      <w:r w:rsidR="000D61A3">
        <w:rPr>
          <w:rFonts w:ascii="Arial" w:hAnsi="Arial" w:cs="Arial"/>
          <w:color w:val="0E0E0E"/>
          <w:szCs w:val="24"/>
        </w:rPr>
        <w:t>geo</w:t>
      </w:r>
      <w:r w:rsidRPr="00B20AA5">
        <w:rPr>
          <w:rFonts w:ascii="Arial" w:hAnsi="Arial" w:cs="Arial"/>
          <w:color w:val="0E0E0E"/>
          <w:szCs w:val="24"/>
        </w:rPr>
        <w:t>espacial contempló el uso de programas de acceso libre como gvSIG</w:t>
      </w:r>
      <w:r w:rsidR="00DB2E74">
        <w:rPr>
          <w:rFonts w:ascii="Arial" w:hAnsi="Arial" w:cs="Arial"/>
          <w:color w:val="0E0E0E"/>
          <w:szCs w:val="24"/>
        </w:rPr>
        <w:t xml:space="preserve"> </w:t>
      </w:r>
      <w:r w:rsidR="00DB2E74">
        <w:rPr>
          <w:rFonts w:ascii="Arial" w:hAnsi="Arial" w:cs="Arial"/>
          <w:color w:val="0E0E0E"/>
          <w:szCs w:val="24"/>
        </w:rPr>
        <w:fldChar w:fldCharType="begin"/>
      </w:r>
      <w:r w:rsidR="00EA0CB1">
        <w:rPr>
          <w:rFonts w:ascii="Arial" w:hAnsi="Arial" w:cs="Arial"/>
          <w:color w:val="0E0E0E"/>
          <w:szCs w:val="24"/>
        </w:rPr>
        <w:instrText xml:space="preserve"> ADDIN ZOTERO_ITEM CSL_CITATION {"citationID":"mS8u1lfd","properties":{"formattedCitation":"(gvSIG Association, 2016)","plainCitation":"(gvSIG Association, 2016)"},"citationItems":[{"id":22,"uris":["http://zotero.org/users/local/eoos3o57/items/68AZMURQ"],"uri":["http://zotero.org/users/local/eoos3o57/items/68AZMURQ"],"itemData":{"id":22,"type":"book","publisher":"gvSIG Project","URL":"http://www.gvsig.org","author":[{"family":"gvSIG Association","given":""}],"issued":{"date-parts":[["2016"]]},"accessed":{"date-parts":[["2012",2,10]]}}}],"schema":"https://github.com/citation-style-language/schema/raw/master/csl-citation.json"} </w:instrText>
      </w:r>
      <w:r w:rsidR="00DB2E74">
        <w:rPr>
          <w:rFonts w:ascii="Arial" w:hAnsi="Arial" w:cs="Arial"/>
          <w:color w:val="0E0E0E"/>
          <w:szCs w:val="24"/>
        </w:rPr>
        <w:fldChar w:fldCharType="separate"/>
      </w:r>
      <w:r w:rsidR="00EA0CB1" w:rsidRPr="00EA0CB1">
        <w:rPr>
          <w:rFonts w:ascii="Arial" w:hAnsi="Arial" w:cs="Arial"/>
        </w:rPr>
        <w:t>(gvSIG Association, 2016)</w:t>
      </w:r>
      <w:r w:rsidR="00DB2E74">
        <w:rPr>
          <w:rFonts w:ascii="Arial" w:hAnsi="Arial" w:cs="Arial"/>
          <w:color w:val="0E0E0E"/>
          <w:szCs w:val="24"/>
        </w:rPr>
        <w:fldChar w:fldCharType="end"/>
      </w:r>
      <w:r w:rsidRPr="00B20AA5">
        <w:rPr>
          <w:rFonts w:ascii="Arial" w:hAnsi="Arial" w:cs="Arial"/>
          <w:color w:val="0E0E0E"/>
          <w:szCs w:val="24"/>
        </w:rPr>
        <w:t>, QGIS</w:t>
      </w:r>
      <w:r w:rsidR="00531D17">
        <w:rPr>
          <w:rFonts w:ascii="Arial" w:hAnsi="Arial" w:cs="Arial"/>
          <w:color w:val="0E0E0E"/>
          <w:szCs w:val="24"/>
        </w:rPr>
        <w:t xml:space="preserve"> </w:t>
      </w:r>
      <w:r w:rsidR="00531D17">
        <w:rPr>
          <w:rFonts w:ascii="Arial" w:hAnsi="Arial" w:cs="Arial"/>
          <w:color w:val="0E0E0E"/>
          <w:szCs w:val="24"/>
        </w:rPr>
        <w:fldChar w:fldCharType="begin"/>
      </w:r>
      <w:r w:rsidR="00EA0CB1">
        <w:rPr>
          <w:rFonts w:ascii="Arial" w:hAnsi="Arial" w:cs="Arial"/>
          <w:color w:val="0E0E0E"/>
          <w:szCs w:val="24"/>
        </w:rPr>
        <w:instrText xml:space="preserve"> ADDIN ZOTERO_ITEM CSL_CITATION {"citationID":"kvaMIbR6","properties":{"formattedCitation":"(Quantum GIS Development Team, 2016)","plainCitation":"(Quantum GIS Development Team, 2016)"},"citationItems":[{"id":21,"uris":["http://zotero.org/users/local/eoos3o57/items/W57UJ5FB"],"uri":["http://zotero.org/users/local/eoos3o57/items/W57UJ5FB"],"itemData":{"id":21,"type":"book","collection-title":"Quantum GIS information System","publisher":"Open Source Geospatial Foundation Project","URL":"http//qgis.osgeo.org","author":[{"family":"Quantum GIS Development Team","given":""}],"issued":{"date-parts":[["2016"]]}}}],"schema":"https://github.com/citation-style-language/schema/raw/master/csl-citation.json"} </w:instrText>
      </w:r>
      <w:r w:rsidR="00531D17">
        <w:rPr>
          <w:rFonts w:ascii="Arial" w:hAnsi="Arial" w:cs="Arial"/>
          <w:color w:val="0E0E0E"/>
          <w:szCs w:val="24"/>
        </w:rPr>
        <w:fldChar w:fldCharType="separate"/>
      </w:r>
      <w:r w:rsidR="00EA0CB1" w:rsidRPr="00EA0CB1">
        <w:rPr>
          <w:rFonts w:ascii="Arial" w:hAnsi="Arial" w:cs="Arial"/>
        </w:rPr>
        <w:t>(Quantum GIS Development Team, 2016)</w:t>
      </w:r>
      <w:r w:rsidR="00531D17">
        <w:rPr>
          <w:rFonts w:ascii="Arial" w:hAnsi="Arial" w:cs="Arial"/>
          <w:color w:val="0E0E0E"/>
          <w:szCs w:val="24"/>
        </w:rPr>
        <w:fldChar w:fldCharType="end"/>
      </w:r>
      <w:r w:rsidR="00531D17">
        <w:rPr>
          <w:rFonts w:ascii="Arial" w:hAnsi="Arial" w:cs="Arial"/>
          <w:color w:val="0E0E0E"/>
          <w:szCs w:val="24"/>
        </w:rPr>
        <w:t xml:space="preserve"> </w:t>
      </w:r>
      <w:r w:rsidRPr="00B20AA5">
        <w:rPr>
          <w:rFonts w:ascii="Arial" w:hAnsi="Arial" w:cs="Arial"/>
          <w:color w:val="0E0E0E"/>
          <w:szCs w:val="24"/>
        </w:rPr>
        <w:t xml:space="preserve">y una hoja de cálculo para la edición de los resultados. Adicionalmente, se contó con la división administrativa cantonal </w:t>
      </w:r>
      <w:r w:rsidRPr="00B20AA5">
        <w:rPr>
          <w:rFonts w:ascii="Arial" w:hAnsi="Arial" w:cs="Arial"/>
          <w:color w:val="0E0E0E"/>
          <w:szCs w:val="24"/>
        </w:rPr>
        <w:fldChar w:fldCharType="begin"/>
      </w:r>
      <w:r w:rsidR="00EA0CB1">
        <w:rPr>
          <w:rFonts w:ascii="Arial" w:hAnsi="Arial" w:cs="Arial"/>
          <w:color w:val="0E0E0E"/>
          <w:szCs w:val="24"/>
        </w:rPr>
        <w:instrText xml:space="preserve"> ADDIN ZOTERO_ITEM CSL_CITATION {"citationID":"spSCHnpQ","properties":{"formattedCitation":"(INEC, 2012)","plainCitation":"(INEC, 2012)"},"citationItems":[{"id":41,"uris":["http://zotero.org/users/3351236/items/U4BWBR7S"],"uri":["http://zotero.org/users/3351236/items/U4BWBR7S"],"itemData":{"id":41,"type":"map","title":"Cantones 2011 (División Administrativa Referencial), escala 1:50.000","scale":"1:50.000","author":[{"literal":"INEC"}],"issued":{"date-parts":[["2012"]]}}}],"schema":"https://github.com/citation-style-language/schema/raw/master/csl-citation.json"} </w:instrText>
      </w:r>
      <w:r w:rsidRPr="00B20AA5">
        <w:rPr>
          <w:rFonts w:ascii="Arial" w:hAnsi="Arial" w:cs="Arial"/>
          <w:color w:val="0E0E0E"/>
          <w:szCs w:val="24"/>
        </w:rPr>
        <w:fldChar w:fldCharType="separate"/>
      </w:r>
      <w:r w:rsidR="00EA0CB1" w:rsidRPr="00EA0CB1">
        <w:rPr>
          <w:rFonts w:ascii="Arial" w:hAnsi="Arial" w:cs="Arial"/>
        </w:rPr>
        <w:t>(INEC, 2012)</w:t>
      </w:r>
      <w:r w:rsidRPr="00B20AA5">
        <w:rPr>
          <w:rFonts w:ascii="Arial" w:hAnsi="Arial" w:cs="Arial"/>
          <w:color w:val="0E0E0E"/>
          <w:szCs w:val="24"/>
        </w:rPr>
        <w:fldChar w:fldCharType="end"/>
      </w:r>
      <w:r w:rsidRPr="00B20AA5">
        <w:rPr>
          <w:rFonts w:ascii="Arial" w:hAnsi="Arial" w:cs="Arial"/>
          <w:color w:val="0E0E0E"/>
          <w:szCs w:val="24"/>
        </w:rPr>
        <w:t xml:space="preserve"> y los mapas de cobertura y uso del suelo para los años 2002, 2008 y 2014 </w:t>
      </w:r>
      <w:r w:rsidRPr="00B20AA5">
        <w:rPr>
          <w:rFonts w:ascii="Arial" w:hAnsi="Arial" w:cs="Arial"/>
          <w:color w:val="0E0E0E"/>
          <w:szCs w:val="24"/>
        </w:rPr>
        <w:fldChar w:fldCharType="begin"/>
      </w:r>
      <w:r w:rsidR="00423F6E">
        <w:rPr>
          <w:rFonts w:ascii="Arial" w:hAnsi="Arial" w:cs="Arial"/>
          <w:color w:val="0E0E0E"/>
          <w:szCs w:val="24"/>
        </w:rPr>
        <w:instrText xml:space="preserve"> ADDIN ZOTERO_ITEM CSL_CITATION {"citationID":"3oB3HgGQ","properties":{"unsorted":true,"formattedCitation":"(MAGAP, 2002; SENPLADES, 2008; MAE-MAGAP, 2015)","plainCitation":"(MAGAP, 2002; SENPLADES, 2008; MAE-MAGAP, 2015)"},"citationItems":[{"id":42,"uris":["http://zotero.org/users/3351236/items/2SEMDDV4"],"uri":["http://zotero.org/users/3351236/items/2SEMDDV4"],"itemData":{"id":42,"type":"map","title":"Mapa de Cobertura y Uso de la Tierra (Caracterización de uso del suelo), escala 1:250.000","scale":"1:250.000","author":[{"literal":"MAGAP"}],"issued":{"date-parts":[["2002"]]}},"label":"page"},{"id":43,"uris":["http://zotero.org/users/3351236/items/GSRIDKN2"],"uri":["http://zotero.org/users/3351236/items/GSRIDKN2"],"itemData":{"id":43,"type":"map","title":"Mapa de Cobertura y Uso de la Tierra (Mapa Histórico de Deforestación)","scale":"1:250.000","author":[{"literal":"SENPLADES"}],"issued":{"date-parts":[["2008"]]}},"label":"page"},{"id":28,"uris":["http://zotero.org/users/3351236/items/NENSUTZF"],"uri":["http://zotero.org/users/3351236/items/NENSUTZF"],"itemData":{"id":28,"type":"report","title":"Protocolo metodológico para la elaboración del mapa de cobertura y uso de la tierra  del Ecuador continental 2013-2014, escala 1:100.000.","publisher-place":"Quito.","page":"49","event-place":"Quito.","author":[{"literal":"MAE-MAGAP"}],"issued":{"date-parts":[["2015"]]}},"label":"page"}],"schema":"https://github.com/citation-style-language/schema/raw/master/csl-citation.json"} </w:instrText>
      </w:r>
      <w:r w:rsidRPr="00B20AA5">
        <w:rPr>
          <w:rFonts w:ascii="Arial" w:hAnsi="Arial" w:cs="Arial"/>
          <w:color w:val="0E0E0E"/>
          <w:szCs w:val="24"/>
        </w:rPr>
        <w:fldChar w:fldCharType="separate"/>
      </w:r>
      <w:r w:rsidR="00EA0CB1" w:rsidRPr="00EA0CB1">
        <w:rPr>
          <w:rFonts w:ascii="Arial" w:hAnsi="Arial" w:cs="Arial"/>
        </w:rPr>
        <w:t>(MAGAP, 2002; SENPLADES, 2008; MAE-MAGAP, 2015)</w:t>
      </w:r>
      <w:r w:rsidRPr="00B20AA5">
        <w:rPr>
          <w:rFonts w:ascii="Arial" w:hAnsi="Arial" w:cs="Arial"/>
          <w:color w:val="0E0E0E"/>
          <w:szCs w:val="24"/>
        </w:rPr>
        <w:fldChar w:fldCharType="end"/>
      </w:r>
      <w:r w:rsidRPr="00B20AA5">
        <w:rPr>
          <w:rFonts w:ascii="Arial" w:hAnsi="Arial" w:cs="Arial"/>
          <w:color w:val="0E0E0E"/>
          <w:szCs w:val="24"/>
        </w:rPr>
        <w:t xml:space="preserve">, los mismos que fueron consultados en la plataforma del Sistema Nacional de Información (SNI). </w:t>
      </w:r>
    </w:p>
    <w:p w14:paraId="347F608A" w14:textId="77777777" w:rsidR="006E5879" w:rsidRPr="00B20AA5" w:rsidRDefault="006E5879" w:rsidP="006E5879">
      <w:pPr>
        <w:spacing w:after="0" w:line="240" w:lineRule="auto"/>
        <w:ind w:firstLine="709"/>
        <w:jc w:val="both"/>
        <w:rPr>
          <w:rFonts w:ascii="Arial" w:hAnsi="Arial" w:cs="Arial"/>
          <w:color w:val="0E0E0E"/>
          <w:szCs w:val="24"/>
        </w:rPr>
      </w:pPr>
    </w:p>
    <w:p w14:paraId="695EE8E4" w14:textId="4051DF83" w:rsidR="00573C2F" w:rsidRDefault="000B746D" w:rsidP="006E5879">
      <w:pPr>
        <w:spacing w:after="0" w:line="240" w:lineRule="auto"/>
        <w:ind w:firstLine="709"/>
        <w:jc w:val="both"/>
        <w:rPr>
          <w:rFonts w:ascii="Arial" w:hAnsi="Arial" w:cs="Arial"/>
          <w:color w:val="0E0E0E"/>
          <w:szCs w:val="24"/>
        </w:rPr>
      </w:pPr>
      <w:r w:rsidRPr="00B20AA5">
        <w:rPr>
          <w:rFonts w:ascii="Arial" w:hAnsi="Arial" w:cs="Arial"/>
          <w:color w:val="0E0E0E"/>
          <w:szCs w:val="24"/>
        </w:rPr>
        <w:t>L</w:t>
      </w:r>
      <w:r w:rsidR="00F105DF" w:rsidRPr="00B20AA5">
        <w:rPr>
          <w:rFonts w:ascii="Arial" w:hAnsi="Arial" w:cs="Arial"/>
          <w:color w:val="0E0E0E"/>
          <w:szCs w:val="24"/>
        </w:rPr>
        <w:t>a metod</w:t>
      </w:r>
      <w:r w:rsidR="00C469D1">
        <w:rPr>
          <w:rFonts w:ascii="Arial" w:hAnsi="Arial" w:cs="Arial"/>
          <w:color w:val="0E0E0E"/>
          <w:szCs w:val="24"/>
        </w:rPr>
        <w:t>ología de análisis se estructuró</w:t>
      </w:r>
      <w:r w:rsidR="00F105DF" w:rsidRPr="00B20AA5">
        <w:rPr>
          <w:rFonts w:ascii="Arial" w:hAnsi="Arial" w:cs="Arial"/>
          <w:color w:val="0E0E0E"/>
          <w:szCs w:val="24"/>
        </w:rPr>
        <w:t xml:space="preserve"> en tres componentes</w:t>
      </w:r>
      <w:r w:rsidR="008E4059" w:rsidRPr="00B20AA5">
        <w:rPr>
          <w:rFonts w:ascii="Arial" w:hAnsi="Arial" w:cs="Arial"/>
          <w:color w:val="0E0E0E"/>
          <w:szCs w:val="24"/>
        </w:rPr>
        <w:t xml:space="preserve"> </w:t>
      </w:r>
      <w:r w:rsidR="00555A68" w:rsidRPr="00B20AA5">
        <w:rPr>
          <w:rFonts w:ascii="Arial" w:hAnsi="Arial" w:cs="Arial"/>
          <w:color w:val="0E0E0E"/>
          <w:szCs w:val="24"/>
        </w:rPr>
        <w:t>(Figura 2)</w:t>
      </w:r>
      <w:r w:rsidR="00F105DF" w:rsidRPr="00B20AA5">
        <w:rPr>
          <w:rFonts w:ascii="Arial" w:hAnsi="Arial" w:cs="Arial"/>
          <w:color w:val="0E0E0E"/>
          <w:szCs w:val="24"/>
        </w:rPr>
        <w:t>:</w:t>
      </w:r>
      <w:r w:rsidR="00555A68" w:rsidRPr="00B20AA5">
        <w:rPr>
          <w:rFonts w:ascii="Arial" w:hAnsi="Arial" w:cs="Arial"/>
          <w:color w:val="0E0E0E"/>
          <w:szCs w:val="24"/>
        </w:rPr>
        <w:t xml:space="preserve"> El </w:t>
      </w:r>
      <w:r w:rsidR="00555A68" w:rsidRPr="00B20AA5">
        <w:rPr>
          <w:rFonts w:ascii="Arial" w:hAnsi="Arial" w:cs="Arial"/>
          <w:i/>
          <w:color w:val="0E0E0E"/>
          <w:szCs w:val="24"/>
        </w:rPr>
        <w:t>primer componente</w:t>
      </w:r>
      <w:r w:rsidR="00555A68" w:rsidRPr="00B20AA5">
        <w:rPr>
          <w:rFonts w:ascii="Arial" w:hAnsi="Arial" w:cs="Arial"/>
          <w:color w:val="0E0E0E"/>
          <w:szCs w:val="24"/>
        </w:rPr>
        <w:t xml:space="preserve"> comprendió la </w:t>
      </w:r>
      <w:r w:rsidR="006C6943" w:rsidRPr="00B20AA5">
        <w:rPr>
          <w:rFonts w:ascii="Arial" w:hAnsi="Arial" w:cs="Arial"/>
          <w:color w:val="000000" w:themeColor="text1"/>
          <w:szCs w:val="24"/>
        </w:rPr>
        <w:t>delimitación</w:t>
      </w:r>
      <w:r w:rsidR="00AA7229" w:rsidRPr="00B20AA5">
        <w:rPr>
          <w:rFonts w:ascii="Arial" w:hAnsi="Arial" w:cs="Arial"/>
          <w:color w:val="000000" w:themeColor="text1"/>
          <w:szCs w:val="24"/>
        </w:rPr>
        <w:t xml:space="preserve"> </w:t>
      </w:r>
      <w:r w:rsidR="006C6943" w:rsidRPr="00B20AA5">
        <w:rPr>
          <w:rFonts w:ascii="Arial" w:hAnsi="Arial" w:cs="Arial"/>
          <w:color w:val="000000" w:themeColor="text1"/>
          <w:szCs w:val="24"/>
        </w:rPr>
        <w:t>de</w:t>
      </w:r>
      <w:r w:rsidR="00573C2F" w:rsidRPr="00B20AA5">
        <w:rPr>
          <w:rFonts w:ascii="Arial" w:hAnsi="Arial" w:cs="Arial"/>
          <w:color w:val="000000" w:themeColor="text1"/>
          <w:szCs w:val="24"/>
        </w:rPr>
        <w:t xml:space="preserve"> </w:t>
      </w:r>
      <w:r w:rsidR="00573C2F" w:rsidRPr="00B20AA5">
        <w:rPr>
          <w:rFonts w:ascii="Arial" w:hAnsi="Arial" w:cs="Arial"/>
          <w:color w:val="0E0E0E"/>
          <w:szCs w:val="24"/>
        </w:rPr>
        <w:t>los mapas</w:t>
      </w:r>
      <w:r w:rsidR="00BD0186" w:rsidRPr="00B20AA5">
        <w:rPr>
          <w:rFonts w:ascii="Arial" w:hAnsi="Arial" w:cs="Arial"/>
          <w:color w:val="0E0E0E"/>
          <w:szCs w:val="24"/>
        </w:rPr>
        <w:t xml:space="preserve"> </w:t>
      </w:r>
      <w:r w:rsidR="001B3D50" w:rsidRPr="00B20AA5">
        <w:rPr>
          <w:rFonts w:ascii="Arial" w:hAnsi="Arial" w:cs="Arial"/>
          <w:color w:val="0E0E0E"/>
          <w:szCs w:val="24"/>
        </w:rPr>
        <w:t xml:space="preserve">de </w:t>
      </w:r>
      <w:r w:rsidR="00BD0186" w:rsidRPr="00B20AA5">
        <w:rPr>
          <w:rFonts w:ascii="Arial" w:hAnsi="Arial" w:cs="Arial"/>
          <w:color w:val="0E0E0E"/>
          <w:szCs w:val="24"/>
        </w:rPr>
        <w:t>cobertura y uso del suelo</w:t>
      </w:r>
      <w:r w:rsidR="00A074F7" w:rsidRPr="00B20AA5">
        <w:rPr>
          <w:rFonts w:ascii="Arial" w:hAnsi="Arial" w:cs="Arial"/>
          <w:color w:val="0E0E0E"/>
          <w:szCs w:val="24"/>
        </w:rPr>
        <w:t xml:space="preserve"> </w:t>
      </w:r>
      <w:r w:rsidR="001B3D50" w:rsidRPr="00B20AA5">
        <w:rPr>
          <w:rFonts w:ascii="Arial" w:hAnsi="Arial" w:cs="Arial"/>
          <w:color w:val="0E0E0E"/>
          <w:szCs w:val="24"/>
        </w:rPr>
        <w:t xml:space="preserve">de </w:t>
      </w:r>
      <w:r w:rsidR="008E4059" w:rsidRPr="00B20AA5">
        <w:rPr>
          <w:rFonts w:ascii="Arial" w:hAnsi="Arial" w:cs="Arial"/>
          <w:color w:val="0E0E0E"/>
          <w:szCs w:val="24"/>
        </w:rPr>
        <w:t xml:space="preserve">los años 2002, 2004 y 2008 </w:t>
      </w:r>
      <w:r w:rsidR="001B3D50" w:rsidRPr="00B20AA5">
        <w:rPr>
          <w:rFonts w:ascii="Arial" w:hAnsi="Arial" w:cs="Arial"/>
          <w:color w:val="0E0E0E"/>
          <w:szCs w:val="24"/>
        </w:rPr>
        <w:t xml:space="preserve">para el </w:t>
      </w:r>
      <w:r w:rsidR="00A074F7" w:rsidRPr="00B20AA5">
        <w:rPr>
          <w:rFonts w:ascii="Arial" w:hAnsi="Arial" w:cs="Arial"/>
          <w:color w:val="0E0E0E"/>
          <w:szCs w:val="24"/>
        </w:rPr>
        <w:t>área de estudio</w:t>
      </w:r>
      <w:r w:rsidR="008E4059" w:rsidRPr="00B20AA5">
        <w:rPr>
          <w:rFonts w:ascii="Arial" w:hAnsi="Arial" w:cs="Arial"/>
          <w:color w:val="0E0E0E"/>
          <w:szCs w:val="24"/>
        </w:rPr>
        <w:t xml:space="preserve">, a partir de </w:t>
      </w:r>
      <w:r w:rsidR="001B3D50" w:rsidRPr="00B20AA5">
        <w:rPr>
          <w:rFonts w:ascii="Arial" w:hAnsi="Arial" w:cs="Arial"/>
          <w:color w:val="0E0E0E"/>
          <w:szCs w:val="24"/>
        </w:rPr>
        <w:t>la cartografía existente</w:t>
      </w:r>
      <w:r w:rsidR="00A074F7" w:rsidRPr="00B20AA5">
        <w:rPr>
          <w:rFonts w:ascii="Arial" w:hAnsi="Arial" w:cs="Arial"/>
          <w:color w:val="0E0E0E"/>
          <w:szCs w:val="24"/>
        </w:rPr>
        <w:t xml:space="preserve"> a nivel nacional, </w:t>
      </w:r>
      <w:r w:rsidR="001B3D50" w:rsidRPr="00B20AA5">
        <w:rPr>
          <w:rFonts w:ascii="Arial" w:hAnsi="Arial" w:cs="Arial"/>
          <w:color w:val="0E0E0E"/>
          <w:szCs w:val="24"/>
        </w:rPr>
        <w:t>puesto q</w:t>
      </w:r>
      <w:r w:rsidR="004F6D75" w:rsidRPr="00B20AA5">
        <w:rPr>
          <w:rFonts w:ascii="Arial" w:hAnsi="Arial" w:cs="Arial"/>
          <w:color w:val="0E0E0E"/>
          <w:szCs w:val="24"/>
        </w:rPr>
        <w:t>ue</w:t>
      </w:r>
      <w:r w:rsidR="001B3D50" w:rsidRPr="00B20AA5">
        <w:rPr>
          <w:rFonts w:ascii="Arial" w:hAnsi="Arial" w:cs="Arial"/>
          <w:color w:val="0E0E0E"/>
          <w:szCs w:val="24"/>
        </w:rPr>
        <w:t xml:space="preserve"> tal información se encuentra en diferentes </w:t>
      </w:r>
      <w:r w:rsidR="00A074F7" w:rsidRPr="00B20AA5">
        <w:rPr>
          <w:rFonts w:ascii="Arial" w:hAnsi="Arial" w:cs="Arial"/>
          <w:color w:val="0E0E0E"/>
          <w:szCs w:val="24"/>
        </w:rPr>
        <w:t xml:space="preserve">escalas fue necesario realizar una reclasificación de las categorías originales homogeneizándolas </w:t>
      </w:r>
      <w:r w:rsidR="002C25F1" w:rsidRPr="00B20AA5">
        <w:rPr>
          <w:rFonts w:ascii="Arial" w:hAnsi="Arial" w:cs="Arial"/>
          <w:color w:val="0E0E0E"/>
          <w:szCs w:val="24"/>
        </w:rPr>
        <w:t>en función del uso antrópico y la cobertura</w:t>
      </w:r>
      <w:r w:rsidR="000D7ADB" w:rsidRPr="00B20AA5">
        <w:rPr>
          <w:rFonts w:ascii="Arial" w:hAnsi="Arial" w:cs="Arial"/>
          <w:color w:val="0E0E0E"/>
          <w:szCs w:val="24"/>
        </w:rPr>
        <w:t xml:space="preserve"> natural</w:t>
      </w:r>
      <w:r w:rsidR="002C25F1" w:rsidRPr="00B20AA5">
        <w:rPr>
          <w:rFonts w:ascii="Arial" w:hAnsi="Arial" w:cs="Arial"/>
          <w:color w:val="0E0E0E"/>
          <w:szCs w:val="24"/>
        </w:rPr>
        <w:t xml:space="preserve">, de acuerdo, a la </w:t>
      </w:r>
      <w:r w:rsidR="000D7ADB" w:rsidRPr="00B20AA5">
        <w:rPr>
          <w:rFonts w:ascii="Arial" w:hAnsi="Arial" w:cs="Arial"/>
          <w:color w:val="0E0E0E"/>
          <w:szCs w:val="24"/>
        </w:rPr>
        <w:t>clasificación</w:t>
      </w:r>
      <w:r w:rsidR="002C25F1" w:rsidRPr="00B20AA5">
        <w:rPr>
          <w:rFonts w:ascii="Arial" w:hAnsi="Arial" w:cs="Arial"/>
          <w:color w:val="0E0E0E"/>
          <w:szCs w:val="24"/>
        </w:rPr>
        <w:t xml:space="preserve"> </w:t>
      </w:r>
      <w:r w:rsidR="000D7ADB" w:rsidRPr="00B20AA5">
        <w:rPr>
          <w:rFonts w:ascii="Arial" w:eastAsia="Times New Roman" w:hAnsi="Arial" w:cs="Arial"/>
          <w:bCs/>
          <w:color w:val="000000"/>
          <w:szCs w:val="24"/>
          <w:lang w:eastAsia="es-MX"/>
        </w:rPr>
        <w:t>adaptada</w:t>
      </w:r>
      <w:r w:rsidR="002C25F1" w:rsidRPr="00B20AA5">
        <w:rPr>
          <w:rFonts w:ascii="Arial" w:eastAsia="Times New Roman" w:hAnsi="Arial" w:cs="Arial"/>
          <w:bCs/>
          <w:color w:val="000000"/>
          <w:szCs w:val="24"/>
          <w:lang w:eastAsia="es-MX"/>
        </w:rPr>
        <w:t xml:space="preserve"> para al Ecuador</w:t>
      </w:r>
      <w:r w:rsidR="004B0FC8" w:rsidRPr="00B20AA5">
        <w:rPr>
          <w:rFonts w:ascii="Arial" w:eastAsia="Times New Roman" w:hAnsi="Arial" w:cs="Arial"/>
          <w:bCs/>
          <w:color w:val="000000"/>
          <w:szCs w:val="24"/>
          <w:lang w:eastAsia="es-MX"/>
        </w:rPr>
        <w:t xml:space="preserve"> por</w:t>
      </w:r>
      <w:r w:rsidR="004C6316" w:rsidRPr="00B20AA5">
        <w:rPr>
          <w:rFonts w:ascii="Arial" w:eastAsia="Times New Roman" w:hAnsi="Arial" w:cs="Arial"/>
          <w:bCs/>
          <w:color w:val="000000"/>
          <w:szCs w:val="24"/>
          <w:lang w:eastAsia="es-MX"/>
        </w:rPr>
        <w:t xml:space="preserve"> </w:t>
      </w:r>
      <w:r w:rsidR="004C6316" w:rsidRPr="00B20AA5">
        <w:rPr>
          <w:rFonts w:ascii="Arial" w:eastAsia="Times New Roman" w:hAnsi="Arial" w:cs="Arial"/>
          <w:bCs/>
          <w:color w:val="000000"/>
          <w:szCs w:val="24"/>
          <w:lang w:eastAsia="es-MX"/>
        </w:rPr>
        <w:fldChar w:fldCharType="begin"/>
      </w:r>
      <w:r w:rsidR="00423F6E">
        <w:rPr>
          <w:rFonts w:ascii="Arial" w:eastAsia="Times New Roman" w:hAnsi="Arial" w:cs="Arial"/>
          <w:bCs/>
          <w:color w:val="000000"/>
          <w:szCs w:val="24"/>
          <w:lang w:eastAsia="es-MX"/>
        </w:rPr>
        <w:instrText xml:space="preserve"> ADDIN ZOTERO_ITEM CSL_CITATION {"citationID":"NZ132jIQ","properties":{"formattedCitation":"(MAE-MAGAP, 2015)","plainCitation":"(MAE-MAGAP, 2015)"},"citationItems":[{"id":28,"uris":["http://zotero.org/users/3351236/items/NENSUTZF"],"uri":["http://zotero.org/users/3351236/items/NENSUTZF"],"itemData":{"id":28,"type":"report","title":"Protocolo metodológico para la elaboración del mapa de cobertura y uso de la tierra  del Ecuador continental 2013-2014, escala 1:100.000.","publisher-place":"Quito.","page":"49","event-place":"Quito.","author":[{"literal":"MAE-MAGAP"}],"issued":{"date-parts":[["2015"]]}}}],"schema":"https://github.com/citation-style-language/schema/raw/master/csl-citation.json"} </w:instrText>
      </w:r>
      <w:r w:rsidR="004C6316" w:rsidRPr="00B20AA5">
        <w:rPr>
          <w:rFonts w:ascii="Arial" w:eastAsia="Times New Roman" w:hAnsi="Arial" w:cs="Arial"/>
          <w:bCs/>
          <w:color w:val="000000"/>
          <w:szCs w:val="24"/>
          <w:lang w:eastAsia="es-MX"/>
        </w:rPr>
        <w:fldChar w:fldCharType="separate"/>
      </w:r>
      <w:r w:rsidR="00EA0CB1" w:rsidRPr="00EA0CB1">
        <w:rPr>
          <w:rFonts w:ascii="Arial" w:hAnsi="Arial" w:cs="Arial"/>
        </w:rPr>
        <w:t>(MAE-MAGAP, 2015)</w:t>
      </w:r>
      <w:r w:rsidR="004C6316" w:rsidRPr="00B20AA5">
        <w:rPr>
          <w:rFonts w:ascii="Arial" w:eastAsia="Times New Roman" w:hAnsi="Arial" w:cs="Arial"/>
          <w:bCs/>
          <w:color w:val="000000"/>
          <w:szCs w:val="24"/>
          <w:lang w:eastAsia="es-MX"/>
        </w:rPr>
        <w:fldChar w:fldCharType="end"/>
      </w:r>
      <w:r w:rsidR="002C25F1" w:rsidRPr="00B20AA5">
        <w:rPr>
          <w:rFonts w:ascii="Arial" w:hAnsi="Arial" w:cs="Arial"/>
          <w:color w:val="0E0E0E"/>
          <w:szCs w:val="24"/>
        </w:rPr>
        <w:t xml:space="preserve">. </w:t>
      </w:r>
    </w:p>
    <w:p w14:paraId="5F115A94" w14:textId="77777777" w:rsidR="00AD58E3" w:rsidRPr="00B20AA5" w:rsidRDefault="00AD58E3" w:rsidP="00E77081">
      <w:pPr>
        <w:spacing w:after="0" w:line="240" w:lineRule="auto"/>
        <w:jc w:val="center"/>
        <w:rPr>
          <w:rFonts w:ascii="Arial" w:hAnsi="Arial" w:cs="Arial"/>
          <w:color w:val="0E0E0E"/>
          <w:szCs w:val="24"/>
        </w:rPr>
      </w:pPr>
      <w:r w:rsidRPr="00B20AA5">
        <w:rPr>
          <w:rFonts w:ascii="Arial" w:hAnsi="Arial" w:cs="Arial"/>
          <w:noProof/>
          <w:sz w:val="16"/>
          <w:lang w:eastAsia="es-EC"/>
        </w:rPr>
        <w:lastRenderedPageBreak/>
        <w:drawing>
          <wp:inline distT="0" distB="0" distL="0" distR="0" wp14:anchorId="58E693DA" wp14:editId="50CD7D10">
            <wp:extent cx="4667250" cy="809625"/>
            <wp:effectExtent l="0" t="0" r="19050" b="47625"/>
            <wp:docPr id="9" name="Diagrama 9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15" r:lo="rId16" r:qs="rId17" r:cs="rId18"/>
              </a:graphicData>
            </a:graphic>
          </wp:inline>
        </w:drawing>
      </w:r>
    </w:p>
    <w:p w14:paraId="37CCCAFD" w14:textId="77777777" w:rsidR="00AD58E3" w:rsidRPr="00B20AA5" w:rsidRDefault="00AD58E3" w:rsidP="00EE039C">
      <w:pPr>
        <w:spacing w:after="0" w:line="240" w:lineRule="auto"/>
        <w:ind w:firstLine="709"/>
        <w:jc w:val="center"/>
        <w:rPr>
          <w:rFonts w:ascii="Arial" w:hAnsi="Arial" w:cs="Arial"/>
          <w:color w:val="0E0E0E"/>
          <w:szCs w:val="24"/>
        </w:rPr>
      </w:pPr>
      <w:r w:rsidRPr="00861050">
        <w:rPr>
          <w:rFonts w:ascii="Arial" w:hAnsi="Arial" w:cs="Arial"/>
          <w:b/>
          <w:color w:val="0E0E0E"/>
          <w:sz w:val="24"/>
          <w:szCs w:val="24"/>
        </w:rPr>
        <w:t>Figura 2</w:t>
      </w:r>
      <w:r w:rsidRPr="00B20AA5">
        <w:rPr>
          <w:rFonts w:ascii="Arial" w:hAnsi="Arial" w:cs="Arial"/>
          <w:color w:val="0E0E0E"/>
          <w:szCs w:val="24"/>
        </w:rPr>
        <w:t xml:space="preserve"> Diagrama de flujo de la metodología de análisis.</w:t>
      </w:r>
    </w:p>
    <w:p w14:paraId="0231277B" w14:textId="77777777" w:rsidR="00902052" w:rsidRDefault="00902052" w:rsidP="006E5879">
      <w:pPr>
        <w:spacing w:after="0" w:line="240" w:lineRule="auto"/>
        <w:ind w:firstLine="709"/>
        <w:jc w:val="both"/>
        <w:rPr>
          <w:rFonts w:ascii="Arial" w:hAnsi="Arial" w:cs="Arial"/>
          <w:color w:val="0E0E0E"/>
          <w:szCs w:val="24"/>
        </w:rPr>
      </w:pPr>
    </w:p>
    <w:p w14:paraId="3C0EAD35" w14:textId="6A5BEC52" w:rsidR="00E42FE4" w:rsidRDefault="00E42FE4" w:rsidP="006E5879">
      <w:pPr>
        <w:spacing w:after="0" w:line="240" w:lineRule="auto"/>
        <w:ind w:firstLine="709"/>
        <w:jc w:val="both"/>
        <w:rPr>
          <w:rFonts w:ascii="Arial" w:hAnsi="Arial" w:cs="Arial"/>
          <w:color w:val="0E0E0E"/>
          <w:szCs w:val="24"/>
        </w:rPr>
      </w:pPr>
      <w:r w:rsidRPr="00B20AA5">
        <w:rPr>
          <w:rFonts w:ascii="Arial" w:hAnsi="Arial" w:cs="Arial"/>
          <w:color w:val="0E0E0E"/>
          <w:szCs w:val="24"/>
        </w:rPr>
        <w:t xml:space="preserve">El </w:t>
      </w:r>
      <w:r w:rsidR="00CA5D0B" w:rsidRPr="00B20AA5">
        <w:rPr>
          <w:rFonts w:ascii="Arial" w:hAnsi="Arial" w:cs="Arial"/>
          <w:i/>
          <w:color w:val="0E0E0E"/>
          <w:szCs w:val="24"/>
        </w:rPr>
        <w:t>segundo</w:t>
      </w:r>
      <w:r w:rsidRPr="00B20AA5">
        <w:rPr>
          <w:rFonts w:ascii="Arial" w:hAnsi="Arial" w:cs="Arial"/>
          <w:i/>
          <w:color w:val="0E0E0E"/>
          <w:szCs w:val="24"/>
        </w:rPr>
        <w:t xml:space="preserve"> componente</w:t>
      </w:r>
      <w:r w:rsidRPr="00B20AA5">
        <w:rPr>
          <w:rFonts w:ascii="Arial" w:hAnsi="Arial" w:cs="Arial"/>
          <w:color w:val="0E0E0E"/>
          <w:szCs w:val="24"/>
        </w:rPr>
        <w:t xml:space="preserve"> comprendió la superposición de mapas, donde se utilizó la cobertura y uso de</w:t>
      </w:r>
      <w:r w:rsidR="001134D6" w:rsidRPr="00B20AA5">
        <w:rPr>
          <w:rFonts w:ascii="Arial" w:hAnsi="Arial" w:cs="Arial"/>
          <w:color w:val="0E0E0E"/>
          <w:szCs w:val="24"/>
        </w:rPr>
        <w:t>l suelo</w:t>
      </w:r>
      <w:r w:rsidR="004F6D75" w:rsidRPr="00B20AA5">
        <w:rPr>
          <w:rFonts w:ascii="Arial" w:hAnsi="Arial" w:cs="Arial"/>
          <w:color w:val="0E0E0E"/>
          <w:szCs w:val="24"/>
        </w:rPr>
        <w:t xml:space="preserve"> correspondiente a dos periodos</w:t>
      </w:r>
      <w:r w:rsidRPr="00B20AA5">
        <w:rPr>
          <w:rFonts w:ascii="Arial" w:hAnsi="Arial" w:cs="Arial"/>
          <w:color w:val="0E0E0E"/>
          <w:szCs w:val="24"/>
        </w:rPr>
        <w:t xml:space="preserve"> 2002 y 2008 en primera instancia y en segunda instancia el 2008 y 2014, generando así, la superficie por las categorías identificadas en el </w:t>
      </w:r>
      <w:r w:rsidR="00010D38" w:rsidRPr="00B20AA5">
        <w:rPr>
          <w:rFonts w:ascii="Arial" w:hAnsi="Arial" w:cs="Arial"/>
          <w:color w:val="0E0E0E"/>
          <w:szCs w:val="24"/>
        </w:rPr>
        <w:t>paso anterior</w:t>
      </w:r>
      <w:r w:rsidRPr="00B20AA5">
        <w:rPr>
          <w:rFonts w:ascii="Arial" w:hAnsi="Arial" w:cs="Arial"/>
          <w:color w:val="0E0E0E"/>
          <w:szCs w:val="24"/>
        </w:rPr>
        <w:t xml:space="preserve">. Por último, el </w:t>
      </w:r>
      <w:r w:rsidR="00CA5D0B" w:rsidRPr="00B20AA5">
        <w:rPr>
          <w:rFonts w:ascii="Arial" w:hAnsi="Arial" w:cs="Arial"/>
          <w:i/>
          <w:color w:val="0E0E0E"/>
          <w:szCs w:val="24"/>
        </w:rPr>
        <w:t>tercer componente</w:t>
      </w:r>
      <w:r w:rsidRPr="00B20AA5">
        <w:rPr>
          <w:rFonts w:ascii="Arial" w:hAnsi="Arial" w:cs="Arial"/>
          <w:color w:val="0E0E0E"/>
          <w:szCs w:val="24"/>
        </w:rPr>
        <w:t xml:space="preserve"> comprendió la aplicación de la </w:t>
      </w:r>
      <w:r w:rsidR="004F0D1D" w:rsidRPr="00B20AA5">
        <w:rPr>
          <w:rFonts w:ascii="Arial" w:hAnsi="Arial" w:cs="Arial"/>
          <w:color w:val="0E0E0E"/>
          <w:szCs w:val="24"/>
        </w:rPr>
        <w:t xml:space="preserve">matriz de </w:t>
      </w:r>
      <w:r w:rsidR="00873EBA">
        <w:rPr>
          <w:rFonts w:ascii="Arial" w:hAnsi="Arial" w:cs="Arial"/>
          <w:color w:val="0E0E0E"/>
          <w:szCs w:val="24"/>
        </w:rPr>
        <w:t xml:space="preserve">tabulación cruzada </w:t>
      </w:r>
      <w:r w:rsidR="004F0D1D" w:rsidRPr="00B20AA5">
        <w:rPr>
          <w:rFonts w:ascii="Arial" w:hAnsi="Arial" w:cs="Arial"/>
          <w:color w:val="0E0E0E"/>
          <w:szCs w:val="24"/>
        </w:rPr>
        <w:fldChar w:fldCharType="begin"/>
      </w:r>
      <w:r w:rsidR="00EB716C">
        <w:rPr>
          <w:rFonts w:ascii="Arial" w:hAnsi="Arial" w:cs="Arial"/>
          <w:color w:val="0E0E0E"/>
          <w:szCs w:val="24"/>
        </w:rPr>
        <w:instrText xml:space="preserve"> ADDIN ZOTERO_ITEM CSL_CITATION {"citationID":"4rW7HTMQ","properties":{"unsorted":true,"formattedCitation":"{\\rtf (Santana &amp; Pineda, 2011; Pineda et\\uc0\\u160{}al., 2009; Pontius et\\uc0\\u160{}al., 2004)}","plainCitation":"(Santana &amp; Pineda, 2011; Pineda et al., 2009; Pontius et al., 2004)"},"citationItems":[{"id":9,"uris":["http://zotero.org/users/3351236/items/AV6CR899"],"uri":["http://zotero.org/users/3351236/items/AV6CR899"],"itemData":{"id":9,"type":"report","title":"Descripción de los cambios de uso y cobertura del suelo en los bosques primarios  del estado de México, durante 1976-200","publisher":"INEGI","publisher-place":"México.","event-place":"México.","author":[{"family":"Santana","given":"Giovanna"},{"family":"Pineda","given":"Noel"}],"issued":{"date-parts":[["2011"]]}},"label":"page"},{"id":29,"uris":["http://zotero.org/users/3351236/items/XKBWR7FB"],"uri":["http://zotero.org/users/3351236/items/XKBWR7FB"],"itemData":{"id":29,"type":"article-journal","title":"Análisis de cambio del uso del suelo en el Estado de México mediante sistemas de información geográfica y técnicas de regresión multivariantes. Una aproximación a los procesos de deforestación","container-title":"Investigaciones Geográficas","page":"33-52","volume":"69","ISSN":"0188-4611","journalAbbreviation":"Invest. Geog","author":[{"family":"Pineda","given":"Noel"},{"family":"Bosque","given":"Joaquín"},{"family":"Gómez","given":"Montserrat"},{"family":"Plata","given":"Wenceslao"}],"issued":{"date-parts":[["2009"]]}},"label":"page"},{"id":30,"uris":["http://zotero.org/users/3351236/items/4MT3WX86"],"uri":["http://zotero.org/users/3351236/items/4MT3WX86"],"itemData":{"id":30,"type":"article-journal","title":"Detecting important categorical land changes while accounting for persistence","container-title":"Agriculture, Ecosystems and Environment","page":"251–268","volume":"101","DOI":"10.1016/j.agee.2003.09.008","author":[{"family":"Pontius","given":"R. G."},{"family":"Shusas","given":"Emily"},{"family":"McEachern","given":"Menzie"}],"issued":{"date-parts":[["2004"]]}},"label":"page"}],"schema":"https://github.com/citation-style-language/schema/raw/master/csl-citation.json"} </w:instrText>
      </w:r>
      <w:r w:rsidR="004F0D1D" w:rsidRPr="00B20AA5">
        <w:rPr>
          <w:rFonts w:ascii="Arial" w:hAnsi="Arial" w:cs="Arial"/>
          <w:color w:val="0E0E0E"/>
          <w:szCs w:val="24"/>
        </w:rPr>
        <w:fldChar w:fldCharType="separate"/>
      </w:r>
      <w:r w:rsidR="00EA0CB1" w:rsidRPr="00EA0CB1">
        <w:rPr>
          <w:rFonts w:ascii="Arial" w:hAnsi="Arial" w:cs="Arial"/>
          <w:szCs w:val="24"/>
        </w:rPr>
        <w:t xml:space="preserve">(Santana &amp; Pineda, 2011; Pineda </w:t>
      </w:r>
      <w:r w:rsidR="00EA0CB1" w:rsidRPr="00663F5D">
        <w:rPr>
          <w:rFonts w:ascii="Arial" w:hAnsi="Arial" w:cs="Arial"/>
          <w:i/>
          <w:szCs w:val="24"/>
        </w:rPr>
        <w:t>et al.</w:t>
      </w:r>
      <w:r w:rsidR="00EA0CB1" w:rsidRPr="00EA0CB1">
        <w:rPr>
          <w:rFonts w:ascii="Arial" w:hAnsi="Arial" w:cs="Arial"/>
          <w:szCs w:val="24"/>
        </w:rPr>
        <w:t>, 2009; Pontius</w:t>
      </w:r>
      <w:r w:rsidR="00EA0CB1" w:rsidRPr="00663F5D">
        <w:rPr>
          <w:rFonts w:ascii="Arial" w:hAnsi="Arial" w:cs="Arial"/>
          <w:i/>
          <w:szCs w:val="24"/>
        </w:rPr>
        <w:t xml:space="preserve"> et al.</w:t>
      </w:r>
      <w:r w:rsidR="00EA0CB1" w:rsidRPr="00EA0CB1">
        <w:rPr>
          <w:rFonts w:ascii="Arial" w:hAnsi="Arial" w:cs="Arial"/>
          <w:szCs w:val="24"/>
        </w:rPr>
        <w:t>, 2004)</w:t>
      </w:r>
      <w:r w:rsidR="004F0D1D" w:rsidRPr="00B20AA5">
        <w:rPr>
          <w:rFonts w:ascii="Arial" w:hAnsi="Arial" w:cs="Arial"/>
          <w:color w:val="0E0E0E"/>
          <w:szCs w:val="24"/>
        </w:rPr>
        <w:fldChar w:fldCharType="end"/>
      </w:r>
      <w:r w:rsidRPr="00B20AA5">
        <w:rPr>
          <w:rFonts w:ascii="Arial" w:hAnsi="Arial" w:cs="Arial"/>
          <w:color w:val="0E0E0E"/>
          <w:szCs w:val="24"/>
        </w:rPr>
        <w:t>, entre el tiempo 1 y tiem</w:t>
      </w:r>
      <w:r w:rsidR="002B068E" w:rsidRPr="00B20AA5">
        <w:rPr>
          <w:rFonts w:ascii="Arial" w:hAnsi="Arial" w:cs="Arial"/>
          <w:color w:val="0E0E0E"/>
          <w:szCs w:val="24"/>
        </w:rPr>
        <w:t>po 2 de la cobertura y uso del suelo</w:t>
      </w:r>
      <w:r w:rsidR="000A4068" w:rsidRPr="00B20AA5">
        <w:rPr>
          <w:rFonts w:ascii="Arial" w:hAnsi="Arial" w:cs="Arial"/>
          <w:color w:val="0E0E0E"/>
          <w:szCs w:val="24"/>
        </w:rPr>
        <w:t xml:space="preserve"> (Tabla 1)</w:t>
      </w:r>
      <w:r w:rsidRPr="00B20AA5">
        <w:rPr>
          <w:rFonts w:ascii="Arial" w:hAnsi="Arial" w:cs="Arial"/>
          <w:color w:val="0E0E0E"/>
          <w:szCs w:val="24"/>
        </w:rPr>
        <w:t>,</w:t>
      </w:r>
      <w:r w:rsidR="004C5A61" w:rsidRPr="00B20AA5">
        <w:rPr>
          <w:rFonts w:ascii="Arial" w:hAnsi="Arial" w:cs="Arial"/>
          <w:color w:val="0E0E0E"/>
          <w:szCs w:val="24"/>
        </w:rPr>
        <w:t xml:space="preserve"> la cual consistió en calcular </w:t>
      </w:r>
      <w:r w:rsidRPr="00B20AA5">
        <w:rPr>
          <w:rFonts w:ascii="Arial" w:hAnsi="Arial" w:cs="Arial"/>
          <w:color w:val="0E0E0E"/>
          <w:szCs w:val="24"/>
        </w:rPr>
        <w:t xml:space="preserve">la cantidad de hectáreas transformadas de cada </w:t>
      </w:r>
      <w:r w:rsidR="00C55DAC" w:rsidRPr="00B20AA5">
        <w:rPr>
          <w:rFonts w:ascii="Arial" w:hAnsi="Arial" w:cs="Arial"/>
          <w:color w:val="0E0E0E"/>
          <w:szCs w:val="24"/>
        </w:rPr>
        <w:t>categoría</w:t>
      </w:r>
      <w:r w:rsidR="00484D35" w:rsidRPr="00B20AA5">
        <w:rPr>
          <w:rFonts w:ascii="Arial" w:hAnsi="Arial" w:cs="Arial"/>
          <w:color w:val="0E0E0E"/>
          <w:szCs w:val="24"/>
        </w:rPr>
        <w:t xml:space="preserve"> a</w:t>
      </w:r>
      <w:r w:rsidR="00C55DAC" w:rsidRPr="00B20AA5">
        <w:rPr>
          <w:rFonts w:ascii="Arial" w:hAnsi="Arial" w:cs="Arial"/>
          <w:color w:val="0E0E0E"/>
          <w:szCs w:val="24"/>
        </w:rPr>
        <w:t xml:space="preserve"> otras</w:t>
      </w:r>
      <w:r w:rsidRPr="00B20AA5">
        <w:rPr>
          <w:rFonts w:ascii="Arial" w:hAnsi="Arial" w:cs="Arial"/>
          <w:color w:val="0E0E0E"/>
          <w:szCs w:val="24"/>
        </w:rPr>
        <w:t xml:space="preserve">, registrando la superficie de las categorías del tiempo 1 en las filas y la superficie de las categorías del tiempo 2 en las columnas, con lo cual se obtendrán las pérdidas y </w:t>
      </w:r>
      <w:r w:rsidR="00484D35" w:rsidRPr="00B20AA5">
        <w:rPr>
          <w:rFonts w:ascii="Arial" w:hAnsi="Arial" w:cs="Arial"/>
          <w:color w:val="0E0E0E"/>
          <w:szCs w:val="24"/>
        </w:rPr>
        <w:t>ganancias</w:t>
      </w:r>
      <w:r w:rsidR="004F0D1D" w:rsidRPr="00B20AA5">
        <w:rPr>
          <w:rFonts w:ascii="Arial" w:hAnsi="Arial" w:cs="Arial"/>
          <w:color w:val="0E0E0E"/>
          <w:szCs w:val="24"/>
        </w:rPr>
        <w:t xml:space="preserve"> </w:t>
      </w:r>
      <w:r w:rsidR="004F0D1D" w:rsidRPr="00B20AA5">
        <w:rPr>
          <w:rFonts w:ascii="Arial" w:hAnsi="Arial" w:cs="Arial"/>
          <w:color w:val="0E0E0E"/>
          <w:szCs w:val="24"/>
        </w:rPr>
        <w:fldChar w:fldCharType="begin"/>
      </w:r>
      <w:r w:rsidR="00EB716C">
        <w:rPr>
          <w:rFonts w:ascii="Arial" w:hAnsi="Arial" w:cs="Arial"/>
          <w:color w:val="0E0E0E"/>
          <w:szCs w:val="24"/>
        </w:rPr>
        <w:instrText xml:space="preserve"> ADDIN ZOTERO_ITEM CSL_CITATION {"citationID":"sekY9Nxf","properties":{"unsorted":true,"formattedCitation":"{\\rtf (Santana &amp; Pineda, 2011; Pineda et\\uc0\\u160{}al., 2009; Pontius et\\uc0\\u160{}al., 2004)}","plainCitation":"(Santana &amp; Pineda, 2011; Pineda et al., 2009; Pontius et al., 2004)"},"citationItems":[{"id":9,"uris":["http://zotero.org/users/3351236/items/AV6CR899"],"uri":["http://zotero.org/users/3351236/items/AV6CR899"],"itemData":{"id":9,"type":"report","title":"Descripción de los cambios de uso y cobertura del suelo en los bosques primarios  del estado de México, durante 1976-200","publisher":"INEGI","publisher-place":"México.","event-place":"México.","author":[{"family":"Santana","given":"Giovanna"},{"family":"Pineda","given":"Noel"}],"issued":{"date-parts":[["2011"]]}},"label":"page"},{"id":29,"uris":["http://zotero.org/users/3351236/items/XKBWR7FB"],"uri":["http://zotero.org/users/3351236/items/XKBWR7FB"],"itemData":{"id":29,"type":"article-journal","title":"Análisis de cambio del uso del suelo en el Estado de México mediante sistemas de información geográfica y técnicas de regresión multivariantes. Una aproximación a los procesos de deforestación","container-title":"Investigaciones Geográficas","page":"33-52","volume":"69","ISSN":"0188-4611","journalAbbreviation":"Invest. Geog","author":[{"family":"Pineda","given":"Noel"},{"family":"Bosque","given":"Joaquín"},{"family":"Gómez","given":"Montserrat"},{"family":"Plata","given":"Wenceslao"}],"issued":{"date-parts":[["2009"]]}},"label":"page"},{"id":30,"uris":["http://zotero.org/users/3351236/items/4MT3WX86"],"uri":["http://zotero.org/users/3351236/items/4MT3WX86"],"itemData":{"id":30,"type":"article-journal","title":"Detecting important categorical land changes while accounting for persistence","container-title":"Agriculture, Ecosystems and Environment","page":"251–268","volume":"101","DOI":"10.1016/j.agee.2003.09.008","author":[{"family":"Pontius","given":"R. G."},{"family":"Shusas","given":"Emily"},{"family":"McEachern","given":"Menzie"}],"issued":{"date-parts":[["2004"]]}},"label":"page"}],"schema":"https://github.com/citation-style-language/schema/raw/master/csl-citation.json"} </w:instrText>
      </w:r>
      <w:r w:rsidR="004F0D1D" w:rsidRPr="00B20AA5">
        <w:rPr>
          <w:rFonts w:ascii="Arial" w:hAnsi="Arial" w:cs="Arial"/>
          <w:color w:val="0E0E0E"/>
          <w:szCs w:val="24"/>
        </w:rPr>
        <w:fldChar w:fldCharType="separate"/>
      </w:r>
      <w:r w:rsidR="00EA0CB1" w:rsidRPr="00EA0CB1">
        <w:rPr>
          <w:rFonts w:ascii="Arial" w:hAnsi="Arial" w:cs="Arial"/>
          <w:szCs w:val="24"/>
        </w:rPr>
        <w:t xml:space="preserve">(Santana &amp; Pineda, 2011; Pineda </w:t>
      </w:r>
      <w:r w:rsidR="00EA0CB1" w:rsidRPr="00B80DF6">
        <w:rPr>
          <w:rFonts w:ascii="Arial" w:hAnsi="Arial" w:cs="Arial"/>
          <w:i/>
          <w:szCs w:val="24"/>
        </w:rPr>
        <w:t>et al.</w:t>
      </w:r>
      <w:r w:rsidR="00EA0CB1" w:rsidRPr="00EA0CB1">
        <w:rPr>
          <w:rFonts w:ascii="Arial" w:hAnsi="Arial" w:cs="Arial"/>
          <w:szCs w:val="24"/>
        </w:rPr>
        <w:t xml:space="preserve">, 2009; Pontius </w:t>
      </w:r>
      <w:r w:rsidR="00EA0CB1" w:rsidRPr="00663F5D">
        <w:rPr>
          <w:rFonts w:ascii="Arial" w:hAnsi="Arial" w:cs="Arial"/>
          <w:i/>
          <w:szCs w:val="24"/>
        </w:rPr>
        <w:t>et al.</w:t>
      </w:r>
      <w:r w:rsidR="00EA0CB1" w:rsidRPr="00EA0CB1">
        <w:rPr>
          <w:rFonts w:ascii="Arial" w:hAnsi="Arial" w:cs="Arial"/>
          <w:szCs w:val="24"/>
        </w:rPr>
        <w:t>, 2004)</w:t>
      </w:r>
      <w:r w:rsidR="004F0D1D" w:rsidRPr="00B20AA5">
        <w:rPr>
          <w:rFonts w:ascii="Arial" w:hAnsi="Arial" w:cs="Arial"/>
          <w:color w:val="0E0E0E"/>
          <w:szCs w:val="24"/>
        </w:rPr>
        <w:fldChar w:fldCharType="end"/>
      </w:r>
      <w:r w:rsidR="004F0D1D" w:rsidRPr="00B20AA5">
        <w:rPr>
          <w:rFonts w:ascii="Arial" w:hAnsi="Arial" w:cs="Arial"/>
          <w:color w:val="0E0E0E"/>
          <w:szCs w:val="24"/>
        </w:rPr>
        <w:t>.</w:t>
      </w:r>
    </w:p>
    <w:p w14:paraId="1A17A2AC" w14:textId="77777777" w:rsidR="00901DCA" w:rsidRPr="00B20AA5" w:rsidRDefault="00901DCA" w:rsidP="00EE039C">
      <w:pPr>
        <w:spacing w:after="0" w:line="240" w:lineRule="auto"/>
        <w:ind w:firstLine="709"/>
        <w:jc w:val="both"/>
        <w:rPr>
          <w:rFonts w:ascii="Arial" w:hAnsi="Arial" w:cs="Arial"/>
          <w:color w:val="0E0E0E"/>
          <w:szCs w:val="24"/>
        </w:rPr>
      </w:pPr>
    </w:p>
    <w:p w14:paraId="17C860DA" w14:textId="4E3577E4" w:rsidR="00AD58E3" w:rsidRPr="00B20AA5" w:rsidRDefault="00FA128D" w:rsidP="00EE039C">
      <w:pPr>
        <w:spacing w:after="0" w:line="240" w:lineRule="auto"/>
        <w:ind w:firstLine="709"/>
        <w:jc w:val="center"/>
        <w:rPr>
          <w:rFonts w:ascii="Arial" w:eastAsiaTheme="majorEastAsia" w:hAnsi="Arial" w:cs="Arial"/>
          <w:szCs w:val="24"/>
        </w:rPr>
      </w:pPr>
      <w:r>
        <w:rPr>
          <w:rFonts w:ascii="Arial" w:eastAsiaTheme="majorEastAsia" w:hAnsi="Arial" w:cs="Arial"/>
          <w:b/>
          <w:szCs w:val="24"/>
        </w:rPr>
        <w:t>Tabla 1</w:t>
      </w:r>
      <w:r w:rsidR="00AD58E3" w:rsidRPr="00B20AA5">
        <w:rPr>
          <w:rFonts w:ascii="Arial" w:eastAsiaTheme="majorEastAsia" w:hAnsi="Arial" w:cs="Arial"/>
          <w:szCs w:val="24"/>
        </w:rPr>
        <w:t xml:space="preserve"> </w:t>
      </w:r>
      <w:r w:rsidR="00B10E4B" w:rsidRPr="00B20AA5">
        <w:rPr>
          <w:rFonts w:ascii="Arial" w:eastAsiaTheme="majorEastAsia" w:hAnsi="Arial" w:cs="Arial"/>
          <w:szCs w:val="24"/>
        </w:rPr>
        <w:t xml:space="preserve">Ejemplo </w:t>
      </w:r>
      <w:r w:rsidR="00DB2E74">
        <w:rPr>
          <w:rFonts w:ascii="Arial" w:eastAsiaTheme="majorEastAsia" w:hAnsi="Arial" w:cs="Arial"/>
          <w:szCs w:val="24"/>
        </w:rPr>
        <w:t xml:space="preserve">de la </w:t>
      </w:r>
      <w:r w:rsidR="00B10E4B" w:rsidRPr="00B20AA5">
        <w:rPr>
          <w:rFonts w:ascii="Arial" w:eastAsiaTheme="majorEastAsia" w:hAnsi="Arial" w:cs="Arial"/>
          <w:szCs w:val="24"/>
        </w:rPr>
        <w:t>m</w:t>
      </w:r>
      <w:r w:rsidR="00AD58E3" w:rsidRPr="00B20AA5">
        <w:rPr>
          <w:rFonts w:ascii="Arial" w:eastAsiaTheme="majorEastAsia" w:hAnsi="Arial" w:cs="Arial"/>
          <w:szCs w:val="24"/>
        </w:rPr>
        <w:t>atriz de tabulación cruzada para dos tiempos con pérdidas</w:t>
      </w:r>
      <w:r w:rsidR="00DB2E74">
        <w:rPr>
          <w:rFonts w:ascii="Arial" w:eastAsiaTheme="majorEastAsia" w:hAnsi="Arial" w:cs="Arial"/>
          <w:szCs w:val="24"/>
        </w:rPr>
        <w:t xml:space="preserve"> (</w:t>
      </w:r>
      <w:r w:rsidR="00DB2E74" w:rsidRPr="00DB2E74">
        <w:rPr>
          <w:rFonts w:ascii="Arial" w:eastAsiaTheme="majorEastAsia" w:hAnsi="Arial" w:cs="Arial"/>
          <w:i/>
          <w:szCs w:val="24"/>
        </w:rPr>
        <w:t>P</w:t>
      </w:r>
      <w:r w:rsidR="00DB2E74">
        <w:rPr>
          <w:rFonts w:ascii="Arial" w:eastAsiaTheme="majorEastAsia" w:hAnsi="Arial" w:cs="Arial"/>
          <w:szCs w:val="24"/>
        </w:rPr>
        <w:t>)</w:t>
      </w:r>
      <w:r w:rsidR="00AD58E3" w:rsidRPr="00B20AA5">
        <w:rPr>
          <w:rFonts w:ascii="Arial" w:eastAsiaTheme="majorEastAsia" w:hAnsi="Arial" w:cs="Arial"/>
          <w:szCs w:val="24"/>
        </w:rPr>
        <w:t xml:space="preserve"> y ganancias</w:t>
      </w:r>
      <w:r w:rsidR="00DB2E74">
        <w:rPr>
          <w:rFonts w:ascii="Arial" w:eastAsiaTheme="majorEastAsia" w:hAnsi="Arial" w:cs="Arial"/>
          <w:szCs w:val="24"/>
        </w:rPr>
        <w:t xml:space="preserve"> (</w:t>
      </w:r>
      <w:r w:rsidR="00DB2E74" w:rsidRPr="00DB2E74">
        <w:rPr>
          <w:rFonts w:ascii="Arial" w:eastAsiaTheme="majorEastAsia" w:hAnsi="Arial" w:cs="Arial"/>
          <w:i/>
          <w:szCs w:val="24"/>
        </w:rPr>
        <w:t>G</w:t>
      </w:r>
      <w:r w:rsidR="00DB2E74">
        <w:rPr>
          <w:rFonts w:ascii="Arial" w:eastAsiaTheme="majorEastAsia" w:hAnsi="Arial" w:cs="Arial"/>
          <w:szCs w:val="24"/>
        </w:rPr>
        <w:t>)</w:t>
      </w:r>
      <w:r w:rsidR="00AD58E3" w:rsidRPr="00B20AA5">
        <w:rPr>
          <w:rFonts w:ascii="Arial" w:eastAsiaTheme="majorEastAsia" w:hAnsi="Arial" w:cs="Arial"/>
          <w:szCs w:val="24"/>
        </w:rPr>
        <w:t>.</w:t>
      </w:r>
    </w:p>
    <w:tbl>
      <w:tblPr>
        <w:tblStyle w:val="Tablanormal2"/>
        <w:tblW w:w="5000" w:type="pct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37"/>
        <w:gridCol w:w="472"/>
        <w:gridCol w:w="991"/>
        <w:gridCol w:w="994"/>
        <w:gridCol w:w="992"/>
        <w:gridCol w:w="1039"/>
        <w:gridCol w:w="1086"/>
        <w:gridCol w:w="711"/>
        <w:gridCol w:w="849"/>
      </w:tblGrid>
      <w:tr w:rsidR="00016C8E" w:rsidRPr="00FA128D" w14:paraId="78BD50EE" w14:textId="77777777" w:rsidTr="00016C8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9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" w:type="pct"/>
            <w:noWrap/>
            <w:hideMark/>
          </w:tcPr>
          <w:p w14:paraId="7D383FCB" w14:textId="77777777" w:rsidR="00AD58E3" w:rsidRPr="00FA128D" w:rsidRDefault="00AD58E3" w:rsidP="00EE039C">
            <w:pPr>
              <w:spacing w:after="0" w:line="240" w:lineRule="auto"/>
              <w:rPr>
                <w:rFonts w:ascii="Arial" w:eastAsia="Times New Roman" w:hAnsi="Arial" w:cs="Arial"/>
                <w:b w:val="0"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b w:val="0"/>
                <w:color w:val="000000"/>
                <w:sz w:val="14"/>
                <w:szCs w:val="14"/>
                <w:lang w:eastAsia="es-EC"/>
              </w:rPr>
              <w:t> </w:t>
            </w:r>
          </w:p>
        </w:tc>
        <w:tc>
          <w:tcPr>
            <w:tcW w:w="320" w:type="pct"/>
            <w:noWrap/>
            <w:hideMark/>
          </w:tcPr>
          <w:p w14:paraId="71F43C37" w14:textId="77777777" w:rsidR="00AD58E3" w:rsidRPr="00FA128D" w:rsidRDefault="00AD58E3" w:rsidP="00EE039C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 w:val="0"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672" w:type="pct"/>
            <w:noWrap/>
            <w:hideMark/>
          </w:tcPr>
          <w:p w14:paraId="41B6F25B" w14:textId="77777777" w:rsidR="00AD58E3" w:rsidRPr="00FA128D" w:rsidRDefault="00AD58E3" w:rsidP="00EE039C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 w:val="0"/>
                <w:sz w:val="14"/>
                <w:szCs w:val="14"/>
                <w:lang w:eastAsia="es-EC"/>
              </w:rPr>
            </w:pPr>
          </w:p>
        </w:tc>
        <w:tc>
          <w:tcPr>
            <w:tcW w:w="2789" w:type="pct"/>
            <w:gridSpan w:val="4"/>
            <w:noWrap/>
            <w:vAlign w:val="center"/>
          </w:tcPr>
          <w:p w14:paraId="227C67F3" w14:textId="77777777" w:rsidR="00AD58E3" w:rsidRPr="00FA128D" w:rsidRDefault="00AD58E3" w:rsidP="00EE039C">
            <w:pPr>
              <w:spacing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  <w:t>Cambio a</w:t>
            </w:r>
          </w:p>
        </w:tc>
        <w:tc>
          <w:tcPr>
            <w:tcW w:w="482" w:type="pct"/>
            <w:vMerge w:val="restart"/>
            <w:noWrap/>
            <w:vAlign w:val="center"/>
          </w:tcPr>
          <w:p w14:paraId="19AC956B" w14:textId="77777777" w:rsidR="00AD58E3" w:rsidRPr="00FA128D" w:rsidRDefault="00AD58E3" w:rsidP="00EE039C">
            <w:pPr>
              <w:spacing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 w:val="0"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bCs w:val="0"/>
                <w:color w:val="000000"/>
                <w:sz w:val="14"/>
                <w:szCs w:val="14"/>
                <w:lang w:eastAsia="es-EC"/>
              </w:rPr>
              <w:t>Total tiempo 1</w:t>
            </w:r>
          </w:p>
        </w:tc>
        <w:tc>
          <w:tcPr>
            <w:tcW w:w="577" w:type="pct"/>
            <w:vMerge w:val="restart"/>
            <w:noWrap/>
            <w:vAlign w:val="center"/>
          </w:tcPr>
          <w:p w14:paraId="0CECEFEF" w14:textId="77777777" w:rsidR="00AD58E3" w:rsidRPr="00FA128D" w:rsidRDefault="00AD58E3" w:rsidP="00EE039C">
            <w:pPr>
              <w:spacing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 w:val="0"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bCs w:val="0"/>
                <w:color w:val="000000"/>
                <w:sz w:val="14"/>
                <w:szCs w:val="14"/>
                <w:lang w:eastAsia="es-EC"/>
              </w:rPr>
              <w:t>Pérdidas</w:t>
            </w:r>
          </w:p>
        </w:tc>
      </w:tr>
      <w:tr w:rsidR="00016C8E" w:rsidRPr="00FA128D" w14:paraId="071AF22B" w14:textId="77777777" w:rsidTr="00016C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" w:type="pct"/>
            <w:noWrap/>
          </w:tcPr>
          <w:p w14:paraId="11D6A1A4" w14:textId="77777777" w:rsidR="00AD58E3" w:rsidRPr="00FA128D" w:rsidRDefault="00AD58E3" w:rsidP="00EE039C">
            <w:pPr>
              <w:spacing w:after="0" w:line="240" w:lineRule="auto"/>
              <w:rPr>
                <w:rFonts w:ascii="Arial" w:eastAsia="Times New Roman" w:hAnsi="Arial" w:cs="Arial"/>
                <w:b w:val="0"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320" w:type="pct"/>
            <w:noWrap/>
          </w:tcPr>
          <w:p w14:paraId="7203C8B2" w14:textId="77777777" w:rsidR="00AD58E3" w:rsidRPr="00FA128D" w:rsidRDefault="00AD58E3" w:rsidP="00EE039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672" w:type="pct"/>
            <w:noWrap/>
          </w:tcPr>
          <w:p w14:paraId="163756BE" w14:textId="77777777" w:rsidR="00AD58E3" w:rsidRPr="00FA128D" w:rsidRDefault="00AD58E3" w:rsidP="00EE039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4"/>
                <w:szCs w:val="14"/>
                <w:lang w:eastAsia="es-EC"/>
              </w:rPr>
            </w:pPr>
          </w:p>
        </w:tc>
        <w:tc>
          <w:tcPr>
            <w:tcW w:w="2789" w:type="pct"/>
            <w:gridSpan w:val="4"/>
            <w:noWrap/>
            <w:vAlign w:val="center"/>
          </w:tcPr>
          <w:p w14:paraId="64077716" w14:textId="77777777" w:rsidR="00AD58E3" w:rsidRPr="00FA128D" w:rsidRDefault="00AD58E3" w:rsidP="00EE039C"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Cobertura terrestre tiempo 2</w:t>
            </w:r>
          </w:p>
        </w:tc>
        <w:tc>
          <w:tcPr>
            <w:tcW w:w="482" w:type="pct"/>
            <w:vMerge/>
            <w:noWrap/>
          </w:tcPr>
          <w:p w14:paraId="0D706C73" w14:textId="77777777" w:rsidR="00AD58E3" w:rsidRPr="00FA128D" w:rsidRDefault="00AD58E3" w:rsidP="00EE039C"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577" w:type="pct"/>
            <w:vMerge/>
            <w:noWrap/>
          </w:tcPr>
          <w:p w14:paraId="2CFD2902" w14:textId="77777777" w:rsidR="00AD58E3" w:rsidRPr="00FA128D" w:rsidRDefault="00AD58E3" w:rsidP="00EE039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000000"/>
                <w:sz w:val="14"/>
                <w:szCs w:val="14"/>
                <w:lang w:eastAsia="es-EC"/>
              </w:rPr>
            </w:pPr>
          </w:p>
        </w:tc>
      </w:tr>
      <w:tr w:rsidR="00016C8E" w:rsidRPr="00FA128D" w14:paraId="0ECECF3B" w14:textId="77777777" w:rsidTr="00016C8E">
        <w:trPr>
          <w:trHeight w:val="19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" w:type="pct"/>
            <w:noWrap/>
          </w:tcPr>
          <w:p w14:paraId="2FC91731" w14:textId="77777777" w:rsidR="00AD58E3" w:rsidRPr="00FA128D" w:rsidRDefault="00AD58E3" w:rsidP="00EE039C">
            <w:pPr>
              <w:spacing w:after="0" w:line="240" w:lineRule="auto"/>
              <w:rPr>
                <w:rFonts w:ascii="Arial" w:eastAsia="Times New Roman" w:hAnsi="Arial" w:cs="Arial"/>
                <w:b w:val="0"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320" w:type="pct"/>
            <w:noWrap/>
          </w:tcPr>
          <w:p w14:paraId="508B75C9" w14:textId="77777777" w:rsidR="00AD58E3" w:rsidRPr="00FA128D" w:rsidRDefault="00AD58E3" w:rsidP="00EE039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672" w:type="pct"/>
            <w:noWrap/>
          </w:tcPr>
          <w:p w14:paraId="113288B3" w14:textId="77777777" w:rsidR="00AD58E3" w:rsidRPr="00FA128D" w:rsidRDefault="00AD58E3" w:rsidP="00EE039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4"/>
                <w:szCs w:val="14"/>
                <w:lang w:eastAsia="es-EC"/>
              </w:rPr>
            </w:pPr>
          </w:p>
        </w:tc>
        <w:tc>
          <w:tcPr>
            <w:tcW w:w="674" w:type="pct"/>
            <w:noWrap/>
            <w:vAlign w:val="center"/>
          </w:tcPr>
          <w:p w14:paraId="5AB2E4FC" w14:textId="77777777" w:rsidR="00AD58E3" w:rsidRPr="00FA128D" w:rsidRDefault="00AD58E3" w:rsidP="00EE039C"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Categoría 1</w:t>
            </w:r>
          </w:p>
        </w:tc>
        <w:tc>
          <w:tcPr>
            <w:tcW w:w="673" w:type="pct"/>
            <w:noWrap/>
            <w:vAlign w:val="center"/>
          </w:tcPr>
          <w:p w14:paraId="1C078CF6" w14:textId="77777777" w:rsidR="00AD58E3" w:rsidRPr="00FA128D" w:rsidRDefault="00AD58E3" w:rsidP="00EE039C"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Categoría 2</w:t>
            </w:r>
          </w:p>
        </w:tc>
        <w:tc>
          <w:tcPr>
            <w:tcW w:w="705" w:type="pct"/>
            <w:noWrap/>
            <w:vAlign w:val="center"/>
          </w:tcPr>
          <w:p w14:paraId="68B7850B" w14:textId="77777777" w:rsidR="00AD58E3" w:rsidRPr="00FA128D" w:rsidRDefault="00AD58E3" w:rsidP="00EE039C"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Categoría 3</w:t>
            </w:r>
          </w:p>
        </w:tc>
        <w:tc>
          <w:tcPr>
            <w:tcW w:w="737" w:type="pct"/>
            <w:noWrap/>
            <w:vAlign w:val="center"/>
          </w:tcPr>
          <w:p w14:paraId="6377E25E" w14:textId="77777777" w:rsidR="00AD58E3" w:rsidRPr="00FA128D" w:rsidRDefault="00AD58E3" w:rsidP="00EE039C"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Categoría 4</w:t>
            </w:r>
          </w:p>
        </w:tc>
        <w:tc>
          <w:tcPr>
            <w:tcW w:w="482" w:type="pct"/>
            <w:vMerge/>
            <w:noWrap/>
          </w:tcPr>
          <w:p w14:paraId="09341528" w14:textId="77777777" w:rsidR="00AD58E3" w:rsidRPr="00FA128D" w:rsidRDefault="00AD58E3" w:rsidP="00EE039C"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577" w:type="pct"/>
            <w:vMerge/>
            <w:noWrap/>
            <w:vAlign w:val="center"/>
          </w:tcPr>
          <w:p w14:paraId="2E1C4D50" w14:textId="77777777" w:rsidR="00AD58E3" w:rsidRPr="00FA128D" w:rsidRDefault="00AD58E3" w:rsidP="00EE039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000000"/>
                <w:sz w:val="14"/>
                <w:szCs w:val="14"/>
                <w:lang w:eastAsia="es-EC"/>
              </w:rPr>
            </w:pPr>
          </w:p>
        </w:tc>
      </w:tr>
      <w:tr w:rsidR="00016C8E" w:rsidRPr="00FA128D" w14:paraId="7028B486" w14:textId="77777777" w:rsidTr="00016C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" w:type="pct"/>
            <w:vMerge w:val="restart"/>
            <w:noWrap/>
            <w:textDirection w:val="btLr"/>
            <w:hideMark/>
          </w:tcPr>
          <w:p w14:paraId="2EF0C3C1" w14:textId="77777777" w:rsidR="00AD58E3" w:rsidRPr="00FA128D" w:rsidRDefault="00AD58E3" w:rsidP="00EE039C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bCs w:val="0"/>
                <w:i/>
                <w:iCs/>
                <w:color w:val="000000"/>
                <w:sz w:val="14"/>
                <w:szCs w:val="14"/>
                <w:lang w:eastAsia="es-EC"/>
              </w:rPr>
              <w:t xml:space="preserve">Cambio de </w:t>
            </w:r>
          </w:p>
        </w:tc>
        <w:tc>
          <w:tcPr>
            <w:tcW w:w="320" w:type="pct"/>
            <w:vMerge w:val="restart"/>
            <w:noWrap/>
            <w:textDirection w:val="btLr"/>
            <w:hideMark/>
          </w:tcPr>
          <w:p w14:paraId="65929B3A" w14:textId="77777777" w:rsidR="00AD58E3" w:rsidRPr="00FA128D" w:rsidRDefault="00AD58E3" w:rsidP="00EE039C"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  <w:t>Cobertura terrestre tiempo 1</w:t>
            </w:r>
          </w:p>
        </w:tc>
        <w:tc>
          <w:tcPr>
            <w:tcW w:w="672" w:type="pct"/>
            <w:noWrap/>
            <w:vAlign w:val="center"/>
            <w:hideMark/>
          </w:tcPr>
          <w:p w14:paraId="4459F149" w14:textId="77777777" w:rsidR="00AD58E3" w:rsidRPr="00FA128D" w:rsidRDefault="00AD58E3" w:rsidP="00EE039C"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Categoría 1</w:t>
            </w:r>
          </w:p>
        </w:tc>
        <w:tc>
          <w:tcPr>
            <w:tcW w:w="674" w:type="pct"/>
            <w:noWrap/>
            <w:hideMark/>
          </w:tcPr>
          <w:p w14:paraId="498A68F7" w14:textId="77777777" w:rsidR="00AD58E3" w:rsidRPr="00FA128D" w:rsidRDefault="00AD58E3" w:rsidP="00EE039C"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  <w:t>P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vertAlign w:val="subscript"/>
                <w:lang w:eastAsia="es-EC"/>
              </w:rPr>
              <w:t>11</w:t>
            </w:r>
          </w:p>
        </w:tc>
        <w:tc>
          <w:tcPr>
            <w:tcW w:w="673" w:type="pct"/>
            <w:noWrap/>
            <w:hideMark/>
          </w:tcPr>
          <w:p w14:paraId="5DE9B7B3" w14:textId="77777777" w:rsidR="00AD58E3" w:rsidRPr="00FA128D" w:rsidRDefault="00AD58E3" w:rsidP="00EE039C"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  <w:t>P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vertAlign w:val="subscript"/>
                <w:lang w:eastAsia="es-EC"/>
              </w:rPr>
              <w:t>12</w:t>
            </w:r>
          </w:p>
        </w:tc>
        <w:tc>
          <w:tcPr>
            <w:tcW w:w="705" w:type="pct"/>
            <w:noWrap/>
            <w:hideMark/>
          </w:tcPr>
          <w:p w14:paraId="6A394469" w14:textId="77777777" w:rsidR="00AD58E3" w:rsidRPr="00FA128D" w:rsidRDefault="00AD58E3" w:rsidP="00EE039C"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  <w:t>P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vertAlign w:val="subscript"/>
                <w:lang w:eastAsia="es-EC"/>
              </w:rPr>
              <w:t>13</w:t>
            </w:r>
          </w:p>
        </w:tc>
        <w:tc>
          <w:tcPr>
            <w:tcW w:w="737" w:type="pct"/>
            <w:noWrap/>
            <w:hideMark/>
          </w:tcPr>
          <w:p w14:paraId="3202700C" w14:textId="77777777" w:rsidR="00AD58E3" w:rsidRPr="00FA128D" w:rsidRDefault="00AD58E3" w:rsidP="00EE039C"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  <w:t>P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vertAlign w:val="subscript"/>
                <w:lang w:eastAsia="es-EC"/>
              </w:rPr>
              <w:t>14</w:t>
            </w:r>
          </w:p>
        </w:tc>
        <w:tc>
          <w:tcPr>
            <w:tcW w:w="482" w:type="pct"/>
            <w:noWrap/>
            <w:hideMark/>
          </w:tcPr>
          <w:p w14:paraId="22915886" w14:textId="77777777" w:rsidR="00AD58E3" w:rsidRPr="00FA128D" w:rsidRDefault="00AD58E3" w:rsidP="00EE039C"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  <w:t>P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vertAlign w:val="subscript"/>
                <w:lang w:eastAsia="es-EC"/>
              </w:rPr>
              <w:t>1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  <w:t>+</w:t>
            </w:r>
          </w:p>
        </w:tc>
        <w:tc>
          <w:tcPr>
            <w:tcW w:w="577" w:type="pct"/>
            <w:noWrap/>
            <w:hideMark/>
          </w:tcPr>
          <w:p w14:paraId="3CFDD031" w14:textId="77777777" w:rsidR="00AD58E3" w:rsidRPr="00FA128D" w:rsidRDefault="00AD58E3" w:rsidP="00EE039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  <w:t>P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vertAlign w:val="subscript"/>
                <w:lang w:eastAsia="es-EC"/>
              </w:rPr>
              <w:t>1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  <w:t xml:space="preserve"> + - P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vertAlign w:val="subscript"/>
                <w:lang w:eastAsia="es-EC"/>
              </w:rPr>
              <w:t>11</w:t>
            </w:r>
          </w:p>
        </w:tc>
      </w:tr>
      <w:tr w:rsidR="00016C8E" w:rsidRPr="00FA128D" w14:paraId="6B59449B" w14:textId="77777777" w:rsidTr="00016C8E">
        <w:trPr>
          <w:trHeight w:val="19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" w:type="pct"/>
            <w:vMerge/>
            <w:hideMark/>
          </w:tcPr>
          <w:p w14:paraId="64A278E1" w14:textId="77777777" w:rsidR="00AD58E3" w:rsidRPr="00FA128D" w:rsidRDefault="00AD58E3" w:rsidP="00EE039C">
            <w:pPr>
              <w:spacing w:after="0" w:line="240" w:lineRule="auto"/>
              <w:rPr>
                <w:rFonts w:ascii="Arial" w:eastAsia="Times New Roman" w:hAnsi="Arial" w:cs="Arial"/>
                <w:b w:val="0"/>
                <w:bCs w:val="0"/>
                <w:i/>
                <w:iCs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320" w:type="pct"/>
            <w:vMerge/>
            <w:hideMark/>
          </w:tcPr>
          <w:p w14:paraId="480447D9" w14:textId="77777777" w:rsidR="00AD58E3" w:rsidRPr="00FA128D" w:rsidRDefault="00AD58E3" w:rsidP="00EE039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672" w:type="pct"/>
            <w:noWrap/>
            <w:vAlign w:val="center"/>
            <w:hideMark/>
          </w:tcPr>
          <w:p w14:paraId="67453030" w14:textId="77777777" w:rsidR="00AD58E3" w:rsidRPr="00FA128D" w:rsidRDefault="00AD58E3" w:rsidP="00EE039C"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Categoría 2</w:t>
            </w:r>
          </w:p>
        </w:tc>
        <w:tc>
          <w:tcPr>
            <w:tcW w:w="674" w:type="pct"/>
            <w:noWrap/>
            <w:hideMark/>
          </w:tcPr>
          <w:p w14:paraId="645691E7" w14:textId="77777777" w:rsidR="00AD58E3" w:rsidRPr="00FA128D" w:rsidRDefault="00AD58E3" w:rsidP="00EE039C"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  <w:t>P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vertAlign w:val="subscript"/>
                <w:lang w:eastAsia="es-EC"/>
              </w:rPr>
              <w:t>21</w:t>
            </w:r>
          </w:p>
        </w:tc>
        <w:tc>
          <w:tcPr>
            <w:tcW w:w="673" w:type="pct"/>
            <w:noWrap/>
            <w:hideMark/>
          </w:tcPr>
          <w:p w14:paraId="68283D68" w14:textId="77777777" w:rsidR="00AD58E3" w:rsidRPr="00FA128D" w:rsidRDefault="00AD58E3" w:rsidP="00EE039C"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  <w:t>P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vertAlign w:val="subscript"/>
                <w:lang w:eastAsia="es-EC"/>
              </w:rPr>
              <w:t>22</w:t>
            </w:r>
          </w:p>
        </w:tc>
        <w:tc>
          <w:tcPr>
            <w:tcW w:w="705" w:type="pct"/>
            <w:noWrap/>
            <w:hideMark/>
          </w:tcPr>
          <w:p w14:paraId="6AC8AD99" w14:textId="77777777" w:rsidR="00AD58E3" w:rsidRPr="00FA128D" w:rsidRDefault="00AD58E3" w:rsidP="00EE039C"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  <w:t>P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vertAlign w:val="subscript"/>
                <w:lang w:eastAsia="es-EC"/>
              </w:rPr>
              <w:t>23</w:t>
            </w:r>
          </w:p>
        </w:tc>
        <w:tc>
          <w:tcPr>
            <w:tcW w:w="737" w:type="pct"/>
            <w:noWrap/>
            <w:hideMark/>
          </w:tcPr>
          <w:p w14:paraId="2FB8B939" w14:textId="77777777" w:rsidR="00AD58E3" w:rsidRPr="00FA128D" w:rsidRDefault="00AD58E3" w:rsidP="00EE039C"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  <w:t>P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vertAlign w:val="subscript"/>
                <w:lang w:eastAsia="es-EC"/>
              </w:rPr>
              <w:t>24</w:t>
            </w:r>
          </w:p>
        </w:tc>
        <w:tc>
          <w:tcPr>
            <w:tcW w:w="482" w:type="pct"/>
            <w:noWrap/>
            <w:hideMark/>
          </w:tcPr>
          <w:p w14:paraId="5CA6963F" w14:textId="77777777" w:rsidR="00AD58E3" w:rsidRPr="00FA128D" w:rsidRDefault="00AD58E3" w:rsidP="00EE039C"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  <w:t>P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vertAlign w:val="subscript"/>
                <w:lang w:eastAsia="es-EC"/>
              </w:rPr>
              <w:t>2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  <w:t>+</w:t>
            </w:r>
          </w:p>
        </w:tc>
        <w:tc>
          <w:tcPr>
            <w:tcW w:w="577" w:type="pct"/>
            <w:noWrap/>
            <w:hideMark/>
          </w:tcPr>
          <w:p w14:paraId="7DDEE738" w14:textId="77777777" w:rsidR="00AD58E3" w:rsidRPr="00FA128D" w:rsidRDefault="00AD58E3" w:rsidP="00EE039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  <w:t>P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vertAlign w:val="subscript"/>
                <w:lang w:eastAsia="es-EC"/>
              </w:rPr>
              <w:t>2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  <w:t xml:space="preserve"> + - P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vertAlign w:val="subscript"/>
                <w:lang w:eastAsia="es-EC"/>
              </w:rPr>
              <w:t>22</w:t>
            </w:r>
          </w:p>
        </w:tc>
      </w:tr>
      <w:tr w:rsidR="00016C8E" w:rsidRPr="00FA128D" w14:paraId="5AD6BEA2" w14:textId="77777777" w:rsidTr="00016C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" w:type="pct"/>
            <w:vMerge/>
            <w:hideMark/>
          </w:tcPr>
          <w:p w14:paraId="5AA9D27D" w14:textId="77777777" w:rsidR="00AD58E3" w:rsidRPr="00FA128D" w:rsidRDefault="00AD58E3" w:rsidP="00EE039C">
            <w:pPr>
              <w:spacing w:after="0" w:line="240" w:lineRule="auto"/>
              <w:rPr>
                <w:rFonts w:ascii="Arial" w:eastAsia="Times New Roman" w:hAnsi="Arial" w:cs="Arial"/>
                <w:b w:val="0"/>
                <w:bCs w:val="0"/>
                <w:i/>
                <w:iCs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320" w:type="pct"/>
            <w:vMerge/>
            <w:hideMark/>
          </w:tcPr>
          <w:p w14:paraId="3FFCD9B4" w14:textId="77777777" w:rsidR="00AD58E3" w:rsidRPr="00FA128D" w:rsidRDefault="00AD58E3" w:rsidP="00EE039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672" w:type="pct"/>
            <w:noWrap/>
            <w:vAlign w:val="center"/>
            <w:hideMark/>
          </w:tcPr>
          <w:p w14:paraId="6238B57D" w14:textId="77777777" w:rsidR="00AD58E3" w:rsidRPr="00FA128D" w:rsidRDefault="00AD58E3" w:rsidP="00EE039C"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Categoría 3</w:t>
            </w:r>
          </w:p>
        </w:tc>
        <w:tc>
          <w:tcPr>
            <w:tcW w:w="674" w:type="pct"/>
            <w:noWrap/>
            <w:hideMark/>
          </w:tcPr>
          <w:p w14:paraId="34977A37" w14:textId="77777777" w:rsidR="00AD58E3" w:rsidRPr="00FA128D" w:rsidRDefault="00AD58E3" w:rsidP="00EE039C"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  <w:t>P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vertAlign w:val="subscript"/>
                <w:lang w:eastAsia="es-EC"/>
              </w:rPr>
              <w:t>31</w:t>
            </w:r>
          </w:p>
        </w:tc>
        <w:tc>
          <w:tcPr>
            <w:tcW w:w="673" w:type="pct"/>
            <w:noWrap/>
            <w:hideMark/>
          </w:tcPr>
          <w:p w14:paraId="323868D9" w14:textId="77777777" w:rsidR="00AD58E3" w:rsidRPr="00FA128D" w:rsidRDefault="00AD58E3" w:rsidP="00EE039C"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  <w:t>P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vertAlign w:val="subscript"/>
                <w:lang w:eastAsia="es-EC"/>
              </w:rPr>
              <w:t>32</w:t>
            </w:r>
          </w:p>
        </w:tc>
        <w:tc>
          <w:tcPr>
            <w:tcW w:w="705" w:type="pct"/>
            <w:noWrap/>
            <w:hideMark/>
          </w:tcPr>
          <w:p w14:paraId="391B10A5" w14:textId="77777777" w:rsidR="00AD58E3" w:rsidRPr="00FA128D" w:rsidRDefault="00AD58E3" w:rsidP="00EE039C"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  <w:t>P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vertAlign w:val="subscript"/>
                <w:lang w:eastAsia="es-EC"/>
              </w:rPr>
              <w:t>33</w:t>
            </w:r>
          </w:p>
        </w:tc>
        <w:tc>
          <w:tcPr>
            <w:tcW w:w="737" w:type="pct"/>
            <w:noWrap/>
            <w:hideMark/>
          </w:tcPr>
          <w:p w14:paraId="5E5A4C2D" w14:textId="77777777" w:rsidR="00AD58E3" w:rsidRPr="00FA128D" w:rsidRDefault="00AD58E3" w:rsidP="00EE039C"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  <w:t>P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vertAlign w:val="subscript"/>
                <w:lang w:eastAsia="es-EC"/>
              </w:rPr>
              <w:t>34</w:t>
            </w:r>
          </w:p>
        </w:tc>
        <w:tc>
          <w:tcPr>
            <w:tcW w:w="482" w:type="pct"/>
            <w:noWrap/>
            <w:hideMark/>
          </w:tcPr>
          <w:p w14:paraId="49294A11" w14:textId="77777777" w:rsidR="00AD58E3" w:rsidRPr="00FA128D" w:rsidRDefault="00AD58E3" w:rsidP="00EE039C"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  <w:t>P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vertAlign w:val="subscript"/>
                <w:lang w:eastAsia="es-EC"/>
              </w:rPr>
              <w:t>3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  <w:t>+</w:t>
            </w:r>
          </w:p>
        </w:tc>
        <w:tc>
          <w:tcPr>
            <w:tcW w:w="577" w:type="pct"/>
            <w:noWrap/>
            <w:hideMark/>
          </w:tcPr>
          <w:p w14:paraId="500B4158" w14:textId="77777777" w:rsidR="00AD58E3" w:rsidRPr="00FA128D" w:rsidRDefault="00AD58E3" w:rsidP="00EE039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  <w:t>P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vertAlign w:val="subscript"/>
                <w:lang w:eastAsia="es-EC"/>
              </w:rPr>
              <w:t>3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  <w:t xml:space="preserve"> + - P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vertAlign w:val="subscript"/>
                <w:lang w:eastAsia="es-EC"/>
              </w:rPr>
              <w:t>33</w:t>
            </w:r>
          </w:p>
        </w:tc>
      </w:tr>
      <w:tr w:rsidR="00016C8E" w:rsidRPr="00FA128D" w14:paraId="4E0AD981" w14:textId="77777777" w:rsidTr="00016C8E">
        <w:trPr>
          <w:trHeight w:val="19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" w:type="pct"/>
            <w:vMerge/>
            <w:hideMark/>
          </w:tcPr>
          <w:p w14:paraId="7B5C3BBE" w14:textId="77777777" w:rsidR="00AD58E3" w:rsidRPr="00FA128D" w:rsidRDefault="00AD58E3" w:rsidP="00EE039C">
            <w:pPr>
              <w:spacing w:after="0" w:line="240" w:lineRule="auto"/>
              <w:rPr>
                <w:rFonts w:ascii="Arial" w:eastAsia="Times New Roman" w:hAnsi="Arial" w:cs="Arial"/>
                <w:b w:val="0"/>
                <w:bCs w:val="0"/>
                <w:i/>
                <w:iCs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320" w:type="pct"/>
            <w:vMerge/>
            <w:hideMark/>
          </w:tcPr>
          <w:p w14:paraId="1C6CE1A2" w14:textId="77777777" w:rsidR="00AD58E3" w:rsidRPr="00FA128D" w:rsidRDefault="00AD58E3" w:rsidP="00EE039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672" w:type="pct"/>
            <w:noWrap/>
            <w:vAlign w:val="center"/>
            <w:hideMark/>
          </w:tcPr>
          <w:p w14:paraId="1818D633" w14:textId="77777777" w:rsidR="00AD58E3" w:rsidRPr="00FA128D" w:rsidRDefault="00AD58E3" w:rsidP="00EE039C"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Categoría 4</w:t>
            </w:r>
          </w:p>
        </w:tc>
        <w:tc>
          <w:tcPr>
            <w:tcW w:w="674" w:type="pct"/>
            <w:noWrap/>
            <w:hideMark/>
          </w:tcPr>
          <w:p w14:paraId="0BDE2DE9" w14:textId="77777777" w:rsidR="00AD58E3" w:rsidRPr="00FA128D" w:rsidRDefault="00AD58E3" w:rsidP="00EE039C"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  <w:t>P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vertAlign w:val="subscript"/>
                <w:lang w:eastAsia="es-EC"/>
              </w:rPr>
              <w:t>41</w:t>
            </w:r>
          </w:p>
        </w:tc>
        <w:tc>
          <w:tcPr>
            <w:tcW w:w="673" w:type="pct"/>
            <w:noWrap/>
            <w:hideMark/>
          </w:tcPr>
          <w:p w14:paraId="6593ECC7" w14:textId="77777777" w:rsidR="00AD58E3" w:rsidRPr="00FA128D" w:rsidRDefault="00AD58E3" w:rsidP="00EE039C"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  <w:t>P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vertAlign w:val="subscript"/>
                <w:lang w:eastAsia="es-EC"/>
              </w:rPr>
              <w:t>42</w:t>
            </w:r>
          </w:p>
        </w:tc>
        <w:tc>
          <w:tcPr>
            <w:tcW w:w="705" w:type="pct"/>
            <w:noWrap/>
            <w:hideMark/>
          </w:tcPr>
          <w:p w14:paraId="76EF83C7" w14:textId="77777777" w:rsidR="00AD58E3" w:rsidRPr="00FA128D" w:rsidRDefault="00AD58E3" w:rsidP="00EE039C"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  <w:t>P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vertAlign w:val="subscript"/>
                <w:lang w:eastAsia="es-EC"/>
              </w:rPr>
              <w:t>43</w:t>
            </w:r>
          </w:p>
        </w:tc>
        <w:tc>
          <w:tcPr>
            <w:tcW w:w="737" w:type="pct"/>
            <w:noWrap/>
            <w:hideMark/>
          </w:tcPr>
          <w:p w14:paraId="5D9F624D" w14:textId="77777777" w:rsidR="00AD58E3" w:rsidRPr="00FA128D" w:rsidRDefault="00AD58E3" w:rsidP="00EE039C"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  <w:t>P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vertAlign w:val="subscript"/>
                <w:lang w:eastAsia="es-EC"/>
              </w:rPr>
              <w:t>44</w:t>
            </w:r>
          </w:p>
        </w:tc>
        <w:tc>
          <w:tcPr>
            <w:tcW w:w="482" w:type="pct"/>
            <w:noWrap/>
            <w:hideMark/>
          </w:tcPr>
          <w:p w14:paraId="468B0B4C" w14:textId="77777777" w:rsidR="00AD58E3" w:rsidRPr="00FA128D" w:rsidRDefault="00AD58E3" w:rsidP="00EE039C"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  <w:t>P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vertAlign w:val="subscript"/>
                <w:lang w:eastAsia="es-EC"/>
              </w:rPr>
              <w:t>4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  <w:t>+</w:t>
            </w:r>
          </w:p>
        </w:tc>
        <w:tc>
          <w:tcPr>
            <w:tcW w:w="577" w:type="pct"/>
            <w:noWrap/>
            <w:hideMark/>
          </w:tcPr>
          <w:p w14:paraId="5F3D4EF4" w14:textId="77777777" w:rsidR="00AD58E3" w:rsidRPr="00FA128D" w:rsidRDefault="00AD58E3" w:rsidP="00EE039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  <w:t>P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vertAlign w:val="subscript"/>
                <w:lang w:eastAsia="es-EC"/>
              </w:rPr>
              <w:t>4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  <w:t xml:space="preserve"> + - P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vertAlign w:val="subscript"/>
                <w:lang w:eastAsia="es-EC"/>
              </w:rPr>
              <w:t>44</w:t>
            </w:r>
          </w:p>
        </w:tc>
      </w:tr>
      <w:tr w:rsidR="00016C8E" w:rsidRPr="00FA128D" w14:paraId="1B9D4B72" w14:textId="77777777" w:rsidTr="008628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" w:type="pct"/>
            <w:noWrap/>
            <w:hideMark/>
          </w:tcPr>
          <w:p w14:paraId="1147152A" w14:textId="77777777" w:rsidR="00AD58E3" w:rsidRPr="00FA128D" w:rsidRDefault="00AD58E3" w:rsidP="00EE039C">
            <w:pPr>
              <w:spacing w:after="0" w:line="240" w:lineRule="auto"/>
              <w:rPr>
                <w:rFonts w:ascii="Arial" w:eastAsia="Times New Roman" w:hAnsi="Arial" w:cs="Arial"/>
                <w:b w:val="0"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b w:val="0"/>
                <w:color w:val="000000"/>
                <w:sz w:val="14"/>
                <w:szCs w:val="14"/>
                <w:lang w:eastAsia="es-EC"/>
              </w:rPr>
              <w:t> </w:t>
            </w:r>
          </w:p>
        </w:tc>
        <w:tc>
          <w:tcPr>
            <w:tcW w:w="320" w:type="pct"/>
            <w:noWrap/>
            <w:hideMark/>
          </w:tcPr>
          <w:p w14:paraId="6F03A3ED" w14:textId="77777777" w:rsidR="00AD58E3" w:rsidRPr="00FA128D" w:rsidRDefault="00AD58E3" w:rsidP="00EE039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 </w:t>
            </w:r>
          </w:p>
        </w:tc>
        <w:tc>
          <w:tcPr>
            <w:tcW w:w="672" w:type="pct"/>
            <w:noWrap/>
            <w:hideMark/>
          </w:tcPr>
          <w:p w14:paraId="79B4B9B9" w14:textId="77777777" w:rsidR="00AD58E3" w:rsidRPr="00FA128D" w:rsidRDefault="00AD58E3" w:rsidP="00EE039C"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  <w:t>Total tiempo 2</w:t>
            </w:r>
          </w:p>
        </w:tc>
        <w:tc>
          <w:tcPr>
            <w:tcW w:w="674" w:type="pct"/>
            <w:noWrap/>
            <w:vAlign w:val="center"/>
            <w:hideMark/>
          </w:tcPr>
          <w:p w14:paraId="2545ED83" w14:textId="77777777" w:rsidR="00AD58E3" w:rsidRPr="00FA128D" w:rsidRDefault="00AD58E3" w:rsidP="00EE039C"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  <w:t>P+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vertAlign w:val="subscript"/>
                <w:lang w:eastAsia="es-EC"/>
              </w:rPr>
              <w:t>1</w:t>
            </w:r>
          </w:p>
        </w:tc>
        <w:tc>
          <w:tcPr>
            <w:tcW w:w="673" w:type="pct"/>
            <w:noWrap/>
            <w:vAlign w:val="center"/>
            <w:hideMark/>
          </w:tcPr>
          <w:p w14:paraId="06B58572" w14:textId="77777777" w:rsidR="00AD58E3" w:rsidRPr="00FA128D" w:rsidRDefault="00AD58E3" w:rsidP="00EE039C"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  <w:t>P+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vertAlign w:val="subscript"/>
                <w:lang w:eastAsia="es-EC"/>
              </w:rPr>
              <w:t>2</w:t>
            </w:r>
          </w:p>
        </w:tc>
        <w:tc>
          <w:tcPr>
            <w:tcW w:w="705" w:type="pct"/>
            <w:noWrap/>
            <w:vAlign w:val="center"/>
            <w:hideMark/>
          </w:tcPr>
          <w:p w14:paraId="7CCD2B7F" w14:textId="77777777" w:rsidR="00AD58E3" w:rsidRPr="00FA128D" w:rsidRDefault="00AD58E3" w:rsidP="00EE039C"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  <w:t>P+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vertAlign w:val="subscript"/>
                <w:lang w:eastAsia="es-EC"/>
              </w:rPr>
              <w:t>3</w:t>
            </w:r>
          </w:p>
        </w:tc>
        <w:tc>
          <w:tcPr>
            <w:tcW w:w="737" w:type="pct"/>
            <w:noWrap/>
            <w:vAlign w:val="center"/>
            <w:hideMark/>
          </w:tcPr>
          <w:p w14:paraId="660A931B" w14:textId="77777777" w:rsidR="00AD58E3" w:rsidRPr="00FA128D" w:rsidRDefault="00AD58E3" w:rsidP="00EE039C"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  <w:t>P+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vertAlign w:val="subscript"/>
                <w:lang w:eastAsia="es-EC"/>
              </w:rPr>
              <w:t>4</w:t>
            </w:r>
          </w:p>
        </w:tc>
        <w:tc>
          <w:tcPr>
            <w:tcW w:w="482" w:type="pct"/>
            <w:noWrap/>
            <w:vAlign w:val="center"/>
            <w:hideMark/>
          </w:tcPr>
          <w:p w14:paraId="3EBA6945" w14:textId="77777777" w:rsidR="00AD58E3" w:rsidRPr="00FA128D" w:rsidRDefault="00AD58E3" w:rsidP="0086289B"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  <w:t>1</w:t>
            </w:r>
          </w:p>
        </w:tc>
        <w:tc>
          <w:tcPr>
            <w:tcW w:w="577" w:type="pct"/>
            <w:noWrap/>
            <w:hideMark/>
          </w:tcPr>
          <w:p w14:paraId="10655C94" w14:textId="77777777" w:rsidR="00AD58E3" w:rsidRPr="00FA128D" w:rsidRDefault="00AD58E3" w:rsidP="00EE039C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  <w:t> </w:t>
            </w:r>
          </w:p>
        </w:tc>
      </w:tr>
      <w:tr w:rsidR="00016C8E" w:rsidRPr="00FA128D" w14:paraId="5429FF69" w14:textId="77777777" w:rsidTr="0086289B">
        <w:trPr>
          <w:trHeight w:val="19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" w:type="pct"/>
            <w:noWrap/>
            <w:hideMark/>
          </w:tcPr>
          <w:p w14:paraId="7C64184C" w14:textId="77777777" w:rsidR="00AD58E3" w:rsidRPr="00FA128D" w:rsidRDefault="00AD58E3" w:rsidP="00EE039C">
            <w:pPr>
              <w:spacing w:after="0" w:line="240" w:lineRule="auto"/>
              <w:rPr>
                <w:rFonts w:ascii="Arial" w:eastAsia="Times New Roman" w:hAnsi="Arial" w:cs="Arial"/>
                <w:b w:val="0"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b w:val="0"/>
                <w:color w:val="000000"/>
                <w:sz w:val="14"/>
                <w:szCs w:val="14"/>
                <w:lang w:eastAsia="es-EC"/>
              </w:rPr>
              <w:t> </w:t>
            </w:r>
          </w:p>
        </w:tc>
        <w:tc>
          <w:tcPr>
            <w:tcW w:w="320" w:type="pct"/>
            <w:noWrap/>
            <w:hideMark/>
          </w:tcPr>
          <w:p w14:paraId="27050B2E" w14:textId="77777777" w:rsidR="00AD58E3" w:rsidRPr="00FA128D" w:rsidRDefault="00AD58E3" w:rsidP="00EE039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672" w:type="pct"/>
            <w:noWrap/>
            <w:hideMark/>
          </w:tcPr>
          <w:p w14:paraId="078AA906" w14:textId="77777777" w:rsidR="00AD58E3" w:rsidRPr="00FA128D" w:rsidRDefault="00AD58E3" w:rsidP="00EE039C"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  <w:t>Ganancias</w:t>
            </w:r>
          </w:p>
        </w:tc>
        <w:tc>
          <w:tcPr>
            <w:tcW w:w="674" w:type="pct"/>
            <w:noWrap/>
            <w:hideMark/>
          </w:tcPr>
          <w:p w14:paraId="6D82FF54" w14:textId="77777777" w:rsidR="00AD58E3" w:rsidRPr="00FA128D" w:rsidRDefault="00AD58E3" w:rsidP="00EE039C"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  <w:t>P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vertAlign w:val="subscript"/>
                <w:lang w:eastAsia="es-EC"/>
              </w:rPr>
              <w:t xml:space="preserve">+1 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  <w:t>- P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vertAlign w:val="subscript"/>
                <w:lang w:eastAsia="es-EC"/>
              </w:rPr>
              <w:t>11</w:t>
            </w:r>
          </w:p>
        </w:tc>
        <w:tc>
          <w:tcPr>
            <w:tcW w:w="673" w:type="pct"/>
            <w:noWrap/>
            <w:hideMark/>
          </w:tcPr>
          <w:p w14:paraId="558A238A" w14:textId="77777777" w:rsidR="00AD58E3" w:rsidRPr="00FA128D" w:rsidRDefault="00AD58E3" w:rsidP="00EE039C"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  <w:t>P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vertAlign w:val="subscript"/>
                <w:lang w:eastAsia="es-EC"/>
              </w:rPr>
              <w:t xml:space="preserve">+2 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  <w:t>- P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vertAlign w:val="subscript"/>
                <w:lang w:eastAsia="es-EC"/>
              </w:rPr>
              <w:t>22</w:t>
            </w:r>
          </w:p>
        </w:tc>
        <w:tc>
          <w:tcPr>
            <w:tcW w:w="705" w:type="pct"/>
            <w:noWrap/>
            <w:hideMark/>
          </w:tcPr>
          <w:p w14:paraId="2F823FDF" w14:textId="77777777" w:rsidR="00AD58E3" w:rsidRPr="00FA128D" w:rsidRDefault="00AD58E3" w:rsidP="00EE039C"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  <w:t>P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vertAlign w:val="subscript"/>
                <w:lang w:eastAsia="es-EC"/>
              </w:rPr>
              <w:t xml:space="preserve">+3 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  <w:t>- P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vertAlign w:val="subscript"/>
                <w:lang w:eastAsia="es-EC"/>
              </w:rPr>
              <w:t>33</w:t>
            </w:r>
          </w:p>
        </w:tc>
        <w:tc>
          <w:tcPr>
            <w:tcW w:w="737" w:type="pct"/>
            <w:noWrap/>
            <w:hideMark/>
          </w:tcPr>
          <w:p w14:paraId="32D92694" w14:textId="77777777" w:rsidR="00AD58E3" w:rsidRPr="00FA128D" w:rsidRDefault="00AD58E3" w:rsidP="00EE039C"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</w:pP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  <w:t>P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vertAlign w:val="subscript"/>
                <w:lang w:eastAsia="es-EC"/>
              </w:rPr>
              <w:t xml:space="preserve">+4 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lang w:eastAsia="es-EC"/>
              </w:rPr>
              <w:t>- P</w:t>
            </w:r>
            <w:r w:rsidRPr="00FA128D">
              <w:rPr>
                <w:rFonts w:ascii="Arial" w:eastAsia="Times New Roman" w:hAnsi="Arial" w:cs="Arial"/>
                <w:i/>
                <w:color w:val="000000"/>
                <w:sz w:val="14"/>
                <w:szCs w:val="14"/>
                <w:vertAlign w:val="subscript"/>
                <w:lang w:eastAsia="es-EC"/>
              </w:rPr>
              <w:t>44</w:t>
            </w:r>
          </w:p>
        </w:tc>
        <w:tc>
          <w:tcPr>
            <w:tcW w:w="482" w:type="pct"/>
            <w:noWrap/>
            <w:vAlign w:val="center"/>
            <w:hideMark/>
          </w:tcPr>
          <w:p w14:paraId="4FA9CA11" w14:textId="77777777" w:rsidR="00AD58E3" w:rsidRPr="00FA128D" w:rsidRDefault="00AD58E3" w:rsidP="0086289B"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sz w:val="14"/>
                <w:szCs w:val="14"/>
                <w:lang w:eastAsia="es-EC"/>
              </w:rPr>
            </w:pPr>
          </w:p>
        </w:tc>
        <w:tc>
          <w:tcPr>
            <w:tcW w:w="577" w:type="pct"/>
            <w:noWrap/>
            <w:hideMark/>
          </w:tcPr>
          <w:p w14:paraId="3FB9C0E6" w14:textId="77777777" w:rsidR="00AD58E3" w:rsidRPr="00FA128D" w:rsidRDefault="00AD58E3" w:rsidP="00EE039C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sz w:val="14"/>
                <w:szCs w:val="14"/>
                <w:lang w:eastAsia="es-EC"/>
              </w:rPr>
            </w:pPr>
          </w:p>
        </w:tc>
      </w:tr>
    </w:tbl>
    <w:p w14:paraId="6A384066" w14:textId="7379794F" w:rsidR="00AD58E3" w:rsidRPr="00B20AA5" w:rsidRDefault="00E959AA" w:rsidP="003052E0">
      <w:pPr>
        <w:spacing w:after="0" w:line="240" w:lineRule="auto"/>
        <w:ind w:firstLine="709"/>
        <w:jc w:val="center"/>
        <w:rPr>
          <w:rFonts w:ascii="Arial" w:hAnsi="Arial" w:cs="Arial"/>
          <w:color w:val="0E0E0E"/>
          <w:szCs w:val="24"/>
        </w:rPr>
      </w:pPr>
      <w:r w:rsidRPr="00B20AA5">
        <w:rPr>
          <w:rFonts w:ascii="Arial" w:hAnsi="Arial" w:cs="Arial"/>
          <w:color w:val="0E0E0E"/>
          <w:szCs w:val="24"/>
        </w:rPr>
        <w:t xml:space="preserve">Fuente: </w:t>
      </w:r>
      <w:r w:rsidR="00892F79" w:rsidRPr="00B20AA5">
        <w:rPr>
          <w:rFonts w:ascii="Arial" w:hAnsi="Arial" w:cs="Arial"/>
          <w:color w:val="0E0E0E"/>
          <w:szCs w:val="24"/>
        </w:rPr>
        <w:fldChar w:fldCharType="begin"/>
      </w:r>
      <w:r w:rsidR="00EB716C">
        <w:rPr>
          <w:rFonts w:ascii="Arial" w:hAnsi="Arial" w:cs="Arial"/>
          <w:color w:val="0E0E0E"/>
          <w:szCs w:val="24"/>
        </w:rPr>
        <w:instrText xml:space="preserve"> ADDIN ZOTERO_ITEM CSL_CITATION {"citationID":"Yda1xN9M","properties":{"formattedCitation":"{\\rtf (Pontius et\\uc0\\u160{}al., 2004)}","plainCitation":"(Pontius et al., 2004)"},"citationItems":[{"id":30,"uris":["http://zotero.org/users/3351236/items/4MT3WX86"],"uri":["http://zotero.org/users/3351236/items/4MT3WX86"],"itemData":{"id":30,"type":"article-journal","title":"Detecting important categorical land changes while accounting for persistence","container-title":"Agriculture, Ecosystems and Environment","page":"251–268","volume":"101","DOI":"10.1016/j.agee.2003.09.008","author":[{"family":"Pontius","given":"R. G."},{"family":"Shusas","given":"Emily"},{"family":"McEachern","given":"Menzie"}],"issued":{"date-parts":[["2004"]]}}}],"schema":"https://github.com/citation-style-language/schema/raw/master/csl-citation.json"} </w:instrText>
      </w:r>
      <w:r w:rsidR="00892F79" w:rsidRPr="00B20AA5">
        <w:rPr>
          <w:rFonts w:ascii="Arial" w:hAnsi="Arial" w:cs="Arial"/>
          <w:color w:val="0E0E0E"/>
          <w:szCs w:val="24"/>
        </w:rPr>
        <w:fldChar w:fldCharType="separate"/>
      </w:r>
      <w:r w:rsidR="00EA0CB1" w:rsidRPr="00EA0CB1">
        <w:rPr>
          <w:rFonts w:ascii="Arial" w:hAnsi="Arial" w:cs="Arial"/>
          <w:szCs w:val="24"/>
        </w:rPr>
        <w:t xml:space="preserve">Pontius </w:t>
      </w:r>
      <w:r w:rsidR="00EA0CB1" w:rsidRPr="006710FF">
        <w:rPr>
          <w:rFonts w:ascii="Arial" w:hAnsi="Arial" w:cs="Arial"/>
          <w:i/>
          <w:szCs w:val="24"/>
        </w:rPr>
        <w:t>et al.</w:t>
      </w:r>
      <w:r w:rsidR="00EA0CB1" w:rsidRPr="00EA0CB1">
        <w:rPr>
          <w:rFonts w:ascii="Arial" w:hAnsi="Arial" w:cs="Arial"/>
          <w:szCs w:val="24"/>
        </w:rPr>
        <w:t xml:space="preserve"> </w:t>
      </w:r>
      <w:r w:rsidR="006710FF">
        <w:rPr>
          <w:rFonts w:ascii="Arial" w:hAnsi="Arial" w:cs="Arial"/>
          <w:szCs w:val="24"/>
        </w:rPr>
        <w:t>(</w:t>
      </w:r>
      <w:r w:rsidR="00EA0CB1" w:rsidRPr="00EA0CB1">
        <w:rPr>
          <w:rFonts w:ascii="Arial" w:hAnsi="Arial" w:cs="Arial"/>
          <w:szCs w:val="24"/>
        </w:rPr>
        <w:t>2004)</w:t>
      </w:r>
      <w:r w:rsidR="00892F79" w:rsidRPr="00B20AA5">
        <w:rPr>
          <w:rFonts w:ascii="Arial" w:hAnsi="Arial" w:cs="Arial"/>
          <w:color w:val="0E0E0E"/>
          <w:szCs w:val="24"/>
        </w:rPr>
        <w:fldChar w:fldCharType="end"/>
      </w:r>
      <w:r w:rsidRPr="00B20AA5">
        <w:rPr>
          <w:rFonts w:ascii="Arial" w:hAnsi="Arial" w:cs="Arial"/>
          <w:color w:val="0E0E0E"/>
          <w:szCs w:val="24"/>
        </w:rPr>
        <w:t>.</w:t>
      </w:r>
    </w:p>
    <w:p w14:paraId="0B0B806B" w14:textId="77777777" w:rsidR="00901DCA" w:rsidRDefault="00901DCA" w:rsidP="00EE039C">
      <w:pPr>
        <w:spacing w:after="0" w:line="240" w:lineRule="auto"/>
        <w:ind w:firstLine="709"/>
        <w:jc w:val="both"/>
        <w:rPr>
          <w:rFonts w:ascii="Arial" w:hAnsi="Arial" w:cs="Arial"/>
          <w:color w:val="0E0E0E"/>
          <w:szCs w:val="24"/>
        </w:rPr>
      </w:pPr>
    </w:p>
    <w:p w14:paraId="534A49E8" w14:textId="72B4C179" w:rsidR="00555A68" w:rsidRDefault="00E42FE4" w:rsidP="006E5879">
      <w:pPr>
        <w:spacing w:after="0" w:line="240" w:lineRule="auto"/>
        <w:ind w:firstLine="709"/>
        <w:jc w:val="both"/>
        <w:rPr>
          <w:rFonts w:ascii="Arial" w:hAnsi="Arial" w:cs="Arial"/>
          <w:color w:val="0E0E0E"/>
          <w:szCs w:val="24"/>
        </w:rPr>
      </w:pPr>
      <w:r w:rsidRPr="00B20AA5">
        <w:rPr>
          <w:rFonts w:ascii="Arial" w:hAnsi="Arial" w:cs="Arial"/>
          <w:color w:val="0E0E0E"/>
          <w:szCs w:val="24"/>
        </w:rPr>
        <w:t xml:space="preserve">En la columna </w:t>
      </w:r>
      <w:r w:rsidR="00674B89" w:rsidRPr="00B20AA5">
        <w:rPr>
          <w:rFonts w:ascii="Arial" w:hAnsi="Arial" w:cs="Arial"/>
          <w:color w:val="0E0E0E"/>
          <w:szCs w:val="24"/>
        </w:rPr>
        <w:t xml:space="preserve">de </w:t>
      </w:r>
      <w:r w:rsidR="003B2C8A" w:rsidRPr="00B20AA5">
        <w:rPr>
          <w:rFonts w:ascii="Arial" w:hAnsi="Arial" w:cs="Arial"/>
          <w:color w:val="0E0E0E"/>
          <w:szCs w:val="24"/>
        </w:rPr>
        <w:t>p</w:t>
      </w:r>
      <w:r w:rsidRPr="00B20AA5">
        <w:rPr>
          <w:rFonts w:ascii="Arial" w:hAnsi="Arial" w:cs="Arial"/>
          <w:color w:val="0E0E0E"/>
          <w:szCs w:val="24"/>
        </w:rPr>
        <w:t>érdidas (</w:t>
      </w:r>
      <w:r w:rsidRPr="00B20AA5">
        <w:rPr>
          <w:rFonts w:ascii="Arial" w:hAnsi="Arial" w:cs="Arial"/>
          <w:i/>
          <w:color w:val="0E0E0E"/>
          <w:szCs w:val="24"/>
        </w:rPr>
        <w:t>P</w:t>
      </w:r>
      <w:r w:rsidRPr="00B20AA5">
        <w:rPr>
          <w:rFonts w:ascii="Arial" w:hAnsi="Arial" w:cs="Arial"/>
          <w:color w:val="0E0E0E"/>
          <w:szCs w:val="24"/>
        </w:rPr>
        <w:t>) se registra la superficie de cada categoría i</w:t>
      </w:r>
      <w:r w:rsidRPr="00B20AA5">
        <w:rPr>
          <w:rFonts w:ascii="Arial" w:hAnsi="Arial" w:cs="Arial"/>
          <w:i/>
          <w:color w:val="0E0E0E"/>
          <w:szCs w:val="24"/>
        </w:rPr>
        <w:t xml:space="preserve"> </w:t>
      </w:r>
      <w:r w:rsidRPr="00B20AA5">
        <w:rPr>
          <w:rFonts w:ascii="Arial" w:hAnsi="Arial" w:cs="Arial"/>
          <w:color w:val="0E0E0E"/>
          <w:szCs w:val="24"/>
        </w:rPr>
        <w:t>en las que se obtuvo pérdidas entre el tiempo 1 y tiempo 2, siendo esta la diferencia entre la fila del total</w:t>
      </w:r>
      <w:r w:rsidR="003B2C8A" w:rsidRPr="00B20AA5">
        <w:rPr>
          <w:rFonts w:ascii="Arial" w:hAnsi="Arial" w:cs="Arial"/>
          <w:color w:val="0E0E0E"/>
          <w:szCs w:val="24"/>
        </w:rPr>
        <w:t xml:space="preserve"> del tiempo 1 y la persistencia</w:t>
      </w:r>
      <w:r w:rsidR="006E5879">
        <w:rPr>
          <w:rFonts w:ascii="Arial" w:hAnsi="Arial" w:cs="Arial"/>
          <w:color w:val="0E0E0E"/>
          <w:szCs w:val="24"/>
        </w:rPr>
        <w:t>.</w:t>
      </w:r>
    </w:p>
    <w:p w14:paraId="7FDD9547" w14:textId="77777777" w:rsidR="006E5879" w:rsidRPr="00B20AA5" w:rsidRDefault="006E5879" w:rsidP="006E5879">
      <w:pPr>
        <w:spacing w:after="0" w:line="240" w:lineRule="auto"/>
        <w:ind w:firstLine="709"/>
        <w:jc w:val="both"/>
        <w:rPr>
          <w:rFonts w:ascii="Arial" w:hAnsi="Arial" w:cs="Arial"/>
          <w:color w:val="0E0E0E"/>
          <w:szCs w:val="24"/>
        </w:rPr>
      </w:pPr>
    </w:p>
    <w:p w14:paraId="64023C98" w14:textId="35B3185A" w:rsidR="0079274F" w:rsidRDefault="006C2DE6" w:rsidP="006E5879">
      <w:pPr>
        <w:tabs>
          <w:tab w:val="left" w:pos="7088"/>
          <w:tab w:val="left" w:pos="8364"/>
        </w:tabs>
        <w:spacing w:after="0" w:line="240" w:lineRule="auto"/>
        <w:ind w:firstLine="3402"/>
        <w:jc w:val="center"/>
        <w:rPr>
          <w:rFonts w:ascii="Arial" w:eastAsiaTheme="majorEastAsia" w:hAnsi="Arial" w:cs="Arial"/>
          <w:szCs w:val="24"/>
        </w:rPr>
      </w:pPr>
      <m:oMath>
        <m:r>
          <w:rPr>
            <w:rFonts w:ascii="Cambria Math" w:eastAsiaTheme="majorEastAsia" w:hAnsi="Cambria Math" w:cs="Arial"/>
            <w:szCs w:val="24"/>
          </w:rPr>
          <m:t>P</m:t>
        </m:r>
        <m:r>
          <m:rPr>
            <m:sty m:val="p"/>
          </m:rPr>
          <w:rPr>
            <w:rFonts w:ascii="Cambria Math" w:eastAsiaTheme="majorEastAsia" w:hAnsi="Cambria Math" w:cs="Arial"/>
            <w:szCs w:val="24"/>
          </w:rPr>
          <m:t xml:space="preserve"> = </m:t>
        </m:r>
        <m:sSub>
          <m:sSubPr>
            <m:ctrlPr>
              <w:rPr>
                <w:rFonts w:ascii="Cambria Math" w:eastAsiaTheme="majorEastAsia" w:hAnsi="Cambria Math" w:cs="Arial"/>
                <w:szCs w:val="24"/>
              </w:rPr>
            </m:ctrlPr>
          </m:sSubPr>
          <m:e>
            <m:r>
              <w:rPr>
                <w:rFonts w:ascii="Cambria Math" w:eastAsiaTheme="majorEastAsia" w:hAnsi="Cambria Math" w:cs="Arial"/>
                <w:szCs w:val="24"/>
              </w:rPr>
              <m:t>P</m:t>
            </m:r>
          </m:e>
          <m:sub>
            <m:r>
              <m:rPr>
                <m:sty m:val="p"/>
              </m:rPr>
              <w:rPr>
                <w:rFonts w:ascii="Cambria Math" w:eastAsiaTheme="majorEastAsia" w:hAnsi="Cambria Math" w:cs="Arial"/>
                <w:szCs w:val="24"/>
              </w:rPr>
              <m:t>j+</m:t>
            </m:r>
          </m:sub>
        </m:sSub>
        <m:r>
          <m:rPr>
            <m:sty m:val="p"/>
          </m:rPr>
          <w:rPr>
            <w:rFonts w:ascii="Cambria Math" w:eastAsiaTheme="majorEastAsia" w:hAnsi="Cambria Math" w:cs="Arial"/>
            <w:szCs w:val="24"/>
          </w:rPr>
          <m:t xml:space="preserve"> - </m:t>
        </m:r>
        <m:sSub>
          <m:sSubPr>
            <m:ctrlPr>
              <w:rPr>
                <w:rFonts w:ascii="Cambria Math" w:eastAsiaTheme="majorEastAsia" w:hAnsi="Cambria Math" w:cs="Arial"/>
                <w:szCs w:val="24"/>
              </w:rPr>
            </m:ctrlPr>
          </m:sSubPr>
          <m:e>
            <m:r>
              <w:rPr>
                <w:rFonts w:ascii="Cambria Math" w:eastAsiaTheme="majorEastAsia" w:hAnsi="Cambria Math" w:cs="Arial"/>
                <w:szCs w:val="24"/>
              </w:rPr>
              <m:t>P</m:t>
            </m:r>
          </m:e>
          <m:sub>
            <m:r>
              <m:rPr>
                <m:sty m:val="p"/>
              </m:rPr>
              <w:rPr>
                <w:rFonts w:ascii="Cambria Math" w:eastAsiaTheme="majorEastAsia" w:hAnsi="Cambria Math" w:cs="Arial"/>
                <w:szCs w:val="24"/>
              </w:rPr>
              <m:t>ij</m:t>
            </m:r>
          </m:sub>
        </m:sSub>
      </m:oMath>
      <w:r w:rsidR="002F1846">
        <w:rPr>
          <w:rFonts w:ascii="Arial" w:eastAsiaTheme="majorEastAsia" w:hAnsi="Arial" w:cs="Arial"/>
          <w:szCs w:val="24"/>
        </w:rPr>
        <w:t xml:space="preserve"> ,</w:t>
      </w:r>
      <w:r w:rsidR="00297123">
        <w:rPr>
          <w:rFonts w:ascii="Arial" w:eastAsiaTheme="majorEastAsia" w:hAnsi="Arial" w:cs="Arial"/>
          <w:szCs w:val="24"/>
        </w:rPr>
        <w:tab/>
      </w:r>
      <w:r w:rsidR="0079274F" w:rsidRPr="00B20AA5">
        <w:rPr>
          <w:rFonts w:ascii="Arial" w:eastAsiaTheme="majorEastAsia" w:hAnsi="Arial" w:cs="Arial"/>
          <w:szCs w:val="24"/>
        </w:rPr>
        <w:t>(1)</w:t>
      </w:r>
    </w:p>
    <w:p w14:paraId="3F4A9B6E" w14:textId="77777777" w:rsidR="006E5879" w:rsidRPr="00B20AA5" w:rsidRDefault="006E5879" w:rsidP="006E5879">
      <w:pPr>
        <w:tabs>
          <w:tab w:val="left" w:pos="7088"/>
          <w:tab w:val="left" w:pos="8364"/>
        </w:tabs>
        <w:spacing w:after="0" w:line="240" w:lineRule="auto"/>
        <w:ind w:firstLine="3402"/>
        <w:jc w:val="center"/>
        <w:rPr>
          <w:rFonts w:ascii="Arial" w:eastAsiaTheme="majorEastAsia" w:hAnsi="Arial" w:cs="Arial"/>
          <w:szCs w:val="24"/>
        </w:rPr>
      </w:pPr>
    </w:p>
    <w:p w14:paraId="16CADE58" w14:textId="77777777" w:rsidR="0079274F" w:rsidRDefault="00484D35" w:rsidP="006E5879">
      <w:pPr>
        <w:spacing w:after="0" w:line="240" w:lineRule="auto"/>
        <w:ind w:firstLine="709"/>
        <w:jc w:val="both"/>
        <w:rPr>
          <w:rFonts w:ascii="Arial" w:eastAsiaTheme="majorEastAsia" w:hAnsi="Arial" w:cs="Arial"/>
          <w:szCs w:val="24"/>
        </w:rPr>
      </w:pPr>
      <w:r w:rsidRPr="00B20AA5">
        <w:rPr>
          <w:rFonts w:ascii="Arial" w:eastAsiaTheme="majorEastAsia" w:hAnsi="Arial" w:cs="Arial"/>
          <w:szCs w:val="24"/>
        </w:rPr>
        <w:t>donde</w:t>
      </w:r>
      <w:r w:rsidR="0092579B" w:rsidRPr="00B20AA5">
        <w:rPr>
          <w:rFonts w:ascii="Arial" w:eastAsiaTheme="majorEastAsia" w:hAnsi="Arial" w:cs="Arial"/>
          <w:szCs w:val="24"/>
        </w:rPr>
        <w:t xml:space="preserve"> </w:t>
      </w:r>
      <w:r w:rsidR="00010D38" w:rsidRPr="00B20AA5">
        <w:rPr>
          <w:rFonts w:ascii="Arial" w:eastAsiaTheme="majorEastAsia" w:hAnsi="Arial" w:cs="Arial"/>
          <w:szCs w:val="24"/>
        </w:rPr>
        <w:t>P son las</w:t>
      </w:r>
      <w:r w:rsidR="0092579B" w:rsidRPr="00B20AA5">
        <w:rPr>
          <w:rFonts w:ascii="Arial" w:eastAsiaTheme="majorEastAsia" w:hAnsi="Arial" w:cs="Arial"/>
          <w:szCs w:val="24"/>
        </w:rPr>
        <w:t xml:space="preserve"> p</w:t>
      </w:r>
      <w:r w:rsidR="0079274F" w:rsidRPr="00B20AA5">
        <w:rPr>
          <w:rFonts w:ascii="Arial" w:eastAsiaTheme="majorEastAsia" w:hAnsi="Arial" w:cs="Arial"/>
          <w:szCs w:val="24"/>
        </w:rPr>
        <w:t>érdidas</w:t>
      </w:r>
      <w:r w:rsidR="0092579B" w:rsidRPr="00B20AA5">
        <w:rPr>
          <w:rFonts w:ascii="Arial" w:eastAsiaTheme="majorEastAsia" w:hAnsi="Arial" w:cs="Arial"/>
          <w:szCs w:val="24"/>
        </w:rPr>
        <w:t>;</w:t>
      </w:r>
      <w:r w:rsidR="00010D38" w:rsidRPr="00B20AA5">
        <w:rPr>
          <w:rFonts w:ascii="Arial" w:eastAsiaTheme="majorEastAsia" w:hAnsi="Arial" w:cs="Arial"/>
          <w:szCs w:val="24"/>
        </w:rPr>
        <w:t xml:space="preserve"> </w:t>
      </w:r>
      <w:r w:rsidR="00010D38" w:rsidRPr="00B20AA5">
        <w:rPr>
          <w:rFonts w:ascii="Arial" w:eastAsiaTheme="majorEastAsia" w:hAnsi="Arial" w:cs="Arial"/>
          <w:i/>
          <w:szCs w:val="24"/>
        </w:rPr>
        <w:t>P</w:t>
      </w:r>
      <w:r w:rsidR="00010D38" w:rsidRPr="00B20AA5">
        <w:rPr>
          <w:rFonts w:ascii="Arial" w:eastAsiaTheme="majorEastAsia" w:hAnsi="Arial" w:cs="Arial"/>
          <w:szCs w:val="24"/>
          <w:vertAlign w:val="subscript"/>
        </w:rPr>
        <w:t>j</w:t>
      </w:r>
      <w:r w:rsidR="00A850A8" w:rsidRPr="00B20AA5">
        <w:rPr>
          <w:rFonts w:ascii="Arial" w:eastAsiaTheme="majorEastAsia" w:hAnsi="Arial" w:cs="Arial"/>
          <w:szCs w:val="24"/>
          <w:vertAlign w:val="subscript"/>
        </w:rPr>
        <w:t>+</w:t>
      </w:r>
      <w:r w:rsidR="00010D38" w:rsidRPr="00B20AA5">
        <w:rPr>
          <w:rFonts w:ascii="Arial" w:eastAsiaTheme="majorEastAsia" w:hAnsi="Arial" w:cs="Arial"/>
          <w:szCs w:val="24"/>
        </w:rPr>
        <w:t xml:space="preserve"> representa </w:t>
      </w:r>
      <w:r w:rsidR="0092579B" w:rsidRPr="00B20AA5">
        <w:rPr>
          <w:rFonts w:ascii="Arial" w:eastAsiaTheme="majorEastAsia" w:hAnsi="Arial" w:cs="Arial"/>
          <w:szCs w:val="24"/>
        </w:rPr>
        <w:t>l</w:t>
      </w:r>
      <w:r w:rsidR="00010D38" w:rsidRPr="00B20AA5">
        <w:rPr>
          <w:rFonts w:ascii="Arial" w:eastAsiaTheme="majorEastAsia" w:hAnsi="Arial" w:cs="Arial"/>
          <w:szCs w:val="24"/>
        </w:rPr>
        <w:t>a f</w:t>
      </w:r>
      <w:r w:rsidR="0079274F" w:rsidRPr="00B20AA5">
        <w:rPr>
          <w:rFonts w:ascii="Arial" w:eastAsiaTheme="majorEastAsia" w:hAnsi="Arial" w:cs="Arial"/>
          <w:szCs w:val="24"/>
        </w:rPr>
        <w:t>ila total del tiempo 1</w:t>
      </w:r>
      <w:r w:rsidR="00010D38" w:rsidRPr="00B20AA5">
        <w:rPr>
          <w:rFonts w:ascii="Arial" w:eastAsiaTheme="majorEastAsia" w:hAnsi="Arial" w:cs="Arial"/>
          <w:szCs w:val="24"/>
        </w:rPr>
        <w:t xml:space="preserve"> y </w:t>
      </w:r>
      <w:r w:rsidR="0079274F" w:rsidRPr="00B20AA5">
        <w:rPr>
          <w:rFonts w:ascii="Arial" w:eastAsiaTheme="majorEastAsia" w:hAnsi="Arial" w:cs="Arial"/>
          <w:i/>
          <w:szCs w:val="24"/>
        </w:rPr>
        <w:t>P</w:t>
      </w:r>
      <w:r w:rsidR="0079274F" w:rsidRPr="00B20AA5">
        <w:rPr>
          <w:rFonts w:ascii="Arial" w:eastAsiaTheme="majorEastAsia" w:hAnsi="Arial" w:cs="Arial"/>
          <w:szCs w:val="24"/>
          <w:vertAlign w:val="subscript"/>
        </w:rPr>
        <w:t>ij</w:t>
      </w:r>
      <w:r w:rsidRPr="00B20AA5">
        <w:rPr>
          <w:rFonts w:ascii="Arial" w:eastAsiaTheme="majorEastAsia" w:hAnsi="Arial" w:cs="Arial"/>
          <w:szCs w:val="24"/>
        </w:rPr>
        <w:t xml:space="preserve"> </w:t>
      </w:r>
      <w:r w:rsidR="00010D38" w:rsidRPr="00B20AA5">
        <w:rPr>
          <w:rFonts w:ascii="Arial" w:eastAsiaTheme="majorEastAsia" w:hAnsi="Arial" w:cs="Arial"/>
          <w:szCs w:val="24"/>
        </w:rPr>
        <w:t>la</w:t>
      </w:r>
      <w:r w:rsidR="0092579B" w:rsidRPr="00B20AA5">
        <w:rPr>
          <w:rFonts w:ascii="Arial" w:eastAsiaTheme="majorEastAsia" w:hAnsi="Arial" w:cs="Arial"/>
          <w:szCs w:val="24"/>
        </w:rPr>
        <w:t xml:space="preserve"> p</w:t>
      </w:r>
      <w:r w:rsidR="0079274F" w:rsidRPr="00B20AA5">
        <w:rPr>
          <w:rFonts w:ascii="Arial" w:eastAsiaTheme="majorEastAsia" w:hAnsi="Arial" w:cs="Arial"/>
          <w:szCs w:val="24"/>
        </w:rPr>
        <w:t>ersistencia</w:t>
      </w:r>
      <w:r w:rsidR="0092579B" w:rsidRPr="00B20AA5">
        <w:rPr>
          <w:rFonts w:ascii="Arial" w:eastAsiaTheme="majorEastAsia" w:hAnsi="Arial" w:cs="Arial"/>
          <w:szCs w:val="24"/>
        </w:rPr>
        <w:t>.</w:t>
      </w:r>
    </w:p>
    <w:p w14:paraId="62948AD8" w14:textId="77777777" w:rsidR="006E5879" w:rsidRPr="00B20AA5" w:rsidRDefault="006E5879" w:rsidP="006E5879">
      <w:pPr>
        <w:spacing w:after="0" w:line="240" w:lineRule="auto"/>
        <w:ind w:firstLine="709"/>
        <w:jc w:val="both"/>
        <w:rPr>
          <w:rFonts w:ascii="Arial" w:eastAsiaTheme="majorEastAsia" w:hAnsi="Arial" w:cs="Arial"/>
          <w:szCs w:val="24"/>
        </w:rPr>
      </w:pPr>
    </w:p>
    <w:p w14:paraId="7FC0A5EA" w14:textId="77777777" w:rsidR="0079274F" w:rsidRDefault="003B2C8A" w:rsidP="006E5879">
      <w:pPr>
        <w:spacing w:after="0" w:line="240" w:lineRule="auto"/>
        <w:ind w:firstLine="709"/>
        <w:jc w:val="both"/>
        <w:rPr>
          <w:rFonts w:ascii="Arial" w:eastAsiaTheme="majorEastAsia" w:hAnsi="Arial" w:cs="Arial"/>
          <w:szCs w:val="24"/>
        </w:rPr>
      </w:pPr>
      <w:r w:rsidRPr="00B20AA5">
        <w:rPr>
          <w:rFonts w:ascii="Arial" w:eastAsiaTheme="majorEastAsia" w:hAnsi="Arial" w:cs="Arial"/>
          <w:szCs w:val="24"/>
        </w:rPr>
        <w:t>En la fila de g</w:t>
      </w:r>
      <w:r w:rsidR="0079274F" w:rsidRPr="00B20AA5">
        <w:rPr>
          <w:rFonts w:ascii="Arial" w:eastAsiaTheme="majorEastAsia" w:hAnsi="Arial" w:cs="Arial"/>
          <w:szCs w:val="24"/>
        </w:rPr>
        <w:t>anancias (</w:t>
      </w:r>
      <w:r w:rsidR="0079274F" w:rsidRPr="00B20AA5">
        <w:rPr>
          <w:rFonts w:ascii="Arial" w:eastAsiaTheme="majorEastAsia" w:hAnsi="Arial" w:cs="Arial"/>
          <w:i/>
          <w:szCs w:val="24"/>
        </w:rPr>
        <w:t>G</w:t>
      </w:r>
      <w:r w:rsidR="0079274F" w:rsidRPr="00B20AA5">
        <w:rPr>
          <w:rFonts w:ascii="Arial" w:eastAsiaTheme="majorEastAsia" w:hAnsi="Arial" w:cs="Arial"/>
          <w:szCs w:val="24"/>
        </w:rPr>
        <w:t>) se registra la superficie de cada categoría j en las que se obtuvo ganancias entre el tiempo 1 y tiempo 2, significando esto la diferencia entre la columna del total del tiempo 2 y la persistencia.</w:t>
      </w:r>
    </w:p>
    <w:p w14:paraId="261DB2F0" w14:textId="77777777" w:rsidR="006E5879" w:rsidRPr="00B20AA5" w:rsidRDefault="006E5879" w:rsidP="006E5879">
      <w:pPr>
        <w:spacing w:after="0" w:line="240" w:lineRule="auto"/>
        <w:ind w:firstLine="709"/>
        <w:jc w:val="both"/>
        <w:rPr>
          <w:rFonts w:ascii="Arial" w:eastAsiaTheme="majorEastAsia" w:hAnsi="Arial" w:cs="Arial"/>
          <w:szCs w:val="24"/>
        </w:rPr>
      </w:pPr>
    </w:p>
    <w:p w14:paraId="1CA9FAF2" w14:textId="1522FFAD" w:rsidR="0079274F" w:rsidRDefault="007502EC" w:rsidP="006E5879">
      <w:pPr>
        <w:tabs>
          <w:tab w:val="left" w:pos="7088"/>
          <w:tab w:val="left" w:pos="8505"/>
        </w:tabs>
        <w:spacing w:after="0" w:line="240" w:lineRule="auto"/>
        <w:ind w:firstLine="3402"/>
        <w:jc w:val="center"/>
        <w:rPr>
          <w:rFonts w:ascii="Arial" w:eastAsiaTheme="majorEastAsia" w:hAnsi="Arial" w:cs="Arial"/>
          <w:szCs w:val="24"/>
        </w:rPr>
      </w:pPr>
      <m:oMath>
        <m:r>
          <w:rPr>
            <w:rFonts w:ascii="Cambria Math" w:eastAsiaTheme="majorEastAsia" w:hAnsi="Cambria Math" w:cs="Arial"/>
            <w:szCs w:val="24"/>
          </w:rPr>
          <m:t xml:space="preserve">G = </m:t>
        </m:r>
        <m:sSub>
          <m:sSubPr>
            <m:ctrlPr>
              <w:rPr>
                <w:rFonts w:ascii="Cambria Math" w:eastAsiaTheme="majorEastAsia" w:hAnsi="Cambria Math" w:cs="Arial"/>
                <w:szCs w:val="24"/>
              </w:rPr>
            </m:ctrlPr>
          </m:sSubPr>
          <m:e>
            <m:r>
              <w:rPr>
                <w:rFonts w:ascii="Cambria Math" w:eastAsiaTheme="majorEastAsia" w:hAnsi="Cambria Math" w:cs="Arial"/>
                <w:szCs w:val="24"/>
              </w:rPr>
              <m:t>P</m:t>
            </m:r>
          </m:e>
          <m:sub>
            <m:r>
              <m:rPr>
                <m:sty m:val="p"/>
              </m:rPr>
              <w:rPr>
                <w:rFonts w:ascii="Cambria Math" w:eastAsiaTheme="majorEastAsia" w:hAnsi="Cambria Math" w:cs="Arial"/>
                <w:szCs w:val="24"/>
              </w:rPr>
              <m:t>+j</m:t>
            </m:r>
          </m:sub>
        </m:sSub>
        <m:r>
          <w:rPr>
            <w:rFonts w:ascii="Cambria Math" w:eastAsiaTheme="majorEastAsia" w:hAnsi="Cambria Math" w:cs="Arial"/>
            <w:szCs w:val="24"/>
          </w:rPr>
          <m:t xml:space="preserve"> - </m:t>
        </m:r>
        <m:sSub>
          <m:sSubPr>
            <m:ctrlPr>
              <w:rPr>
                <w:rFonts w:ascii="Cambria Math" w:eastAsiaTheme="majorEastAsia" w:hAnsi="Cambria Math" w:cs="Arial"/>
                <w:szCs w:val="24"/>
              </w:rPr>
            </m:ctrlPr>
          </m:sSubPr>
          <m:e>
            <m:r>
              <w:rPr>
                <w:rFonts w:ascii="Cambria Math" w:eastAsiaTheme="majorEastAsia" w:hAnsi="Cambria Math" w:cs="Arial"/>
                <w:szCs w:val="24"/>
              </w:rPr>
              <m:t>P</m:t>
            </m:r>
          </m:e>
          <m:sub>
            <m:r>
              <m:rPr>
                <m:sty m:val="p"/>
              </m:rPr>
              <w:rPr>
                <w:rFonts w:ascii="Cambria Math" w:eastAsiaTheme="majorEastAsia" w:hAnsi="Cambria Math" w:cs="Arial"/>
                <w:szCs w:val="24"/>
              </w:rPr>
              <m:t>ij</m:t>
            </m:r>
          </m:sub>
        </m:sSub>
      </m:oMath>
      <w:r w:rsidR="002F1846">
        <w:rPr>
          <w:rFonts w:ascii="Arial" w:eastAsiaTheme="majorEastAsia" w:hAnsi="Arial" w:cs="Arial"/>
          <w:szCs w:val="24"/>
        </w:rPr>
        <w:t xml:space="preserve"> ,</w:t>
      </w:r>
      <w:r w:rsidR="00297123">
        <w:rPr>
          <w:rFonts w:ascii="Arial" w:eastAsiaTheme="majorEastAsia" w:hAnsi="Arial" w:cs="Arial"/>
          <w:szCs w:val="24"/>
        </w:rPr>
        <w:tab/>
      </w:r>
      <w:r w:rsidR="0079274F" w:rsidRPr="00B20AA5">
        <w:rPr>
          <w:rFonts w:ascii="Arial" w:eastAsiaTheme="majorEastAsia" w:hAnsi="Arial" w:cs="Arial"/>
          <w:szCs w:val="24"/>
        </w:rPr>
        <w:t>(2)</w:t>
      </w:r>
    </w:p>
    <w:p w14:paraId="43A80278" w14:textId="77777777" w:rsidR="006E5879" w:rsidRPr="00B20AA5" w:rsidRDefault="006E5879" w:rsidP="006E5879">
      <w:pPr>
        <w:tabs>
          <w:tab w:val="left" w:pos="7088"/>
          <w:tab w:val="left" w:pos="8505"/>
        </w:tabs>
        <w:spacing w:after="0" w:line="240" w:lineRule="auto"/>
        <w:ind w:firstLine="3402"/>
        <w:jc w:val="center"/>
        <w:rPr>
          <w:rFonts w:ascii="Arial" w:eastAsiaTheme="majorEastAsia" w:hAnsi="Arial" w:cs="Arial"/>
          <w:szCs w:val="24"/>
        </w:rPr>
      </w:pPr>
    </w:p>
    <w:p w14:paraId="7FB4CA85" w14:textId="77777777" w:rsidR="0079274F" w:rsidRDefault="00617513" w:rsidP="006E5879">
      <w:pPr>
        <w:spacing w:after="0" w:line="240" w:lineRule="auto"/>
        <w:ind w:firstLine="709"/>
        <w:jc w:val="both"/>
        <w:rPr>
          <w:rFonts w:ascii="Arial" w:eastAsiaTheme="majorEastAsia" w:hAnsi="Arial" w:cs="Arial"/>
          <w:szCs w:val="24"/>
        </w:rPr>
      </w:pPr>
      <w:r w:rsidRPr="00B20AA5">
        <w:rPr>
          <w:rFonts w:ascii="Arial" w:eastAsiaTheme="majorEastAsia" w:hAnsi="Arial" w:cs="Arial"/>
          <w:szCs w:val="24"/>
        </w:rPr>
        <w:t xml:space="preserve">donde </w:t>
      </w:r>
      <w:r w:rsidR="00F40D15" w:rsidRPr="00B20AA5">
        <w:rPr>
          <w:rFonts w:ascii="Arial" w:eastAsiaTheme="majorEastAsia" w:hAnsi="Arial" w:cs="Arial"/>
          <w:szCs w:val="24"/>
        </w:rPr>
        <w:t>G son las</w:t>
      </w:r>
      <w:r w:rsidRPr="00B20AA5">
        <w:rPr>
          <w:rFonts w:ascii="Arial" w:eastAsiaTheme="majorEastAsia" w:hAnsi="Arial" w:cs="Arial"/>
          <w:szCs w:val="24"/>
        </w:rPr>
        <w:t xml:space="preserve"> g</w:t>
      </w:r>
      <w:r w:rsidR="0079274F" w:rsidRPr="00B20AA5">
        <w:rPr>
          <w:rFonts w:ascii="Arial" w:eastAsiaTheme="majorEastAsia" w:hAnsi="Arial" w:cs="Arial"/>
          <w:szCs w:val="24"/>
        </w:rPr>
        <w:t>anancias</w:t>
      </w:r>
      <w:r w:rsidRPr="00B20AA5">
        <w:rPr>
          <w:rFonts w:ascii="Arial" w:eastAsiaTheme="majorEastAsia" w:hAnsi="Arial" w:cs="Arial"/>
          <w:szCs w:val="24"/>
        </w:rPr>
        <w:t>;</w:t>
      </w:r>
      <w:r w:rsidR="00F40D15" w:rsidRPr="00B20AA5">
        <w:rPr>
          <w:rFonts w:ascii="Arial" w:eastAsiaTheme="majorEastAsia" w:hAnsi="Arial" w:cs="Arial"/>
          <w:szCs w:val="24"/>
        </w:rPr>
        <w:t xml:space="preserve"> </w:t>
      </w:r>
      <w:r w:rsidR="00C73A61" w:rsidRPr="00B20AA5">
        <w:rPr>
          <w:rFonts w:ascii="Arial" w:eastAsiaTheme="majorEastAsia" w:hAnsi="Arial" w:cs="Arial"/>
          <w:i/>
          <w:szCs w:val="24"/>
        </w:rPr>
        <w:t>P</w:t>
      </w:r>
      <w:r w:rsidR="00C73A61" w:rsidRPr="00B20AA5">
        <w:rPr>
          <w:rFonts w:ascii="Arial" w:eastAsiaTheme="majorEastAsia" w:hAnsi="Arial" w:cs="Arial"/>
          <w:szCs w:val="24"/>
          <w:vertAlign w:val="subscript"/>
        </w:rPr>
        <w:t>+</w:t>
      </w:r>
      <w:r w:rsidR="0079274F" w:rsidRPr="00B20AA5">
        <w:rPr>
          <w:rFonts w:ascii="Arial" w:eastAsiaTheme="majorEastAsia" w:hAnsi="Arial" w:cs="Arial"/>
          <w:szCs w:val="24"/>
          <w:vertAlign w:val="subscript"/>
        </w:rPr>
        <w:t>j</w:t>
      </w:r>
      <w:r w:rsidRPr="00B20AA5">
        <w:rPr>
          <w:rFonts w:ascii="Arial" w:eastAsiaTheme="majorEastAsia" w:hAnsi="Arial" w:cs="Arial"/>
          <w:szCs w:val="24"/>
        </w:rPr>
        <w:t xml:space="preserve"> es la c</w:t>
      </w:r>
      <w:r w:rsidR="0079274F" w:rsidRPr="00B20AA5">
        <w:rPr>
          <w:rFonts w:ascii="Arial" w:eastAsiaTheme="majorEastAsia" w:hAnsi="Arial" w:cs="Arial"/>
          <w:szCs w:val="24"/>
        </w:rPr>
        <w:t>olumna total del tiempo 2</w:t>
      </w:r>
      <w:r w:rsidR="00F46EAB" w:rsidRPr="00B20AA5">
        <w:rPr>
          <w:rFonts w:ascii="Arial" w:eastAsiaTheme="majorEastAsia" w:hAnsi="Arial" w:cs="Arial"/>
          <w:szCs w:val="24"/>
        </w:rPr>
        <w:t xml:space="preserve"> y </w:t>
      </w:r>
      <w:r w:rsidR="0079274F" w:rsidRPr="00B20AA5">
        <w:rPr>
          <w:rFonts w:ascii="Arial" w:eastAsiaTheme="majorEastAsia" w:hAnsi="Arial" w:cs="Arial"/>
          <w:i/>
          <w:szCs w:val="24"/>
        </w:rPr>
        <w:t>P</w:t>
      </w:r>
      <w:r w:rsidR="0079274F" w:rsidRPr="00B20AA5">
        <w:rPr>
          <w:rFonts w:ascii="Arial" w:eastAsiaTheme="majorEastAsia" w:hAnsi="Arial" w:cs="Arial"/>
          <w:szCs w:val="24"/>
          <w:vertAlign w:val="subscript"/>
        </w:rPr>
        <w:t>ij</w:t>
      </w:r>
      <w:r w:rsidR="00F46EAB" w:rsidRPr="00B20AA5">
        <w:rPr>
          <w:rFonts w:ascii="Arial" w:eastAsiaTheme="majorEastAsia" w:hAnsi="Arial" w:cs="Arial"/>
          <w:szCs w:val="24"/>
        </w:rPr>
        <w:t xml:space="preserve"> es la</w:t>
      </w:r>
      <w:r w:rsidRPr="00B20AA5">
        <w:rPr>
          <w:rFonts w:ascii="Arial" w:eastAsiaTheme="majorEastAsia" w:hAnsi="Arial" w:cs="Arial"/>
          <w:szCs w:val="24"/>
        </w:rPr>
        <w:t xml:space="preserve"> p</w:t>
      </w:r>
      <w:r w:rsidR="0079274F" w:rsidRPr="00B20AA5">
        <w:rPr>
          <w:rFonts w:ascii="Arial" w:eastAsiaTheme="majorEastAsia" w:hAnsi="Arial" w:cs="Arial"/>
          <w:szCs w:val="24"/>
        </w:rPr>
        <w:t>ersistencia</w:t>
      </w:r>
      <w:r w:rsidR="00F46EAB" w:rsidRPr="00B20AA5">
        <w:rPr>
          <w:rFonts w:ascii="Arial" w:eastAsiaTheme="majorEastAsia" w:hAnsi="Arial" w:cs="Arial"/>
          <w:szCs w:val="24"/>
        </w:rPr>
        <w:t>.</w:t>
      </w:r>
    </w:p>
    <w:p w14:paraId="55CA5457" w14:textId="77777777" w:rsidR="0079274F" w:rsidRDefault="0079274F" w:rsidP="006E5879">
      <w:pPr>
        <w:spacing w:after="0" w:line="240" w:lineRule="auto"/>
        <w:ind w:firstLine="709"/>
        <w:jc w:val="both"/>
        <w:rPr>
          <w:rFonts w:ascii="Arial" w:eastAsiaTheme="majorEastAsia" w:hAnsi="Arial" w:cs="Arial"/>
          <w:szCs w:val="24"/>
        </w:rPr>
      </w:pPr>
      <w:r w:rsidRPr="00B20AA5">
        <w:rPr>
          <w:rFonts w:ascii="Arial" w:eastAsiaTheme="majorEastAsia" w:hAnsi="Arial" w:cs="Arial"/>
          <w:szCs w:val="24"/>
        </w:rPr>
        <w:lastRenderedPageBreak/>
        <w:t>La tabulación cruzada permite conocer el cambio neto (</w:t>
      </w:r>
      <w:r w:rsidRPr="00B20AA5">
        <w:rPr>
          <w:rFonts w:ascii="Arial" w:eastAsiaTheme="majorEastAsia" w:hAnsi="Arial" w:cs="Arial"/>
          <w:i/>
          <w:szCs w:val="24"/>
        </w:rPr>
        <w:t>CN</w:t>
      </w:r>
      <w:r w:rsidRPr="00B20AA5">
        <w:rPr>
          <w:rFonts w:ascii="Arial" w:eastAsiaTheme="majorEastAsia" w:hAnsi="Arial" w:cs="Arial"/>
          <w:szCs w:val="24"/>
        </w:rPr>
        <w:t>) de cada categoría, el cual se define como el valor absoluto de la resta de las pérdidas y las ganancias para cada categoría:</w:t>
      </w:r>
    </w:p>
    <w:p w14:paraId="2B7859C9" w14:textId="77777777" w:rsidR="006E5879" w:rsidRPr="00B20AA5" w:rsidRDefault="006E5879" w:rsidP="006E5879">
      <w:pPr>
        <w:spacing w:after="0" w:line="240" w:lineRule="auto"/>
        <w:ind w:firstLine="709"/>
        <w:jc w:val="both"/>
        <w:rPr>
          <w:rFonts w:ascii="Arial" w:eastAsiaTheme="majorEastAsia" w:hAnsi="Arial" w:cs="Arial"/>
          <w:szCs w:val="24"/>
        </w:rPr>
      </w:pPr>
    </w:p>
    <w:p w14:paraId="4E12698B" w14:textId="1C23D5D7" w:rsidR="0079274F" w:rsidRDefault="009332B6" w:rsidP="006E5879">
      <w:pPr>
        <w:tabs>
          <w:tab w:val="left" w:pos="7088"/>
          <w:tab w:val="left" w:pos="8505"/>
        </w:tabs>
        <w:spacing w:after="0" w:line="240" w:lineRule="auto"/>
        <w:ind w:firstLine="3402"/>
        <w:jc w:val="center"/>
        <w:rPr>
          <w:rFonts w:ascii="Arial" w:eastAsiaTheme="majorEastAsia" w:hAnsi="Arial" w:cs="Arial"/>
          <w:szCs w:val="24"/>
        </w:rPr>
      </w:pPr>
      <m:oMath>
        <m:r>
          <w:rPr>
            <w:rFonts w:ascii="Cambria Math" w:eastAsiaTheme="majorEastAsia" w:hAnsi="Cambria Math" w:cs="Arial"/>
            <w:szCs w:val="24"/>
          </w:rPr>
          <m:t xml:space="preserve">CN = |P – G| </m:t>
        </m:r>
      </m:oMath>
      <w:r w:rsidR="007502EC" w:rsidRPr="00B20AA5">
        <w:rPr>
          <w:rFonts w:ascii="Arial" w:eastAsiaTheme="majorEastAsia" w:hAnsi="Arial" w:cs="Arial"/>
          <w:szCs w:val="24"/>
        </w:rPr>
        <w:t>,</w:t>
      </w:r>
      <w:r w:rsidR="00297123">
        <w:rPr>
          <w:rFonts w:ascii="Arial" w:eastAsiaTheme="majorEastAsia" w:hAnsi="Arial" w:cs="Arial"/>
          <w:szCs w:val="24"/>
        </w:rPr>
        <w:tab/>
      </w:r>
      <w:r w:rsidR="0079274F" w:rsidRPr="00B20AA5">
        <w:rPr>
          <w:rFonts w:ascii="Arial" w:eastAsiaTheme="majorEastAsia" w:hAnsi="Arial" w:cs="Arial"/>
          <w:szCs w:val="24"/>
        </w:rPr>
        <w:t>(3)</w:t>
      </w:r>
    </w:p>
    <w:p w14:paraId="282ACDD4" w14:textId="77777777" w:rsidR="006E5879" w:rsidRPr="00B20AA5" w:rsidRDefault="006E5879" w:rsidP="006E5879">
      <w:pPr>
        <w:tabs>
          <w:tab w:val="left" w:pos="7088"/>
          <w:tab w:val="left" w:pos="8505"/>
        </w:tabs>
        <w:spacing w:after="0" w:line="240" w:lineRule="auto"/>
        <w:ind w:firstLine="3402"/>
        <w:jc w:val="center"/>
        <w:rPr>
          <w:rFonts w:ascii="Arial" w:eastAsiaTheme="majorEastAsia" w:hAnsi="Arial" w:cs="Arial"/>
          <w:szCs w:val="24"/>
        </w:rPr>
      </w:pPr>
    </w:p>
    <w:p w14:paraId="3367CE77" w14:textId="77777777" w:rsidR="0079274F" w:rsidRDefault="00617513" w:rsidP="006E5879">
      <w:pPr>
        <w:spacing w:after="0" w:line="240" w:lineRule="auto"/>
        <w:ind w:firstLine="709"/>
        <w:jc w:val="both"/>
        <w:rPr>
          <w:rFonts w:ascii="Arial" w:eastAsiaTheme="majorEastAsia" w:hAnsi="Arial" w:cs="Arial"/>
          <w:szCs w:val="24"/>
        </w:rPr>
      </w:pPr>
      <w:r w:rsidRPr="00B20AA5">
        <w:rPr>
          <w:rFonts w:ascii="Arial" w:eastAsiaTheme="majorEastAsia" w:hAnsi="Arial" w:cs="Arial"/>
          <w:szCs w:val="24"/>
        </w:rPr>
        <w:t xml:space="preserve">donde </w:t>
      </w:r>
      <w:r w:rsidRPr="00B20AA5">
        <w:rPr>
          <w:rFonts w:ascii="Arial" w:eastAsiaTheme="majorEastAsia" w:hAnsi="Arial" w:cs="Arial"/>
          <w:i/>
          <w:szCs w:val="24"/>
        </w:rPr>
        <w:t>CN</w:t>
      </w:r>
      <w:r w:rsidRPr="00B20AA5">
        <w:rPr>
          <w:rFonts w:ascii="Arial" w:eastAsiaTheme="majorEastAsia" w:hAnsi="Arial" w:cs="Arial"/>
          <w:szCs w:val="24"/>
        </w:rPr>
        <w:t xml:space="preserve"> es el c</w:t>
      </w:r>
      <w:r w:rsidR="0079274F" w:rsidRPr="00B20AA5">
        <w:rPr>
          <w:rFonts w:ascii="Arial" w:eastAsiaTheme="majorEastAsia" w:hAnsi="Arial" w:cs="Arial"/>
          <w:szCs w:val="24"/>
        </w:rPr>
        <w:t>ambio neto</w:t>
      </w:r>
      <w:r w:rsidRPr="00B20AA5">
        <w:rPr>
          <w:rFonts w:ascii="Arial" w:eastAsiaTheme="majorEastAsia" w:hAnsi="Arial" w:cs="Arial"/>
          <w:szCs w:val="24"/>
        </w:rPr>
        <w:t xml:space="preserve">; </w:t>
      </w:r>
      <w:r w:rsidRPr="00B20AA5">
        <w:rPr>
          <w:rFonts w:ascii="Arial" w:eastAsiaTheme="majorEastAsia" w:hAnsi="Arial" w:cs="Arial"/>
          <w:i/>
          <w:szCs w:val="24"/>
        </w:rPr>
        <w:t>P</w:t>
      </w:r>
      <w:r w:rsidRPr="00B20AA5">
        <w:rPr>
          <w:rFonts w:ascii="Arial" w:eastAsiaTheme="majorEastAsia" w:hAnsi="Arial" w:cs="Arial"/>
          <w:szCs w:val="24"/>
        </w:rPr>
        <w:t xml:space="preserve"> son las p</w:t>
      </w:r>
      <w:r w:rsidR="0079274F" w:rsidRPr="00B20AA5">
        <w:rPr>
          <w:rFonts w:ascii="Arial" w:eastAsiaTheme="majorEastAsia" w:hAnsi="Arial" w:cs="Arial"/>
          <w:szCs w:val="24"/>
        </w:rPr>
        <w:t>érdidas</w:t>
      </w:r>
      <w:r w:rsidRPr="00B20AA5">
        <w:rPr>
          <w:rFonts w:ascii="Arial" w:eastAsiaTheme="majorEastAsia" w:hAnsi="Arial" w:cs="Arial"/>
          <w:szCs w:val="24"/>
        </w:rPr>
        <w:t xml:space="preserve"> </w:t>
      </w:r>
      <w:r w:rsidR="0092579B" w:rsidRPr="00B20AA5">
        <w:rPr>
          <w:rFonts w:ascii="Arial" w:eastAsiaTheme="majorEastAsia" w:hAnsi="Arial" w:cs="Arial"/>
          <w:szCs w:val="24"/>
        </w:rPr>
        <w:t xml:space="preserve">y </w:t>
      </w:r>
      <w:r w:rsidR="0092579B" w:rsidRPr="00B20AA5">
        <w:rPr>
          <w:rFonts w:ascii="Arial" w:eastAsiaTheme="majorEastAsia" w:hAnsi="Arial" w:cs="Arial"/>
          <w:i/>
          <w:szCs w:val="24"/>
        </w:rPr>
        <w:t>G</w:t>
      </w:r>
      <w:r w:rsidR="0092579B" w:rsidRPr="00B20AA5">
        <w:rPr>
          <w:rFonts w:ascii="Arial" w:eastAsiaTheme="majorEastAsia" w:hAnsi="Arial" w:cs="Arial"/>
          <w:szCs w:val="24"/>
        </w:rPr>
        <w:t xml:space="preserve"> son las g</w:t>
      </w:r>
      <w:r w:rsidR="0079274F" w:rsidRPr="00B20AA5">
        <w:rPr>
          <w:rFonts w:ascii="Arial" w:eastAsiaTheme="majorEastAsia" w:hAnsi="Arial" w:cs="Arial"/>
          <w:szCs w:val="24"/>
        </w:rPr>
        <w:t>anancias</w:t>
      </w:r>
      <w:r w:rsidR="0092579B" w:rsidRPr="00B20AA5">
        <w:rPr>
          <w:rFonts w:ascii="Arial" w:eastAsiaTheme="majorEastAsia" w:hAnsi="Arial" w:cs="Arial"/>
          <w:szCs w:val="24"/>
        </w:rPr>
        <w:t>.</w:t>
      </w:r>
    </w:p>
    <w:p w14:paraId="2E2159DA" w14:textId="77777777" w:rsidR="006E5879" w:rsidRPr="00B20AA5" w:rsidRDefault="006E5879" w:rsidP="006E5879">
      <w:pPr>
        <w:spacing w:after="0" w:line="240" w:lineRule="auto"/>
        <w:ind w:firstLine="709"/>
        <w:jc w:val="both"/>
        <w:rPr>
          <w:rFonts w:ascii="Arial" w:eastAsiaTheme="majorEastAsia" w:hAnsi="Arial" w:cs="Arial"/>
          <w:szCs w:val="24"/>
        </w:rPr>
      </w:pPr>
    </w:p>
    <w:p w14:paraId="30688452" w14:textId="77777777" w:rsidR="0079274F" w:rsidRDefault="0079274F" w:rsidP="006E5879">
      <w:pPr>
        <w:spacing w:after="0" w:line="240" w:lineRule="auto"/>
        <w:ind w:firstLine="709"/>
        <w:jc w:val="both"/>
        <w:rPr>
          <w:rFonts w:ascii="Arial" w:eastAsiaTheme="majorEastAsia" w:hAnsi="Arial" w:cs="Arial"/>
          <w:szCs w:val="24"/>
        </w:rPr>
      </w:pPr>
      <w:r w:rsidRPr="00B20AA5">
        <w:rPr>
          <w:rFonts w:ascii="Arial" w:eastAsiaTheme="majorEastAsia" w:hAnsi="Arial" w:cs="Arial"/>
          <w:szCs w:val="24"/>
        </w:rPr>
        <w:t>El cambio total (</w:t>
      </w:r>
      <w:r w:rsidRPr="00B20AA5">
        <w:rPr>
          <w:rFonts w:ascii="Arial" w:eastAsiaTheme="majorEastAsia" w:hAnsi="Arial" w:cs="Arial"/>
          <w:i/>
          <w:szCs w:val="24"/>
        </w:rPr>
        <w:t>CT</w:t>
      </w:r>
      <w:r w:rsidRPr="00B20AA5">
        <w:rPr>
          <w:rFonts w:ascii="Arial" w:eastAsiaTheme="majorEastAsia" w:hAnsi="Arial" w:cs="Arial"/>
          <w:szCs w:val="24"/>
        </w:rPr>
        <w:t>) de cada categoría es la suma de las pérdidas y las ganancias:</w:t>
      </w:r>
    </w:p>
    <w:p w14:paraId="682F1D20" w14:textId="77777777" w:rsidR="006E5879" w:rsidRPr="00B20AA5" w:rsidRDefault="006E5879" w:rsidP="006E5879">
      <w:pPr>
        <w:spacing w:after="0" w:line="240" w:lineRule="auto"/>
        <w:ind w:firstLine="709"/>
        <w:jc w:val="both"/>
        <w:rPr>
          <w:rFonts w:ascii="Arial" w:eastAsiaTheme="majorEastAsia" w:hAnsi="Arial" w:cs="Arial"/>
          <w:szCs w:val="24"/>
        </w:rPr>
      </w:pPr>
    </w:p>
    <w:p w14:paraId="34A91681" w14:textId="037B1413" w:rsidR="0079274F" w:rsidRDefault="00C31CD8" w:rsidP="006E5879">
      <w:pPr>
        <w:tabs>
          <w:tab w:val="left" w:pos="7088"/>
          <w:tab w:val="left" w:pos="8647"/>
        </w:tabs>
        <w:spacing w:after="0" w:line="240" w:lineRule="auto"/>
        <w:ind w:firstLine="3402"/>
        <w:jc w:val="center"/>
        <w:rPr>
          <w:rFonts w:ascii="Arial" w:eastAsiaTheme="majorEastAsia" w:hAnsi="Arial" w:cs="Arial"/>
          <w:szCs w:val="24"/>
        </w:rPr>
      </w:pPr>
      <m:oMath>
        <m:r>
          <w:rPr>
            <w:rFonts w:ascii="Cambria Math" w:eastAsiaTheme="majorEastAsia" w:hAnsi="Cambria Math" w:cs="Arial"/>
            <w:szCs w:val="24"/>
          </w:rPr>
          <m:t>CT</m:t>
        </m:r>
        <m:r>
          <m:rPr>
            <m:sty m:val="p"/>
          </m:rPr>
          <w:rPr>
            <w:rFonts w:ascii="Cambria Math" w:eastAsiaTheme="majorEastAsia" w:hAnsi="Cambria Math" w:cs="Arial"/>
            <w:szCs w:val="24"/>
          </w:rPr>
          <m:t xml:space="preserve"> = </m:t>
        </m:r>
        <m:r>
          <w:rPr>
            <w:rFonts w:ascii="Cambria Math" w:eastAsiaTheme="majorEastAsia" w:hAnsi="Cambria Math" w:cs="Arial"/>
            <w:szCs w:val="24"/>
          </w:rPr>
          <m:t>P</m:t>
        </m:r>
        <m:r>
          <m:rPr>
            <m:sty m:val="p"/>
          </m:rPr>
          <w:rPr>
            <w:rFonts w:ascii="Cambria Math" w:eastAsiaTheme="majorEastAsia" w:hAnsi="Cambria Math" w:cs="Arial"/>
            <w:szCs w:val="24"/>
          </w:rPr>
          <m:t xml:space="preserve"> + </m:t>
        </m:r>
        <m:r>
          <w:rPr>
            <w:rFonts w:ascii="Cambria Math" w:eastAsiaTheme="majorEastAsia" w:hAnsi="Cambria Math" w:cs="Arial"/>
            <w:szCs w:val="24"/>
          </w:rPr>
          <m:t>G</m:t>
        </m:r>
        <m:r>
          <m:rPr>
            <m:sty m:val="p"/>
          </m:rPr>
          <w:rPr>
            <w:rFonts w:ascii="Cambria Math" w:eastAsiaTheme="majorEastAsia" w:hAnsi="Cambria Math" w:cs="Arial"/>
            <w:szCs w:val="24"/>
          </w:rPr>
          <m:t xml:space="preserve"> </m:t>
        </m:r>
      </m:oMath>
      <w:r w:rsidR="007502EC" w:rsidRPr="00B20AA5">
        <w:rPr>
          <w:rFonts w:ascii="Arial" w:eastAsiaTheme="majorEastAsia" w:hAnsi="Arial" w:cs="Arial"/>
          <w:szCs w:val="24"/>
        </w:rPr>
        <w:t>,</w:t>
      </w:r>
      <w:r w:rsidR="00297123">
        <w:rPr>
          <w:rFonts w:ascii="Arial" w:eastAsiaTheme="majorEastAsia" w:hAnsi="Arial" w:cs="Arial"/>
          <w:szCs w:val="24"/>
        </w:rPr>
        <w:tab/>
      </w:r>
      <w:r w:rsidR="0079274F" w:rsidRPr="00B20AA5">
        <w:rPr>
          <w:rFonts w:ascii="Arial" w:eastAsiaTheme="majorEastAsia" w:hAnsi="Arial" w:cs="Arial"/>
          <w:szCs w:val="24"/>
        </w:rPr>
        <w:t>(4)</w:t>
      </w:r>
    </w:p>
    <w:p w14:paraId="462B9B19" w14:textId="77777777" w:rsidR="006E5879" w:rsidRPr="00B20AA5" w:rsidRDefault="006E5879" w:rsidP="006E5879">
      <w:pPr>
        <w:tabs>
          <w:tab w:val="left" w:pos="7088"/>
          <w:tab w:val="left" w:pos="8647"/>
        </w:tabs>
        <w:spacing w:after="0" w:line="240" w:lineRule="auto"/>
        <w:ind w:firstLine="3402"/>
        <w:jc w:val="center"/>
        <w:rPr>
          <w:rFonts w:ascii="Arial" w:eastAsiaTheme="majorEastAsia" w:hAnsi="Arial" w:cs="Arial"/>
          <w:szCs w:val="24"/>
        </w:rPr>
      </w:pPr>
    </w:p>
    <w:p w14:paraId="55D12F19" w14:textId="77777777" w:rsidR="00255E7F" w:rsidRPr="00B20AA5" w:rsidRDefault="0092579B" w:rsidP="001E21E6">
      <w:pPr>
        <w:spacing w:after="0" w:line="240" w:lineRule="auto"/>
        <w:ind w:firstLine="709"/>
        <w:jc w:val="both"/>
        <w:rPr>
          <w:rFonts w:ascii="Arial" w:eastAsiaTheme="majorEastAsia" w:hAnsi="Arial" w:cs="Arial"/>
          <w:szCs w:val="24"/>
        </w:rPr>
      </w:pPr>
      <w:r w:rsidRPr="00B20AA5">
        <w:rPr>
          <w:rFonts w:ascii="Arial" w:eastAsiaTheme="majorEastAsia" w:hAnsi="Arial" w:cs="Arial"/>
          <w:szCs w:val="24"/>
        </w:rPr>
        <w:t xml:space="preserve">donde </w:t>
      </w:r>
      <w:r w:rsidRPr="00B20AA5">
        <w:rPr>
          <w:rFonts w:ascii="Arial" w:eastAsiaTheme="majorEastAsia" w:hAnsi="Arial" w:cs="Arial"/>
          <w:i/>
          <w:szCs w:val="24"/>
        </w:rPr>
        <w:t>CT</w:t>
      </w:r>
      <w:r w:rsidRPr="00B20AA5">
        <w:rPr>
          <w:rFonts w:ascii="Arial" w:eastAsiaTheme="majorEastAsia" w:hAnsi="Arial" w:cs="Arial"/>
          <w:szCs w:val="24"/>
        </w:rPr>
        <w:t xml:space="preserve"> es el c</w:t>
      </w:r>
      <w:r w:rsidR="0079274F" w:rsidRPr="00B20AA5">
        <w:rPr>
          <w:rFonts w:ascii="Arial" w:eastAsiaTheme="majorEastAsia" w:hAnsi="Arial" w:cs="Arial"/>
          <w:szCs w:val="24"/>
        </w:rPr>
        <w:t>ambio total</w:t>
      </w:r>
      <w:r w:rsidRPr="00B20AA5">
        <w:rPr>
          <w:rFonts w:ascii="Arial" w:eastAsiaTheme="majorEastAsia" w:hAnsi="Arial" w:cs="Arial"/>
          <w:szCs w:val="24"/>
        </w:rPr>
        <w:t xml:space="preserve">; </w:t>
      </w:r>
      <w:r w:rsidRPr="00B20AA5">
        <w:rPr>
          <w:rFonts w:ascii="Arial" w:eastAsiaTheme="majorEastAsia" w:hAnsi="Arial" w:cs="Arial"/>
          <w:i/>
          <w:szCs w:val="24"/>
        </w:rPr>
        <w:t>P</w:t>
      </w:r>
      <w:r w:rsidRPr="00B20AA5">
        <w:rPr>
          <w:rFonts w:ascii="Arial" w:eastAsiaTheme="majorEastAsia" w:hAnsi="Arial" w:cs="Arial"/>
          <w:szCs w:val="24"/>
        </w:rPr>
        <w:t xml:space="preserve"> son las p</w:t>
      </w:r>
      <w:r w:rsidR="0079274F" w:rsidRPr="00B20AA5">
        <w:rPr>
          <w:rFonts w:ascii="Arial" w:eastAsiaTheme="majorEastAsia" w:hAnsi="Arial" w:cs="Arial"/>
          <w:szCs w:val="24"/>
        </w:rPr>
        <w:t>érdidas</w:t>
      </w:r>
      <w:r w:rsidRPr="00B20AA5">
        <w:rPr>
          <w:rFonts w:ascii="Arial" w:eastAsiaTheme="majorEastAsia" w:hAnsi="Arial" w:cs="Arial"/>
          <w:szCs w:val="24"/>
        </w:rPr>
        <w:t xml:space="preserve"> y </w:t>
      </w:r>
      <w:r w:rsidRPr="00B20AA5">
        <w:rPr>
          <w:rFonts w:ascii="Arial" w:eastAsiaTheme="majorEastAsia" w:hAnsi="Arial" w:cs="Arial"/>
          <w:i/>
          <w:szCs w:val="24"/>
        </w:rPr>
        <w:t>G</w:t>
      </w:r>
      <w:r w:rsidRPr="00B20AA5">
        <w:rPr>
          <w:rFonts w:ascii="Arial" w:eastAsiaTheme="majorEastAsia" w:hAnsi="Arial" w:cs="Arial"/>
          <w:szCs w:val="24"/>
        </w:rPr>
        <w:t xml:space="preserve"> son las g</w:t>
      </w:r>
      <w:r w:rsidR="0079274F" w:rsidRPr="00B20AA5">
        <w:rPr>
          <w:rFonts w:ascii="Arial" w:eastAsiaTheme="majorEastAsia" w:hAnsi="Arial" w:cs="Arial"/>
          <w:szCs w:val="24"/>
        </w:rPr>
        <w:t>anancias</w:t>
      </w:r>
      <w:r w:rsidRPr="00B20AA5">
        <w:rPr>
          <w:rFonts w:ascii="Arial" w:eastAsiaTheme="majorEastAsia" w:hAnsi="Arial" w:cs="Arial"/>
          <w:szCs w:val="24"/>
        </w:rPr>
        <w:t>.</w:t>
      </w:r>
    </w:p>
    <w:p w14:paraId="2B2D9A65" w14:textId="77777777" w:rsidR="00E1497A" w:rsidRDefault="00E1497A" w:rsidP="00A04768">
      <w:pPr>
        <w:spacing w:after="0" w:line="240" w:lineRule="auto"/>
        <w:ind w:firstLine="709"/>
        <w:jc w:val="both"/>
        <w:rPr>
          <w:rFonts w:ascii="Arial" w:eastAsiaTheme="majorEastAsia" w:hAnsi="Arial" w:cs="Arial"/>
        </w:rPr>
      </w:pPr>
    </w:p>
    <w:p w14:paraId="5508C2EC" w14:textId="608A0D50" w:rsidR="00C31CD8" w:rsidRDefault="00864C80" w:rsidP="001E21E6">
      <w:pPr>
        <w:spacing w:after="0" w:line="240" w:lineRule="auto"/>
        <w:ind w:firstLine="709"/>
        <w:jc w:val="both"/>
        <w:rPr>
          <w:rFonts w:ascii="Arial" w:eastAsiaTheme="majorEastAsia" w:hAnsi="Arial" w:cs="Arial"/>
        </w:rPr>
      </w:pPr>
      <w:r>
        <w:rPr>
          <w:rFonts w:ascii="Arial" w:eastAsiaTheme="majorEastAsia" w:hAnsi="Arial" w:cs="Arial"/>
        </w:rPr>
        <w:t>El intercambio (</w:t>
      </w:r>
      <w:r w:rsidRPr="00864C80">
        <w:rPr>
          <w:rFonts w:ascii="Arial" w:eastAsiaTheme="majorEastAsia" w:hAnsi="Arial" w:cs="Arial"/>
          <w:i/>
        </w:rPr>
        <w:t>I</w:t>
      </w:r>
      <w:r>
        <w:rPr>
          <w:rFonts w:ascii="Arial" w:eastAsiaTheme="majorEastAsia" w:hAnsi="Arial" w:cs="Arial"/>
        </w:rPr>
        <w:t>) de cada categoría es la diferencia entre el cambio total (</w:t>
      </w:r>
      <w:r w:rsidRPr="00864C80">
        <w:rPr>
          <w:rFonts w:ascii="Arial" w:eastAsiaTheme="majorEastAsia" w:hAnsi="Arial" w:cs="Arial"/>
          <w:i/>
        </w:rPr>
        <w:t>CT</w:t>
      </w:r>
      <w:r>
        <w:rPr>
          <w:rFonts w:ascii="Arial" w:eastAsiaTheme="majorEastAsia" w:hAnsi="Arial" w:cs="Arial"/>
        </w:rPr>
        <w:t>) y el cambio neto (</w:t>
      </w:r>
      <w:r w:rsidRPr="00864C80">
        <w:rPr>
          <w:rFonts w:ascii="Arial" w:eastAsiaTheme="majorEastAsia" w:hAnsi="Arial" w:cs="Arial"/>
          <w:i/>
        </w:rPr>
        <w:t>CN</w:t>
      </w:r>
      <w:r>
        <w:rPr>
          <w:rFonts w:ascii="Arial" w:eastAsiaTheme="majorEastAsia" w:hAnsi="Arial" w:cs="Arial"/>
        </w:rPr>
        <w:t>).</w:t>
      </w:r>
    </w:p>
    <w:p w14:paraId="6627E8AB" w14:textId="77777777" w:rsidR="001848E3" w:rsidRDefault="001848E3" w:rsidP="00A04768">
      <w:pPr>
        <w:spacing w:after="0" w:line="240" w:lineRule="auto"/>
        <w:ind w:firstLine="709"/>
        <w:jc w:val="both"/>
        <w:rPr>
          <w:rFonts w:ascii="Arial" w:eastAsiaTheme="majorEastAsia" w:hAnsi="Arial" w:cs="Arial"/>
        </w:rPr>
      </w:pPr>
    </w:p>
    <w:p w14:paraId="736DED9E" w14:textId="53FAAEF0" w:rsidR="00864C80" w:rsidRDefault="00864C80" w:rsidP="00864C80">
      <w:pPr>
        <w:tabs>
          <w:tab w:val="left" w:pos="7088"/>
          <w:tab w:val="left" w:pos="8647"/>
        </w:tabs>
        <w:spacing w:after="0" w:line="240" w:lineRule="auto"/>
        <w:ind w:firstLine="3544"/>
        <w:jc w:val="center"/>
        <w:rPr>
          <w:rFonts w:ascii="Arial" w:eastAsiaTheme="majorEastAsia" w:hAnsi="Arial" w:cs="Arial"/>
          <w:szCs w:val="24"/>
        </w:rPr>
      </w:pPr>
      <m:oMath>
        <m:r>
          <w:rPr>
            <w:rFonts w:ascii="Cambria Math" w:eastAsiaTheme="majorEastAsia" w:hAnsi="Cambria Math" w:cs="Arial"/>
            <w:szCs w:val="24"/>
          </w:rPr>
          <m:t>I</m:t>
        </m:r>
        <m:r>
          <m:rPr>
            <m:sty m:val="p"/>
          </m:rPr>
          <w:rPr>
            <w:rFonts w:ascii="Cambria Math" w:eastAsiaTheme="majorEastAsia" w:hAnsi="Cambria Math" w:cs="Arial"/>
            <w:szCs w:val="24"/>
          </w:rPr>
          <m:t xml:space="preserve">= </m:t>
        </m:r>
        <m:r>
          <w:rPr>
            <w:rFonts w:ascii="Cambria Math" w:eastAsiaTheme="majorEastAsia" w:hAnsi="Cambria Math" w:cs="Arial"/>
            <w:szCs w:val="24"/>
          </w:rPr>
          <m:t xml:space="preserve">CN </m:t>
        </m:r>
        <m:r>
          <m:rPr>
            <m:sty m:val="p"/>
          </m:rPr>
          <w:rPr>
            <w:rFonts w:ascii="Cambria Math" w:eastAsiaTheme="majorEastAsia" w:hAnsi="Cambria Math" w:cs="Arial"/>
            <w:szCs w:val="24"/>
          </w:rPr>
          <m:t xml:space="preserve">- </m:t>
        </m:r>
        <m:r>
          <w:rPr>
            <w:rFonts w:ascii="Cambria Math" w:eastAsiaTheme="majorEastAsia" w:hAnsi="Cambria Math" w:cs="Arial"/>
            <w:szCs w:val="24"/>
          </w:rPr>
          <m:t>CT</m:t>
        </m:r>
        <m:r>
          <m:rPr>
            <m:sty m:val="p"/>
          </m:rPr>
          <w:rPr>
            <w:rFonts w:ascii="Cambria Math" w:eastAsiaTheme="majorEastAsia" w:hAnsi="Cambria Math" w:cs="Arial"/>
            <w:szCs w:val="24"/>
          </w:rPr>
          <m:t xml:space="preserve"> </m:t>
        </m:r>
      </m:oMath>
      <w:r w:rsidRPr="00B20AA5">
        <w:rPr>
          <w:rFonts w:ascii="Arial" w:eastAsiaTheme="majorEastAsia" w:hAnsi="Arial" w:cs="Arial"/>
          <w:szCs w:val="24"/>
        </w:rPr>
        <w:t>,</w:t>
      </w:r>
      <w:r>
        <w:rPr>
          <w:rFonts w:ascii="Arial" w:eastAsiaTheme="majorEastAsia" w:hAnsi="Arial" w:cs="Arial"/>
          <w:szCs w:val="24"/>
        </w:rPr>
        <w:tab/>
      </w:r>
      <w:r w:rsidRPr="00B20AA5">
        <w:rPr>
          <w:rFonts w:ascii="Arial" w:eastAsiaTheme="majorEastAsia" w:hAnsi="Arial" w:cs="Arial"/>
          <w:szCs w:val="24"/>
        </w:rPr>
        <w:t>(</w:t>
      </w:r>
      <w:r>
        <w:rPr>
          <w:rFonts w:ascii="Arial" w:eastAsiaTheme="majorEastAsia" w:hAnsi="Arial" w:cs="Arial"/>
          <w:szCs w:val="24"/>
        </w:rPr>
        <w:t>5</w:t>
      </w:r>
      <w:r w:rsidRPr="00B20AA5">
        <w:rPr>
          <w:rFonts w:ascii="Arial" w:eastAsiaTheme="majorEastAsia" w:hAnsi="Arial" w:cs="Arial"/>
          <w:szCs w:val="24"/>
        </w:rPr>
        <w:t>)</w:t>
      </w:r>
    </w:p>
    <w:p w14:paraId="5373AF80" w14:textId="77777777" w:rsidR="00864C80" w:rsidRPr="00297123" w:rsidRDefault="00864C80" w:rsidP="00A04768">
      <w:pPr>
        <w:spacing w:after="0" w:line="240" w:lineRule="auto"/>
        <w:ind w:firstLine="709"/>
        <w:jc w:val="both"/>
        <w:rPr>
          <w:rFonts w:ascii="Arial" w:eastAsiaTheme="majorEastAsia" w:hAnsi="Arial" w:cs="Arial"/>
        </w:rPr>
      </w:pPr>
    </w:p>
    <w:p w14:paraId="4C2AC6B4" w14:textId="77777777" w:rsidR="00126007" w:rsidRPr="00F76E32" w:rsidRDefault="00F76E32" w:rsidP="002E25AF">
      <w:pPr>
        <w:pStyle w:val="Ttulo1"/>
        <w:numPr>
          <w:ilvl w:val="0"/>
          <w:numId w:val="3"/>
        </w:numPr>
        <w:spacing w:before="0"/>
        <w:ind w:left="0" w:firstLine="142"/>
        <w:jc w:val="both"/>
        <w:rPr>
          <w:rFonts w:ascii="Arial" w:hAnsi="Arial" w:cs="Arial"/>
          <w:b/>
        </w:rPr>
      </w:pPr>
      <w:r w:rsidRPr="00F76E32">
        <w:rPr>
          <w:rFonts w:ascii="Arial" w:hAnsi="Arial" w:cs="Arial"/>
          <w:b/>
        </w:rPr>
        <w:t>RESULTADOS</w:t>
      </w:r>
    </w:p>
    <w:p w14:paraId="2015C19B" w14:textId="77777777" w:rsidR="003C3C5B" w:rsidRPr="00CD1BD5" w:rsidRDefault="003C3C5B" w:rsidP="00EE039C">
      <w:pPr>
        <w:spacing w:after="0" w:line="240" w:lineRule="auto"/>
        <w:rPr>
          <w:rFonts w:ascii="Arial" w:hAnsi="Arial" w:cs="Arial"/>
        </w:rPr>
      </w:pPr>
    </w:p>
    <w:p w14:paraId="7DB12575" w14:textId="0168DCC3" w:rsidR="0049219A" w:rsidRPr="007F2745" w:rsidRDefault="00141465" w:rsidP="006E5879">
      <w:pPr>
        <w:spacing w:after="0" w:line="240" w:lineRule="auto"/>
        <w:ind w:firstLine="709"/>
        <w:jc w:val="both"/>
        <w:rPr>
          <w:rFonts w:ascii="Arial" w:hAnsi="Arial" w:cs="Arial"/>
          <w:color w:val="0E0E0E"/>
          <w:szCs w:val="24"/>
        </w:rPr>
      </w:pPr>
      <w:r w:rsidRPr="007F2745">
        <w:rPr>
          <w:rFonts w:ascii="Arial" w:hAnsi="Arial" w:cs="Arial"/>
          <w:color w:val="0E0E0E"/>
          <w:szCs w:val="24"/>
        </w:rPr>
        <w:t xml:space="preserve">La homogenización de la clasificación de cobertura y uso del suelo resultó en ocho categorías </w:t>
      </w:r>
      <w:r w:rsidR="00A33D94" w:rsidRPr="007F2745">
        <w:rPr>
          <w:rFonts w:ascii="Arial" w:hAnsi="Arial" w:cs="Arial"/>
          <w:color w:val="0E0E0E"/>
          <w:szCs w:val="24"/>
        </w:rPr>
        <w:t>(Figura 3)</w:t>
      </w:r>
      <w:r w:rsidR="00BC5DA8" w:rsidRPr="007F2745">
        <w:rPr>
          <w:rFonts w:ascii="Arial" w:hAnsi="Arial" w:cs="Arial"/>
          <w:color w:val="0E0E0E"/>
          <w:szCs w:val="24"/>
        </w:rPr>
        <w:t xml:space="preserve">: </w:t>
      </w:r>
      <w:r w:rsidR="0049219A" w:rsidRPr="007F2745">
        <w:rPr>
          <w:rFonts w:ascii="Arial" w:hAnsi="Arial" w:cs="Arial"/>
          <w:color w:val="0E0E0E"/>
          <w:szCs w:val="24"/>
        </w:rPr>
        <w:t>Área urbana (Au)</w:t>
      </w:r>
      <w:r w:rsidR="008A3774">
        <w:rPr>
          <w:rFonts w:ascii="Arial" w:hAnsi="Arial" w:cs="Arial"/>
          <w:color w:val="0E0E0E"/>
          <w:szCs w:val="24"/>
        </w:rPr>
        <w:t>;</w:t>
      </w:r>
      <w:r w:rsidR="0049219A" w:rsidRPr="007F2745">
        <w:rPr>
          <w:rFonts w:ascii="Arial" w:hAnsi="Arial" w:cs="Arial"/>
          <w:color w:val="0E0E0E"/>
          <w:szCs w:val="24"/>
        </w:rPr>
        <w:t xml:space="preserve"> Bosque nativo (Bn)</w:t>
      </w:r>
      <w:r w:rsidR="008510D4" w:rsidRPr="007F2745">
        <w:rPr>
          <w:rFonts w:ascii="Arial" w:hAnsi="Arial" w:cs="Arial"/>
          <w:color w:val="0E0E0E"/>
          <w:szCs w:val="24"/>
        </w:rPr>
        <w:t>;</w:t>
      </w:r>
      <w:r w:rsidR="00A90836" w:rsidRPr="007F2745">
        <w:rPr>
          <w:rFonts w:ascii="Arial" w:hAnsi="Arial" w:cs="Arial"/>
          <w:color w:val="0E0E0E"/>
          <w:szCs w:val="24"/>
        </w:rPr>
        <w:t xml:space="preserve"> Cuerpo de agua natural (Cag</w:t>
      </w:r>
      <w:r w:rsidR="0049219A" w:rsidRPr="007F2745">
        <w:rPr>
          <w:rFonts w:ascii="Arial" w:hAnsi="Arial" w:cs="Arial"/>
          <w:color w:val="0E0E0E"/>
          <w:szCs w:val="24"/>
        </w:rPr>
        <w:t>)</w:t>
      </w:r>
      <w:r w:rsidR="008510D4" w:rsidRPr="007F2745">
        <w:rPr>
          <w:rFonts w:ascii="Arial" w:hAnsi="Arial" w:cs="Arial"/>
          <w:color w:val="0E0E0E"/>
          <w:szCs w:val="24"/>
        </w:rPr>
        <w:t xml:space="preserve">; </w:t>
      </w:r>
      <w:r w:rsidR="0049219A" w:rsidRPr="007F2745">
        <w:rPr>
          <w:rFonts w:ascii="Arial" w:hAnsi="Arial" w:cs="Arial"/>
          <w:color w:val="0E0E0E"/>
          <w:szCs w:val="24"/>
        </w:rPr>
        <w:t>Cultivo anual (Ca</w:t>
      </w:r>
      <w:r w:rsidR="00DB2CAE">
        <w:rPr>
          <w:rFonts w:ascii="Arial" w:hAnsi="Arial" w:cs="Arial"/>
          <w:color w:val="0E0E0E"/>
          <w:szCs w:val="24"/>
        </w:rPr>
        <w:t xml:space="preserve">) </w:t>
      </w:r>
      <w:r w:rsidR="00DB2CAE" w:rsidRPr="00DB2CAE">
        <w:rPr>
          <w:rFonts w:ascii="Arial" w:hAnsi="Arial" w:cs="Arial"/>
          <w:color w:val="0E0E0E"/>
          <w:szCs w:val="24"/>
        </w:rPr>
        <w:t xml:space="preserve">constituido mayormente por cultivos de ciclo corto y cereales y en </w:t>
      </w:r>
      <w:r w:rsidR="00DB2CAE">
        <w:rPr>
          <w:rFonts w:ascii="Arial" w:hAnsi="Arial" w:cs="Arial"/>
          <w:color w:val="0E0E0E"/>
          <w:szCs w:val="24"/>
        </w:rPr>
        <w:t xml:space="preserve">menor proporción </w:t>
      </w:r>
      <w:r w:rsidR="00DB2CAE" w:rsidRPr="00DB2CAE">
        <w:rPr>
          <w:rFonts w:ascii="Arial" w:hAnsi="Arial" w:cs="Arial"/>
          <w:color w:val="0E0E0E"/>
          <w:szCs w:val="24"/>
        </w:rPr>
        <w:t xml:space="preserve">por arboricultura tropical; Cultivo permanente (Cp), compuesto por árboles frutales y arboricultura tropical, </w:t>
      </w:r>
      <w:r w:rsidR="00DB2CAE">
        <w:rPr>
          <w:rFonts w:ascii="Arial" w:hAnsi="Arial" w:cs="Arial"/>
          <w:color w:val="0E0E0E"/>
          <w:szCs w:val="24"/>
        </w:rPr>
        <w:t>y en menor proporción por</w:t>
      </w:r>
      <w:r w:rsidR="00DB2CAE" w:rsidRPr="00DB2CAE">
        <w:rPr>
          <w:rFonts w:ascii="Arial" w:hAnsi="Arial" w:cs="Arial"/>
          <w:color w:val="0E0E0E"/>
          <w:szCs w:val="24"/>
        </w:rPr>
        <w:t xml:space="preserve"> cultivos de ciclo corto; Cultivo semipermanente (Cs), consta principalmente de árboles frutales y otros cultivos industriales; Mosaico agropecuario (Ma), compuesto por tierras en transición, misceláneo de frutales y misceláneo indiferenciado; y Pastizal (P</w:t>
      </w:r>
      <w:r w:rsidR="002D4F29">
        <w:rPr>
          <w:rFonts w:ascii="Arial" w:hAnsi="Arial" w:cs="Arial"/>
          <w:color w:val="0E0E0E"/>
          <w:szCs w:val="24"/>
        </w:rPr>
        <w:t>a</w:t>
      </w:r>
      <w:r w:rsidR="00DB2CAE" w:rsidRPr="00DB2CAE">
        <w:rPr>
          <w:rFonts w:ascii="Arial" w:hAnsi="Arial" w:cs="Arial"/>
          <w:color w:val="0E0E0E"/>
          <w:szCs w:val="24"/>
        </w:rPr>
        <w:t>).</w:t>
      </w:r>
      <w:r w:rsidR="00F95E1B" w:rsidRPr="007F2745">
        <w:rPr>
          <w:rFonts w:ascii="Arial" w:hAnsi="Arial" w:cs="Arial"/>
          <w:noProof/>
          <w:sz w:val="16"/>
        </w:rPr>
        <w:t xml:space="preserve"> </w:t>
      </w:r>
    </w:p>
    <w:p w14:paraId="0FF6E4A8" w14:textId="77777777" w:rsidR="00AD58E3" w:rsidRDefault="00AD58E3" w:rsidP="00EE039C">
      <w:pPr>
        <w:spacing w:after="0" w:line="240" w:lineRule="auto"/>
        <w:ind w:firstLine="709"/>
        <w:jc w:val="both"/>
        <w:rPr>
          <w:rFonts w:ascii="Arial" w:hAnsi="Arial" w:cs="Arial"/>
          <w:color w:val="0E0E0E"/>
          <w:szCs w:val="24"/>
        </w:rPr>
      </w:pPr>
    </w:p>
    <w:p w14:paraId="380E0154" w14:textId="55A89844" w:rsidR="00DB2CAE" w:rsidRPr="007F2745" w:rsidRDefault="00DB2CAE" w:rsidP="00EE039C">
      <w:pPr>
        <w:spacing w:after="0" w:line="240" w:lineRule="auto"/>
        <w:ind w:firstLine="709"/>
        <w:jc w:val="both"/>
        <w:rPr>
          <w:rFonts w:ascii="Arial" w:hAnsi="Arial" w:cs="Arial"/>
          <w:color w:val="0E0E0E"/>
          <w:szCs w:val="24"/>
        </w:rPr>
      </w:pPr>
      <w:r>
        <w:rPr>
          <w:rFonts w:ascii="Arial" w:hAnsi="Arial" w:cs="Arial"/>
          <w:color w:val="0E0E0E"/>
          <w:szCs w:val="24"/>
        </w:rPr>
        <w:t>Asimismo, se observó que en la clasificación del 2002 no constan las categorías de Au y Ma,</w:t>
      </w:r>
      <w:r w:rsidR="00900DB8">
        <w:rPr>
          <w:rFonts w:ascii="Arial" w:hAnsi="Arial" w:cs="Arial"/>
          <w:color w:val="0E0E0E"/>
          <w:szCs w:val="24"/>
        </w:rPr>
        <w:t xml:space="preserve"> lo que resultó en un análisis de seis categorías en el 2002 y ocho categorías en el 2008 para el primer periodo</w:t>
      </w:r>
      <w:r w:rsidR="007911E3">
        <w:rPr>
          <w:rFonts w:ascii="Arial" w:hAnsi="Arial" w:cs="Arial"/>
          <w:color w:val="0E0E0E"/>
          <w:szCs w:val="24"/>
        </w:rPr>
        <w:t>. Mientras que el análisis del segundo periodo (2008-2014) se realizó para las ocho categorías descritas anteriormente, en este sentido, es importante mencionar que la información cartográfica para el segundo periodo</w:t>
      </w:r>
      <w:r w:rsidR="00141BB2">
        <w:rPr>
          <w:rFonts w:ascii="Arial" w:hAnsi="Arial" w:cs="Arial"/>
          <w:color w:val="0E0E0E"/>
          <w:szCs w:val="24"/>
        </w:rPr>
        <w:t xml:space="preserve"> posee</w:t>
      </w:r>
      <w:r w:rsidR="007911E3">
        <w:rPr>
          <w:rFonts w:ascii="Arial" w:hAnsi="Arial" w:cs="Arial"/>
          <w:color w:val="0E0E0E"/>
          <w:szCs w:val="24"/>
        </w:rPr>
        <w:t xml:space="preserve"> mayor detalle en cuanto </w:t>
      </w:r>
      <w:r w:rsidR="005F2590">
        <w:rPr>
          <w:rFonts w:ascii="Arial" w:hAnsi="Arial" w:cs="Arial"/>
          <w:color w:val="0E0E0E"/>
          <w:szCs w:val="24"/>
        </w:rPr>
        <w:t>a la descripción de la cobertura y uso del suelo</w:t>
      </w:r>
      <w:r w:rsidR="007911E3">
        <w:rPr>
          <w:rFonts w:ascii="Arial" w:hAnsi="Arial" w:cs="Arial"/>
          <w:color w:val="0E0E0E"/>
          <w:szCs w:val="24"/>
        </w:rPr>
        <w:t xml:space="preserve"> respecto a la clasificación del 2002.</w:t>
      </w:r>
    </w:p>
    <w:p w14:paraId="00DFC175" w14:textId="77777777" w:rsidR="00AD58E3" w:rsidRPr="007F2745" w:rsidRDefault="002418D1" w:rsidP="003052E0">
      <w:pPr>
        <w:spacing w:after="0" w:line="240" w:lineRule="auto"/>
        <w:ind w:firstLine="709"/>
        <w:jc w:val="center"/>
        <w:rPr>
          <w:rFonts w:ascii="Arial" w:hAnsi="Arial" w:cs="Arial"/>
        </w:rPr>
      </w:pPr>
      <w:r w:rsidRPr="00B20AA5">
        <w:rPr>
          <w:rFonts w:ascii="Arial" w:hAnsi="Arial" w:cs="Arial"/>
          <w:noProof/>
          <w:sz w:val="16"/>
          <w:lang w:eastAsia="es-EC"/>
        </w:rPr>
        <w:lastRenderedPageBreak/>
        <mc:AlternateContent>
          <mc:Choice Requires="wps">
            <w:drawing>
              <wp:anchor distT="45720" distB="45720" distL="114300" distR="114300" simplePos="0" relativeHeight="251658244" behindDoc="0" locked="0" layoutInCell="1" allowOverlap="1" wp14:anchorId="31FB7C76" wp14:editId="17E29A07">
                <wp:simplePos x="0" y="0"/>
                <wp:positionH relativeFrom="column">
                  <wp:posOffset>1204595</wp:posOffset>
                </wp:positionH>
                <wp:positionV relativeFrom="paragraph">
                  <wp:posOffset>118110</wp:posOffset>
                </wp:positionV>
                <wp:extent cx="295275" cy="285750"/>
                <wp:effectExtent l="0" t="0" r="9525" b="0"/>
                <wp:wrapThrough wrapText="bothSides">
                  <wp:wrapPolygon edited="0">
                    <wp:start x="0" y="0"/>
                    <wp:lineTo x="0" y="20160"/>
                    <wp:lineTo x="20903" y="20160"/>
                    <wp:lineTo x="20903" y="0"/>
                    <wp:lineTo x="0" y="0"/>
                  </wp:wrapPolygon>
                </wp:wrapThrough>
                <wp:docPr id="3" name="Cuadro de texto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95275" cy="2857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76A571A" w14:textId="77777777" w:rsidR="007911E3" w:rsidRPr="001413D6" w:rsidRDefault="007911E3" w:rsidP="007A5DDA">
                            <w:pPr>
                              <w:rPr>
                                <w:b/>
                              </w:rPr>
                            </w:pPr>
                            <w:r w:rsidRPr="001413D6">
                              <w:rPr>
                                <w:b/>
                              </w:rPr>
                              <w:t>a</w:t>
                            </w:r>
                            <w:r>
                              <w:rPr>
                                <w:b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1FB7C76" id="_x0000_s1029" type="#_x0000_t202" style="position:absolute;left:0;text-align:left;margin-left:94.85pt;margin-top:9.3pt;width:23.25pt;height:22.5pt;z-index:25165824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" stroked="f">
                <v:textbox>
                  <w:txbxContent>
                    <w:p w14:paraId="476A571A" w14:textId="77777777" w:rsidR="007911E3" w:rsidRPr="001413D6" w:rsidRDefault="007911E3" w:rsidP="007A5DDA">
                      <w:pPr>
                        <w:rPr>
                          <w:b/>
                        </w:rPr>
                      </w:pPr>
                      <w:r w:rsidRPr="001413D6">
                        <w:rPr>
                          <w:b/>
                        </w:rPr>
                        <w:t>a</w:t>
                      </w:r>
                      <w:r>
                        <w:rPr>
                          <w:b/>
                        </w:rPr>
                        <w:t>)</w:t>
                      </w:r>
                    </w:p>
                  </w:txbxContent>
                </v:textbox>
                <w10:wrap type="through"/>
              </v:shape>
            </w:pict>
          </mc:Fallback>
        </mc:AlternateContent>
      </w:r>
      <w:r w:rsidRPr="00B20AA5">
        <w:rPr>
          <w:rFonts w:ascii="Arial" w:hAnsi="Arial" w:cs="Arial"/>
          <w:noProof/>
          <w:sz w:val="16"/>
          <w:lang w:eastAsia="es-EC"/>
        </w:rPr>
        <mc:AlternateContent>
          <mc:Choice Requires="wps">
            <w:drawing>
              <wp:anchor distT="45720" distB="45720" distL="114300" distR="114300" simplePos="0" relativeHeight="251658246" behindDoc="0" locked="0" layoutInCell="1" allowOverlap="1" wp14:anchorId="4135CB9B" wp14:editId="47D0D7DE">
                <wp:simplePos x="0" y="0"/>
                <wp:positionH relativeFrom="column">
                  <wp:posOffset>4094480</wp:posOffset>
                </wp:positionH>
                <wp:positionV relativeFrom="paragraph">
                  <wp:posOffset>118110</wp:posOffset>
                </wp:positionV>
                <wp:extent cx="346710" cy="285750"/>
                <wp:effectExtent l="0" t="0" r="0" b="0"/>
                <wp:wrapThrough wrapText="bothSides">
                  <wp:wrapPolygon edited="0">
                    <wp:start x="0" y="0"/>
                    <wp:lineTo x="0" y="20160"/>
                    <wp:lineTo x="20176" y="20160"/>
                    <wp:lineTo x="20176" y="0"/>
                    <wp:lineTo x="0" y="0"/>
                  </wp:wrapPolygon>
                </wp:wrapThrough>
                <wp:docPr id="22" name="Cuadro de texto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46710" cy="2857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F87EFFB" w14:textId="77777777" w:rsidR="007911E3" w:rsidRPr="001413D6" w:rsidRDefault="007911E3" w:rsidP="007A5DDA">
                            <w:pPr>
                              <w:rPr>
                                <w:b/>
                              </w:rPr>
                            </w:pPr>
                            <w:r>
                              <w:rPr>
                                <w:b/>
                              </w:rPr>
                              <w:t>c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135CB9B" id="_x0000_s1030" type="#_x0000_t202" style="position:absolute;left:0;text-align:left;margin-left:322.4pt;margin-top:9.3pt;width:27.3pt;height:22.5pt;z-index:25165824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" stroked="f">
                <v:textbox>
                  <w:txbxContent>
                    <w:p w14:paraId="5F87EFFB" w14:textId="77777777" w:rsidR="007911E3" w:rsidRPr="001413D6" w:rsidRDefault="007911E3" w:rsidP="007A5DDA">
                      <w:pPr>
                        <w:rPr>
                          <w:b/>
                        </w:rPr>
                      </w:pPr>
                      <w:r>
                        <w:rPr>
                          <w:b/>
                        </w:rPr>
                        <w:t>c)</w:t>
                      </w:r>
                    </w:p>
                  </w:txbxContent>
                </v:textbox>
                <w10:wrap type="through"/>
              </v:shape>
            </w:pict>
          </mc:Fallback>
        </mc:AlternateContent>
      </w:r>
      <w:r w:rsidRPr="00B20AA5">
        <w:rPr>
          <w:rFonts w:ascii="Arial" w:hAnsi="Arial" w:cs="Arial"/>
          <w:noProof/>
          <w:sz w:val="16"/>
          <w:lang w:eastAsia="es-EC"/>
        </w:rPr>
        <mc:AlternateContent>
          <mc:Choice Requires="wps">
            <w:drawing>
              <wp:anchor distT="45720" distB="45720" distL="114300" distR="114300" simplePos="0" relativeHeight="251658245" behindDoc="0" locked="0" layoutInCell="1" allowOverlap="1" wp14:anchorId="678F8112" wp14:editId="2D1B3EAD">
                <wp:simplePos x="0" y="0"/>
                <wp:positionH relativeFrom="column">
                  <wp:posOffset>2645374</wp:posOffset>
                </wp:positionH>
                <wp:positionV relativeFrom="paragraph">
                  <wp:posOffset>118254</wp:posOffset>
                </wp:positionV>
                <wp:extent cx="346710" cy="285750"/>
                <wp:effectExtent l="0" t="0" r="0" b="0"/>
                <wp:wrapThrough wrapText="bothSides">
                  <wp:wrapPolygon edited="0">
                    <wp:start x="0" y="0"/>
                    <wp:lineTo x="0" y="20160"/>
                    <wp:lineTo x="20176" y="20160"/>
                    <wp:lineTo x="20176" y="0"/>
                    <wp:lineTo x="0" y="0"/>
                  </wp:wrapPolygon>
                </wp:wrapThrough>
                <wp:docPr id="21" name="Cuadro de texto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46710" cy="2857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14A92AF" w14:textId="77777777" w:rsidR="007911E3" w:rsidRPr="001413D6" w:rsidRDefault="007911E3" w:rsidP="007A5DDA">
                            <w:pPr>
                              <w:rPr>
                                <w:b/>
                              </w:rPr>
                            </w:pPr>
                            <w:r>
                              <w:rPr>
                                <w:b/>
                              </w:rPr>
                              <w:t>b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78F8112" id="_x0000_s1031" type="#_x0000_t202" style="position:absolute;left:0;text-align:left;margin-left:208.3pt;margin-top:9.3pt;width:27.3pt;height:22.5pt;z-index:251658245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" stroked="f">
                <v:textbox>
                  <w:txbxContent>
                    <w:p w14:paraId="414A92AF" w14:textId="77777777" w:rsidR="007911E3" w:rsidRPr="001413D6" w:rsidRDefault="007911E3" w:rsidP="007A5DDA">
                      <w:pPr>
                        <w:rPr>
                          <w:b/>
                        </w:rPr>
                      </w:pPr>
                      <w:r>
                        <w:rPr>
                          <w:b/>
                        </w:rPr>
                        <w:t>b)</w:t>
                      </w:r>
                    </w:p>
                  </w:txbxContent>
                </v:textbox>
                <w10:wrap type="through"/>
              </v:shape>
            </w:pict>
          </mc:Fallback>
        </mc:AlternateContent>
      </w:r>
      <w:r w:rsidR="00FE375C" w:rsidRPr="007F2745">
        <w:rPr>
          <w:rFonts w:ascii="Arial" w:eastAsiaTheme="majorEastAsia" w:hAnsi="Arial" w:cs="Arial"/>
          <w:noProof/>
          <w:szCs w:val="24"/>
          <w:lang w:eastAsia="es-EC"/>
        </w:rPr>
        <mc:AlternateContent>
          <mc:Choice Requires="wpg">
            <w:drawing>
              <wp:anchor distT="0" distB="0" distL="114300" distR="114300" simplePos="0" relativeHeight="251658243" behindDoc="1" locked="0" layoutInCell="1" allowOverlap="1" wp14:anchorId="34AC48F2" wp14:editId="4BF7AB6C">
                <wp:simplePos x="0" y="0"/>
                <wp:positionH relativeFrom="margin">
                  <wp:posOffset>101600</wp:posOffset>
                </wp:positionH>
                <wp:positionV relativeFrom="paragraph">
                  <wp:posOffset>0</wp:posOffset>
                </wp:positionV>
                <wp:extent cx="4500000" cy="2592000"/>
                <wp:effectExtent l="0" t="0" r="0" b="0"/>
                <wp:wrapTight wrapText="bothSides">
                  <wp:wrapPolygon edited="0">
                    <wp:start x="0" y="0"/>
                    <wp:lineTo x="0" y="21436"/>
                    <wp:lineTo x="21490" y="21436"/>
                    <wp:lineTo x="21490" y="0"/>
                    <wp:lineTo x="0" y="0"/>
                  </wp:wrapPolygon>
                </wp:wrapTight>
                <wp:docPr id="7" name="Grupo 7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 noChangeAspect="1"/>
                      </wpg:cNvGrpSpPr>
                      <wpg:grpSpPr>
                        <a:xfrm>
                          <a:off x="0" y="0"/>
                          <a:ext cx="4500000" cy="2592000"/>
                          <a:chOff x="0" y="0"/>
                          <a:chExt cx="5574665" cy="3170069"/>
                        </a:xfrm>
                      </wpg:grpSpPr>
                      <pic:pic xmlns:pic="http://schemas.openxmlformats.org/drawingml/2006/picture">
                        <pic:nvPicPr>
                          <pic:cNvPr id="18" name="Imagen 18" descr="C:\Users\MaferC\Desktop\ESPOL\ARTICULOS\CONGRESO ESPE QUITO\GIS\Imagenes\LN_2008.tiff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b="28311"/>
                          <a:stretch/>
                        </pic:blipFill>
                        <pic:spPr bwMode="auto">
                          <a:xfrm>
                            <a:off x="1828800" y="0"/>
                            <a:ext cx="1917065" cy="19450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19" name="Imagen 19" descr="C:\Users\MaferC\Desktop\ESPOL\ARTICULOS\CONGRESO ESPE QUITO\GIS\Imagenes\LN_2014.tiff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2" b="28511"/>
                          <a:stretch/>
                        </pic:blipFill>
                        <pic:spPr bwMode="auto">
                          <a:xfrm>
                            <a:off x="3657600" y="0"/>
                            <a:ext cx="1917065" cy="19392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14" name="Imagen 14" descr="C:\Users\MaferC\Desktop\ESPOL\ARTICULOS\CONGRESO ESPE QUITO\GIS\Imagenes\leyenda.tiff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566" t="69419" r="2411" b="14977"/>
                          <a:stretch/>
                        </pic:blipFill>
                        <pic:spPr bwMode="auto">
                          <a:xfrm>
                            <a:off x="11649" y="1904514"/>
                            <a:ext cx="5550535" cy="12655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6" name="Imagen 6" descr="C:\Users\MaferC\Desktop\ESPOL\ARTICULOS\CONGRESO ESPE QUITO\GIS\Imagenes\LN_2002.tiff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b="28337"/>
                          <a:stretch/>
                        </pic:blipFill>
                        <pic:spPr bwMode="auto">
                          <a:xfrm>
                            <a:off x="0" y="0"/>
                            <a:ext cx="1918335" cy="194491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w14:anchorId="35E4C90D" id="Grupo 7" o:spid="_x0000_s1026" style="position:absolute;margin-left:8pt;margin-top:0;width:354.35pt;height:204.1pt;z-index:-251658237;mso-position-horizontal-relative:margin" coordsize="55746,31700" o:gfxdata="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">
                <o:lock v:ext="edit" aspectratio="t"/>
                <v:shape id="Imagen 18" o:spid="_x0000_s1027" type="#_x0000_t75" style="position:absolute;left:18288;width:19170;height:19450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A683Y3GAAAA2wAAAA8AAABkcnMvZG93bnJldi54bWxEj0FPwzAMhe9I/IfISLuxFKQB65ZNaBJS&#10;D4ONbT/Aa0xa0ThVk7Udvx4fkLjZes/vfV6uR9+onrpYBzbwMM1AEZfB1uwMnI5v9y+gYkK22AQm&#10;A1eKsF7d3iwxt2HgT+oPySkJ4ZijgSqlNtc6lhV5jNPQEov2FTqPSdbOadvhIOG+0Y9Z9qQ91iwN&#10;Fba0qaj8Ply8gd282MzO/a7Yvxc/z247Gz76uTNmcje+LkAlGtO/+e+6sIIvsPKLDKBXv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DrzdjcYAAADbAAAADwAAAAAAAAAAAAAA&#10;AACfAgAAZHJzL2Rvd25yZXYueG1sUEsFBgAAAAAEAAQA9wAAAJIDAAAAAA==&#10;">
                  <v:imagedata r:id="rId24" o:title="LN_2008" cropbottom="18554f"/>
                  <v:path arrowok="t"/>
                </v:shape>
                <v:shape id="Imagen 19" o:spid="_x0000_s1028" type="#_x0000_t75" style="position:absolute;left:36576;width:19170;height:19392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">
                  <v:imagedata r:id="rId25" o:title="LN_2014" croptop="1f" cropbottom="18685f"/>
                  <v:path arrowok="t"/>
                </v:shape>
                <v:shape id="Imagen 14" o:spid="_x0000_s1029" type="#_x0000_t75" style="position:absolute;left:116;top:19045;width:55505;height:12655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">
                  <v:imagedata r:id="rId26" o:title="leyenda" croptop="45494f" cropbottom="9815f" cropleft="2337f" cropright="1580f"/>
                  <v:path arrowok="t"/>
                </v:shape>
                <v:shape id="Imagen 6" o:spid="_x0000_s1030" type="#_x0000_t75" style="position:absolute;width:19183;height:19449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">
                  <v:imagedata r:id="rId27" o:title="LN_2002" cropbottom="18571f"/>
                  <v:path arrowok="t"/>
                </v:shape>
                <w10:wrap type="tight" anchorx="margin"/>
              </v:group>
            </w:pict>
          </mc:Fallback>
        </mc:AlternateContent>
      </w:r>
      <w:r w:rsidR="007F2745">
        <w:rPr>
          <w:rFonts w:ascii="Arial" w:hAnsi="Arial" w:cs="Arial"/>
          <w:b/>
          <w:sz w:val="24"/>
        </w:rPr>
        <w:t>Figura 3</w:t>
      </w:r>
      <w:r w:rsidR="00AD58E3" w:rsidRPr="007F2745">
        <w:rPr>
          <w:rFonts w:ascii="Arial" w:hAnsi="Arial" w:cs="Arial"/>
        </w:rPr>
        <w:t xml:space="preserve"> Mapas de cobertura y uso del suelo del cantón Las Naves de los años </w:t>
      </w:r>
      <w:r w:rsidR="00317A03">
        <w:rPr>
          <w:rFonts w:ascii="Arial" w:hAnsi="Arial" w:cs="Arial"/>
        </w:rPr>
        <w:t>a)</w:t>
      </w:r>
      <w:r w:rsidR="009B029B" w:rsidRPr="007F2745">
        <w:rPr>
          <w:rFonts w:ascii="Arial" w:hAnsi="Arial" w:cs="Arial"/>
        </w:rPr>
        <w:t xml:space="preserve"> 2002;</w:t>
      </w:r>
      <w:r w:rsidR="00AD58E3" w:rsidRPr="007F2745">
        <w:rPr>
          <w:rFonts w:ascii="Arial" w:hAnsi="Arial" w:cs="Arial"/>
        </w:rPr>
        <w:t xml:space="preserve"> </w:t>
      </w:r>
      <w:r w:rsidR="00317A03">
        <w:rPr>
          <w:rFonts w:ascii="Arial" w:hAnsi="Arial" w:cs="Arial"/>
        </w:rPr>
        <w:t>b)</w:t>
      </w:r>
      <w:r w:rsidR="009B029B" w:rsidRPr="007F2745">
        <w:rPr>
          <w:rFonts w:ascii="Arial" w:hAnsi="Arial" w:cs="Arial"/>
        </w:rPr>
        <w:t xml:space="preserve"> </w:t>
      </w:r>
      <w:r w:rsidR="00AD58E3" w:rsidRPr="007F2745">
        <w:rPr>
          <w:rFonts w:ascii="Arial" w:hAnsi="Arial" w:cs="Arial"/>
        </w:rPr>
        <w:t xml:space="preserve">2008 y </w:t>
      </w:r>
      <w:r w:rsidR="00317A03">
        <w:rPr>
          <w:rFonts w:ascii="Arial" w:hAnsi="Arial" w:cs="Arial"/>
        </w:rPr>
        <w:t>c)</w:t>
      </w:r>
      <w:r w:rsidR="009B029B" w:rsidRPr="007F2745">
        <w:rPr>
          <w:rFonts w:ascii="Arial" w:hAnsi="Arial" w:cs="Arial"/>
        </w:rPr>
        <w:t xml:space="preserve"> </w:t>
      </w:r>
      <w:r w:rsidR="00AD58E3" w:rsidRPr="007F2745">
        <w:rPr>
          <w:rFonts w:ascii="Arial" w:hAnsi="Arial" w:cs="Arial"/>
        </w:rPr>
        <w:t>2014.</w:t>
      </w:r>
    </w:p>
    <w:p w14:paraId="0382E82D" w14:textId="77777777" w:rsidR="00FE375C" w:rsidRDefault="00FE375C" w:rsidP="00EE039C">
      <w:pPr>
        <w:spacing w:after="0" w:line="240" w:lineRule="auto"/>
        <w:ind w:firstLine="709"/>
        <w:jc w:val="both"/>
        <w:rPr>
          <w:rFonts w:ascii="Arial" w:hAnsi="Arial" w:cs="Arial"/>
          <w:color w:val="0E0E0E"/>
          <w:szCs w:val="24"/>
        </w:rPr>
      </w:pPr>
    </w:p>
    <w:p w14:paraId="5011BE65" w14:textId="77777777" w:rsidR="006F668B" w:rsidRPr="007F2745" w:rsidRDefault="00312743" w:rsidP="006E5879">
      <w:pPr>
        <w:spacing w:after="0" w:line="240" w:lineRule="auto"/>
        <w:ind w:firstLine="709"/>
        <w:jc w:val="both"/>
        <w:rPr>
          <w:rFonts w:ascii="Arial" w:hAnsi="Arial" w:cs="Arial"/>
          <w:color w:val="0E0E0E"/>
          <w:szCs w:val="24"/>
        </w:rPr>
      </w:pPr>
      <w:r w:rsidRPr="007F2745">
        <w:rPr>
          <w:rFonts w:ascii="Arial" w:hAnsi="Arial" w:cs="Arial"/>
          <w:color w:val="0E0E0E"/>
          <w:szCs w:val="24"/>
        </w:rPr>
        <w:t>El</w:t>
      </w:r>
      <w:r w:rsidR="008A0C3A" w:rsidRPr="007F2745">
        <w:rPr>
          <w:rFonts w:ascii="Arial" w:hAnsi="Arial" w:cs="Arial"/>
          <w:color w:val="0E0E0E"/>
          <w:szCs w:val="24"/>
        </w:rPr>
        <w:t xml:space="preserve"> primer período de</w:t>
      </w:r>
      <w:r w:rsidR="005E076D" w:rsidRPr="007F2745">
        <w:rPr>
          <w:rFonts w:ascii="Arial" w:hAnsi="Arial" w:cs="Arial"/>
          <w:color w:val="0E0E0E"/>
          <w:szCs w:val="24"/>
        </w:rPr>
        <w:t xml:space="preserve"> an</w:t>
      </w:r>
      <w:r w:rsidR="00126AA6" w:rsidRPr="007F2745">
        <w:rPr>
          <w:rFonts w:ascii="Arial" w:hAnsi="Arial" w:cs="Arial"/>
          <w:color w:val="0E0E0E"/>
          <w:szCs w:val="24"/>
        </w:rPr>
        <w:t xml:space="preserve">álisis </w:t>
      </w:r>
      <w:r w:rsidR="008A0C3A" w:rsidRPr="007F2745">
        <w:rPr>
          <w:rFonts w:ascii="Arial" w:hAnsi="Arial" w:cs="Arial"/>
          <w:color w:val="0E0E0E"/>
          <w:szCs w:val="24"/>
        </w:rPr>
        <w:t xml:space="preserve">2002 – 2008 </w:t>
      </w:r>
      <w:r w:rsidR="00650C5A" w:rsidRPr="007F2745">
        <w:rPr>
          <w:rFonts w:ascii="Arial" w:hAnsi="Arial" w:cs="Arial"/>
          <w:color w:val="0E0E0E"/>
          <w:szCs w:val="24"/>
        </w:rPr>
        <w:t>(Tabla</w:t>
      </w:r>
      <w:r w:rsidR="00A90310" w:rsidRPr="007F2745">
        <w:rPr>
          <w:rFonts w:ascii="Arial" w:hAnsi="Arial" w:cs="Arial"/>
          <w:color w:val="0E0E0E"/>
          <w:szCs w:val="24"/>
        </w:rPr>
        <w:t xml:space="preserve"> </w:t>
      </w:r>
      <w:r w:rsidR="000A5D8F" w:rsidRPr="007F2745">
        <w:rPr>
          <w:rFonts w:ascii="Arial" w:hAnsi="Arial" w:cs="Arial"/>
          <w:color w:val="0E0E0E"/>
          <w:szCs w:val="24"/>
        </w:rPr>
        <w:t>2</w:t>
      </w:r>
      <w:r w:rsidR="00650C5A" w:rsidRPr="007F2745">
        <w:rPr>
          <w:rFonts w:ascii="Arial" w:hAnsi="Arial" w:cs="Arial"/>
          <w:color w:val="0E0E0E"/>
          <w:szCs w:val="24"/>
        </w:rPr>
        <w:t>)</w:t>
      </w:r>
      <w:r w:rsidR="00685912" w:rsidRPr="007F2745">
        <w:rPr>
          <w:rFonts w:ascii="Arial" w:hAnsi="Arial" w:cs="Arial"/>
          <w:color w:val="0E0E0E"/>
          <w:szCs w:val="24"/>
        </w:rPr>
        <w:t xml:space="preserve"> mostró</w:t>
      </w:r>
      <w:r w:rsidR="00650C5A" w:rsidRPr="007F2745">
        <w:rPr>
          <w:rFonts w:ascii="Arial" w:hAnsi="Arial" w:cs="Arial"/>
          <w:color w:val="0E0E0E"/>
          <w:szCs w:val="24"/>
        </w:rPr>
        <w:t xml:space="preserve"> </w:t>
      </w:r>
      <w:r w:rsidR="008A0C3A" w:rsidRPr="007F2745">
        <w:rPr>
          <w:rFonts w:ascii="Arial" w:hAnsi="Arial" w:cs="Arial"/>
          <w:color w:val="0E0E0E"/>
          <w:szCs w:val="24"/>
        </w:rPr>
        <w:t xml:space="preserve">que el </w:t>
      </w:r>
      <w:r w:rsidR="00FB7F8F" w:rsidRPr="007F2745">
        <w:rPr>
          <w:rFonts w:ascii="Arial" w:hAnsi="Arial" w:cs="Arial"/>
          <w:color w:val="0E0E0E"/>
          <w:szCs w:val="24"/>
        </w:rPr>
        <w:t>7,6</w:t>
      </w:r>
      <w:r w:rsidR="00E82573" w:rsidRPr="007F2745">
        <w:rPr>
          <w:rFonts w:ascii="Arial" w:hAnsi="Arial" w:cs="Arial"/>
          <w:color w:val="0E0E0E"/>
          <w:szCs w:val="24"/>
        </w:rPr>
        <w:t>5</w:t>
      </w:r>
      <w:r w:rsidR="008A0C3A" w:rsidRPr="007F2745">
        <w:rPr>
          <w:rFonts w:ascii="Arial" w:hAnsi="Arial" w:cs="Arial"/>
          <w:color w:val="0E0E0E"/>
          <w:szCs w:val="24"/>
        </w:rPr>
        <w:t xml:space="preserve">% del </w:t>
      </w:r>
      <w:r w:rsidR="00E879CE" w:rsidRPr="007F2745">
        <w:rPr>
          <w:rFonts w:ascii="Arial" w:hAnsi="Arial" w:cs="Arial"/>
          <w:color w:val="0E0E0E"/>
          <w:szCs w:val="24"/>
        </w:rPr>
        <w:t>área total se mantuvo</w:t>
      </w:r>
      <w:r w:rsidR="008A0C3A" w:rsidRPr="007F2745">
        <w:rPr>
          <w:rFonts w:ascii="Arial" w:hAnsi="Arial" w:cs="Arial"/>
          <w:color w:val="0E0E0E"/>
          <w:szCs w:val="24"/>
        </w:rPr>
        <w:t xml:space="preserve"> persistente en el tiempo, mientras</w:t>
      </w:r>
      <w:r w:rsidR="004E5BE8" w:rsidRPr="007F2745">
        <w:rPr>
          <w:rFonts w:ascii="Arial" w:hAnsi="Arial" w:cs="Arial"/>
          <w:color w:val="0E0E0E"/>
          <w:szCs w:val="24"/>
        </w:rPr>
        <w:t xml:space="preserve"> que el</w:t>
      </w:r>
      <w:r w:rsidR="005C679C" w:rsidRPr="007F2745">
        <w:rPr>
          <w:rFonts w:ascii="Arial" w:hAnsi="Arial" w:cs="Arial"/>
          <w:color w:val="0E0E0E"/>
          <w:szCs w:val="24"/>
        </w:rPr>
        <w:t xml:space="preserve"> cambio total fue de</w:t>
      </w:r>
      <w:r w:rsidR="004E5BE8" w:rsidRPr="007F2745">
        <w:rPr>
          <w:rFonts w:ascii="Arial" w:hAnsi="Arial" w:cs="Arial"/>
          <w:color w:val="0E0E0E"/>
          <w:szCs w:val="24"/>
        </w:rPr>
        <w:t xml:space="preserve"> </w:t>
      </w:r>
      <w:r w:rsidR="0088724C" w:rsidRPr="007F2745">
        <w:rPr>
          <w:rFonts w:ascii="Arial" w:hAnsi="Arial" w:cs="Arial"/>
          <w:color w:val="0E0E0E"/>
          <w:szCs w:val="24"/>
        </w:rPr>
        <w:t>92,35</w:t>
      </w:r>
      <w:r w:rsidR="00A40B43" w:rsidRPr="007F2745">
        <w:rPr>
          <w:rFonts w:ascii="Arial" w:hAnsi="Arial" w:cs="Arial"/>
          <w:color w:val="0E0E0E"/>
          <w:szCs w:val="24"/>
        </w:rPr>
        <w:t>%</w:t>
      </w:r>
      <w:r w:rsidR="002361C2" w:rsidRPr="007F2745">
        <w:rPr>
          <w:rFonts w:ascii="Arial" w:hAnsi="Arial" w:cs="Arial"/>
          <w:color w:val="0E0E0E"/>
          <w:szCs w:val="24"/>
        </w:rPr>
        <w:t xml:space="preserve">, </w:t>
      </w:r>
      <w:r w:rsidR="006B12D1" w:rsidRPr="007F2745">
        <w:rPr>
          <w:rFonts w:ascii="Arial" w:hAnsi="Arial" w:cs="Arial"/>
          <w:color w:val="0E0E0E"/>
          <w:szCs w:val="24"/>
        </w:rPr>
        <w:t xml:space="preserve">el </w:t>
      </w:r>
      <w:r w:rsidR="00A31EAE" w:rsidRPr="007F2745">
        <w:rPr>
          <w:rFonts w:ascii="Arial" w:hAnsi="Arial" w:cs="Arial"/>
          <w:color w:val="0E0E0E"/>
          <w:szCs w:val="24"/>
        </w:rPr>
        <w:t>mismo que</w:t>
      </w:r>
      <w:r w:rsidR="006B12D1" w:rsidRPr="007F2745">
        <w:rPr>
          <w:rFonts w:ascii="Arial" w:hAnsi="Arial" w:cs="Arial"/>
          <w:color w:val="0E0E0E"/>
          <w:szCs w:val="24"/>
        </w:rPr>
        <w:t xml:space="preserve"> se divide</w:t>
      </w:r>
      <w:r w:rsidR="003A61EE" w:rsidRPr="007F2745">
        <w:rPr>
          <w:rFonts w:ascii="Arial" w:hAnsi="Arial" w:cs="Arial"/>
          <w:color w:val="0E0E0E"/>
          <w:szCs w:val="24"/>
        </w:rPr>
        <w:t xml:space="preserve"> en un</w:t>
      </w:r>
      <w:r w:rsidR="0091195E" w:rsidRPr="007F2745">
        <w:rPr>
          <w:rFonts w:ascii="Arial" w:hAnsi="Arial" w:cs="Arial"/>
          <w:color w:val="0E0E0E"/>
          <w:szCs w:val="24"/>
        </w:rPr>
        <w:t xml:space="preserve"> </w:t>
      </w:r>
      <w:r w:rsidR="004A0DF6" w:rsidRPr="007F2745">
        <w:rPr>
          <w:rFonts w:ascii="Arial" w:hAnsi="Arial" w:cs="Arial"/>
          <w:color w:val="0E0E0E"/>
          <w:szCs w:val="24"/>
        </w:rPr>
        <w:t>cambio n</w:t>
      </w:r>
      <w:r w:rsidR="006F1299" w:rsidRPr="007F2745">
        <w:rPr>
          <w:rFonts w:ascii="Arial" w:hAnsi="Arial" w:cs="Arial"/>
          <w:color w:val="0E0E0E"/>
          <w:szCs w:val="24"/>
        </w:rPr>
        <w:t>eto del 83,9</w:t>
      </w:r>
      <w:r w:rsidR="004E4EA2" w:rsidRPr="007F2745">
        <w:rPr>
          <w:rFonts w:ascii="Arial" w:hAnsi="Arial" w:cs="Arial"/>
          <w:color w:val="0E0E0E"/>
          <w:szCs w:val="24"/>
        </w:rPr>
        <w:t>1</w:t>
      </w:r>
      <w:r w:rsidR="004A0DF6" w:rsidRPr="007F2745">
        <w:rPr>
          <w:rFonts w:ascii="Arial" w:hAnsi="Arial" w:cs="Arial"/>
          <w:color w:val="0E0E0E"/>
          <w:szCs w:val="24"/>
        </w:rPr>
        <w:t>%</w:t>
      </w:r>
      <w:r w:rsidR="00331660" w:rsidRPr="007F2745">
        <w:rPr>
          <w:rFonts w:ascii="Arial" w:hAnsi="Arial" w:cs="Arial"/>
          <w:color w:val="0E0E0E"/>
          <w:szCs w:val="24"/>
        </w:rPr>
        <w:t xml:space="preserve"> y un intercambio </w:t>
      </w:r>
      <w:r w:rsidR="008A2610" w:rsidRPr="007F2745">
        <w:rPr>
          <w:rFonts w:ascii="Arial" w:hAnsi="Arial" w:cs="Arial"/>
          <w:color w:val="0E0E0E"/>
          <w:szCs w:val="24"/>
        </w:rPr>
        <w:t>de los procesos entre las categor</w:t>
      </w:r>
      <w:r w:rsidR="006F1299" w:rsidRPr="007F2745">
        <w:rPr>
          <w:rFonts w:ascii="Arial" w:hAnsi="Arial" w:cs="Arial"/>
          <w:color w:val="0E0E0E"/>
          <w:szCs w:val="24"/>
        </w:rPr>
        <w:t xml:space="preserve">ías </w:t>
      </w:r>
      <w:r w:rsidR="00685912" w:rsidRPr="007F2745">
        <w:rPr>
          <w:rFonts w:ascii="Arial" w:hAnsi="Arial" w:cs="Arial"/>
          <w:color w:val="0E0E0E"/>
          <w:szCs w:val="24"/>
        </w:rPr>
        <w:t xml:space="preserve">del </w:t>
      </w:r>
      <w:r w:rsidR="006F1299" w:rsidRPr="007F2745">
        <w:rPr>
          <w:rFonts w:ascii="Arial" w:hAnsi="Arial" w:cs="Arial"/>
          <w:color w:val="0E0E0E"/>
          <w:szCs w:val="24"/>
        </w:rPr>
        <w:t>8,4</w:t>
      </w:r>
      <w:r w:rsidR="007B59F5" w:rsidRPr="007F2745">
        <w:rPr>
          <w:rFonts w:ascii="Arial" w:hAnsi="Arial" w:cs="Arial"/>
          <w:color w:val="0E0E0E"/>
          <w:szCs w:val="24"/>
        </w:rPr>
        <w:t>4</w:t>
      </w:r>
      <w:r w:rsidR="008A2610" w:rsidRPr="007F2745">
        <w:rPr>
          <w:rFonts w:ascii="Arial" w:hAnsi="Arial" w:cs="Arial"/>
          <w:color w:val="0E0E0E"/>
          <w:szCs w:val="24"/>
        </w:rPr>
        <w:t>% del territorio cantonal</w:t>
      </w:r>
      <w:r w:rsidR="00E879CE" w:rsidRPr="007F2745">
        <w:rPr>
          <w:rFonts w:ascii="Arial" w:hAnsi="Arial" w:cs="Arial"/>
          <w:color w:val="0E0E0E"/>
          <w:szCs w:val="24"/>
        </w:rPr>
        <w:t xml:space="preserve">. </w:t>
      </w:r>
    </w:p>
    <w:p w14:paraId="53C1FD6F" w14:textId="77777777" w:rsidR="007F2745" w:rsidRDefault="007F2745" w:rsidP="00EE039C">
      <w:pPr>
        <w:spacing w:after="0" w:line="240" w:lineRule="auto"/>
        <w:jc w:val="center"/>
        <w:rPr>
          <w:rFonts w:ascii="Arial" w:hAnsi="Arial" w:cs="Arial"/>
          <w:b/>
        </w:rPr>
      </w:pPr>
    </w:p>
    <w:p w14:paraId="542475DF" w14:textId="6789F860" w:rsidR="00AD58E3" w:rsidRPr="00CD1BD5" w:rsidRDefault="007F2745" w:rsidP="003052E0">
      <w:pPr>
        <w:spacing w:after="0" w:line="240" w:lineRule="auto"/>
        <w:ind w:firstLine="709"/>
        <w:jc w:val="center"/>
        <w:rPr>
          <w:rFonts w:ascii="Arial" w:hAnsi="Arial" w:cs="Arial"/>
          <w:sz w:val="24"/>
        </w:rPr>
      </w:pPr>
      <w:r>
        <w:rPr>
          <w:rFonts w:ascii="Arial" w:hAnsi="Arial" w:cs="Arial"/>
          <w:b/>
        </w:rPr>
        <w:t>Tabla 2</w:t>
      </w:r>
      <w:r w:rsidR="00AD58E3" w:rsidRPr="007F2745">
        <w:rPr>
          <w:rFonts w:ascii="Arial" w:hAnsi="Arial" w:cs="Arial"/>
        </w:rPr>
        <w:t xml:space="preserve"> Matriz de </w:t>
      </w:r>
      <w:r w:rsidR="00873EBA">
        <w:rPr>
          <w:rFonts w:ascii="Arial" w:hAnsi="Arial" w:cs="Arial"/>
        </w:rPr>
        <w:t xml:space="preserve">tabulación cruzada </w:t>
      </w:r>
      <w:r w:rsidR="00AD58E3" w:rsidRPr="007F2745">
        <w:rPr>
          <w:rFonts w:ascii="Arial" w:hAnsi="Arial" w:cs="Arial"/>
        </w:rPr>
        <w:t>con pérdidas, ganancias y persistencias</w:t>
      </w:r>
      <w:r w:rsidR="00757B93">
        <w:rPr>
          <w:rFonts w:ascii="Arial" w:hAnsi="Arial" w:cs="Arial"/>
        </w:rPr>
        <w:t xml:space="preserve"> </w:t>
      </w:r>
      <w:r w:rsidR="00721419">
        <w:rPr>
          <w:rFonts w:ascii="Arial" w:hAnsi="Arial" w:cs="Arial"/>
        </w:rPr>
        <w:t>del primer periodo (2002-2008)*</w:t>
      </w:r>
      <w:r w:rsidR="00757B93">
        <w:rPr>
          <w:rFonts w:ascii="Arial" w:hAnsi="Arial" w:cs="Arial"/>
        </w:rPr>
        <w:t xml:space="preserve"> **</w:t>
      </w:r>
    </w:p>
    <w:tbl>
      <w:tblPr>
        <w:tblStyle w:val="Tablanormal2"/>
        <w:tblW w:w="7650" w:type="dxa"/>
        <w:jc w:val="center"/>
        <w:tblLook w:val="04A0" w:firstRow="1" w:lastRow="0" w:firstColumn="1" w:lastColumn="0" w:noHBand="0" w:noVBand="1"/>
      </w:tblPr>
      <w:tblGrid>
        <w:gridCol w:w="403"/>
        <w:gridCol w:w="443"/>
        <w:gridCol w:w="1152"/>
        <w:gridCol w:w="489"/>
        <w:gridCol w:w="567"/>
        <w:gridCol w:w="523"/>
        <w:gridCol w:w="567"/>
        <w:gridCol w:w="567"/>
        <w:gridCol w:w="489"/>
        <w:gridCol w:w="567"/>
        <w:gridCol w:w="629"/>
        <w:gridCol w:w="567"/>
        <w:gridCol w:w="687"/>
      </w:tblGrid>
      <w:tr w:rsidR="00C83F13" w:rsidRPr="003052E0" w14:paraId="7AF8BD05" w14:textId="77777777" w:rsidTr="0066193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3" w:type="dxa"/>
            <w:tcBorders>
              <w:top w:val="single" w:sz="4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15CAD118" w14:textId="77777777" w:rsidR="00AD58E3" w:rsidRPr="003052E0" w:rsidRDefault="00AD58E3" w:rsidP="003052E0">
            <w:pPr>
              <w:spacing w:before="20" w:after="0" w:line="240" w:lineRule="auto"/>
              <w:ind w:left="-109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5993" w:type="dxa"/>
            <w:gridSpan w:val="10"/>
            <w:tcBorders>
              <w:top w:val="single" w:sz="4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20C43A78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 w:val="0"/>
                <w:i/>
                <w:iCs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bCs w:val="0"/>
                <w:i/>
                <w:iCs/>
                <w:color w:val="000000"/>
                <w:sz w:val="14"/>
                <w:szCs w:val="14"/>
                <w:lang w:eastAsia="es-EC"/>
              </w:rPr>
              <w:t>Cambio a</w:t>
            </w:r>
          </w:p>
        </w:tc>
        <w:tc>
          <w:tcPr>
            <w:tcW w:w="567" w:type="dxa"/>
            <w:vMerge w:val="restart"/>
            <w:tcBorders>
              <w:top w:val="single" w:sz="4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vAlign w:val="center"/>
          </w:tcPr>
          <w:p w14:paraId="2303E2A4" w14:textId="62262E2E" w:rsidR="00AD58E3" w:rsidRPr="003052E0" w:rsidRDefault="00D959A5" w:rsidP="00EE039C">
            <w:pPr>
              <w:spacing w:before="20"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 w:val="0"/>
                <w:i/>
                <w:iCs/>
                <w:color w:val="000000"/>
                <w:sz w:val="14"/>
                <w:szCs w:val="14"/>
                <w:lang w:eastAsia="es-EC"/>
              </w:rPr>
            </w:pPr>
            <w:r>
              <w:rPr>
                <w:rFonts w:ascii="Arial" w:eastAsia="Times New Roman" w:hAnsi="Arial" w:cs="Arial"/>
                <w:bCs w:val="0"/>
                <w:color w:val="000000"/>
                <w:sz w:val="14"/>
                <w:szCs w:val="14"/>
                <w:lang w:eastAsia="es-EC"/>
              </w:rPr>
              <w:t>Tot.</w:t>
            </w:r>
            <w:r w:rsidR="00AD58E3" w:rsidRPr="003052E0">
              <w:rPr>
                <w:rFonts w:ascii="Arial" w:eastAsia="Times New Roman" w:hAnsi="Arial" w:cs="Arial"/>
                <w:bCs w:val="0"/>
                <w:color w:val="000000"/>
                <w:sz w:val="14"/>
                <w:szCs w:val="14"/>
                <w:lang w:eastAsia="es-EC"/>
              </w:rPr>
              <w:t xml:space="preserve"> 2002 </w:t>
            </w:r>
            <w:r w:rsidR="00AD58E3"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(%)</w:t>
            </w:r>
          </w:p>
        </w:tc>
        <w:tc>
          <w:tcPr>
            <w:tcW w:w="687" w:type="dxa"/>
            <w:vMerge w:val="restart"/>
            <w:tcBorders>
              <w:top w:val="single" w:sz="4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vAlign w:val="center"/>
          </w:tcPr>
          <w:p w14:paraId="671A6745" w14:textId="1BB65B5A" w:rsidR="00AD58E3" w:rsidRPr="003052E0" w:rsidRDefault="00AD58E3" w:rsidP="00685753">
            <w:pPr>
              <w:spacing w:before="20"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 w:val="0"/>
                <w:i/>
                <w:iCs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bCs w:val="0"/>
                <w:color w:val="000000"/>
                <w:sz w:val="14"/>
                <w:szCs w:val="14"/>
                <w:lang w:eastAsia="es-EC"/>
              </w:rPr>
              <w:t xml:space="preserve">P </w:t>
            </w: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(%)</w:t>
            </w:r>
          </w:p>
        </w:tc>
      </w:tr>
      <w:tr w:rsidR="00C83F13" w:rsidRPr="003052E0" w14:paraId="28422F6F" w14:textId="77777777" w:rsidTr="006619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3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33786BCB" w14:textId="77777777" w:rsidR="00AD58E3" w:rsidRPr="003052E0" w:rsidRDefault="00AD58E3" w:rsidP="00EE039C">
            <w:pPr>
              <w:spacing w:before="20"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5993" w:type="dxa"/>
            <w:gridSpan w:val="10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2DCC11B4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  <w:t>Cobertura terrestre 2008</w:t>
            </w:r>
          </w:p>
        </w:tc>
        <w:tc>
          <w:tcPr>
            <w:tcW w:w="567" w:type="dxa"/>
            <w:vMerge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</w:tcPr>
          <w:p w14:paraId="08D000C2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687" w:type="dxa"/>
            <w:vMerge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</w:tcPr>
          <w:p w14:paraId="2EB9C834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</w:p>
        </w:tc>
      </w:tr>
      <w:tr w:rsidR="00C83F13" w:rsidRPr="003052E0" w14:paraId="6C0B0F42" w14:textId="77777777" w:rsidTr="00661932">
        <w:trPr>
          <w:trHeight w:val="22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98" w:type="dxa"/>
            <w:gridSpan w:val="3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0E22862D" w14:textId="77777777" w:rsidR="00AD58E3" w:rsidRPr="003052E0" w:rsidRDefault="00AD58E3" w:rsidP="00EE039C">
            <w:pPr>
              <w:spacing w:before="20"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</w:p>
          <w:p w14:paraId="5D821F73" w14:textId="77777777" w:rsidR="00AD58E3" w:rsidRPr="003052E0" w:rsidRDefault="00AD58E3" w:rsidP="00EE039C">
            <w:pPr>
              <w:spacing w:before="20"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489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63FD53F8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Au (%)</w:t>
            </w:r>
          </w:p>
        </w:tc>
        <w:tc>
          <w:tcPr>
            <w:tcW w:w="567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088B3F18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Bn (%)</w:t>
            </w:r>
          </w:p>
        </w:tc>
        <w:tc>
          <w:tcPr>
            <w:tcW w:w="523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610021B5" w14:textId="77777777" w:rsidR="00AD58E3" w:rsidRPr="003052E0" w:rsidRDefault="00A90836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Cag</w:t>
            </w:r>
            <w:r w:rsidR="00AD58E3" w:rsidRPr="003052E0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 xml:space="preserve"> (%)</w:t>
            </w:r>
          </w:p>
        </w:tc>
        <w:tc>
          <w:tcPr>
            <w:tcW w:w="567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5D19FA1D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Ca (%)</w:t>
            </w:r>
          </w:p>
        </w:tc>
        <w:tc>
          <w:tcPr>
            <w:tcW w:w="567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489D10D0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Cp (%)</w:t>
            </w:r>
          </w:p>
        </w:tc>
        <w:tc>
          <w:tcPr>
            <w:tcW w:w="489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4C9AD314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Cs (%)</w:t>
            </w:r>
          </w:p>
        </w:tc>
        <w:tc>
          <w:tcPr>
            <w:tcW w:w="567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6AA08619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Ma (%)</w:t>
            </w:r>
          </w:p>
        </w:tc>
        <w:tc>
          <w:tcPr>
            <w:tcW w:w="629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2B455323" w14:textId="1873A828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P</w:t>
            </w:r>
            <w:r w:rsidR="0035193F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a</w:t>
            </w:r>
            <w:r w:rsidRPr="003052E0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 xml:space="preserve"> (%)</w:t>
            </w:r>
          </w:p>
        </w:tc>
        <w:tc>
          <w:tcPr>
            <w:tcW w:w="567" w:type="dxa"/>
            <w:vMerge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hideMark/>
          </w:tcPr>
          <w:p w14:paraId="1D932854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687" w:type="dxa"/>
            <w:vMerge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317EE45A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</w:p>
        </w:tc>
      </w:tr>
      <w:tr w:rsidR="00C83F13" w:rsidRPr="003052E0" w14:paraId="52600CF8" w14:textId="77777777" w:rsidTr="006619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3" w:type="dxa"/>
            <w:vMerge w:val="restart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textDirection w:val="btLr"/>
            <w:hideMark/>
          </w:tcPr>
          <w:p w14:paraId="7F554A83" w14:textId="77777777" w:rsidR="00AD58E3" w:rsidRPr="003052E0" w:rsidRDefault="00AD58E3" w:rsidP="00EE039C">
            <w:pPr>
              <w:spacing w:before="20" w:after="0" w:line="240" w:lineRule="auto"/>
              <w:jc w:val="center"/>
              <w:rPr>
                <w:rFonts w:ascii="Arial" w:eastAsia="Times New Roman" w:hAnsi="Arial" w:cs="Arial"/>
                <w:bCs w:val="0"/>
                <w:i/>
                <w:iCs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bCs w:val="0"/>
                <w:i/>
                <w:iCs/>
                <w:color w:val="000000"/>
                <w:sz w:val="14"/>
                <w:szCs w:val="14"/>
                <w:lang w:eastAsia="es-EC"/>
              </w:rPr>
              <w:t>Cambio de</w:t>
            </w:r>
          </w:p>
        </w:tc>
        <w:tc>
          <w:tcPr>
            <w:tcW w:w="443" w:type="dxa"/>
            <w:vMerge w:val="restart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textDirection w:val="btLr"/>
            <w:hideMark/>
          </w:tcPr>
          <w:p w14:paraId="06188764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  <w:t>Cobertura terrestre 2002</w:t>
            </w:r>
          </w:p>
        </w:tc>
        <w:tc>
          <w:tcPr>
            <w:tcW w:w="1152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760ECE48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Au</w:t>
            </w:r>
          </w:p>
        </w:tc>
        <w:tc>
          <w:tcPr>
            <w:tcW w:w="489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310CA0E2" w14:textId="77777777" w:rsidR="00AD58E3" w:rsidRPr="003052E0" w:rsidRDefault="005D0DF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67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4C84DA56" w14:textId="77777777" w:rsidR="00AD58E3" w:rsidRPr="003052E0" w:rsidRDefault="005D0DF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23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6" w:space="0" w:color="FFFFFF" w:themeColor="background1"/>
            </w:tcBorders>
            <w:noWrap/>
            <w:hideMark/>
          </w:tcPr>
          <w:p w14:paraId="1FB90616" w14:textId="77777777" w:rsidR="00AD58E3" w:rsidRPr="003052E0" w:rsidRDefault="005D0DF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67" w:type="dxa"/>
            <w:tcBorders>
              <w:top w:val="single" w:sz="6" w:space="0" w:color="auto"/>
              <w:left w:val="single" w:sz="6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182B429A" w14:textId="77777777" w:rsidR="00AD58E3" w:rsidRPr="003052E0" w:rsidRDefault="005D0DF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67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4EA6C1CC" w14:textId="77777777" w:rsidR="00AD58E3" w:rsidRPr="003052E0" w:rsidRDefault="005D0DF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489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6E657D42" w14:textId="77777777" w:rsidR="00AD58E3" w:rsidRPr="003052E0" w:rsidRDefault="005D0DF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67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46833820" w14:textId="77777777" w:rsidR="00AD58E3" w:rsidRPr="003052E0" w:rsidRDefault="005D0DF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629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330CF3E0" w14:textId="77777777" w:rsidR="00AD58E3" w:rsidRPr="003052E0" w:rsidRDefault="005D0DF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67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12F4A076" w14:textId="77777777" w:rsidR="00AD58E3" w:rsidRPr="003052E0" w:rsidRDefault="005D0DF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687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4DBC784D" w14:textId="77777777" w:rsidR="00AD58E3" w:rsidRPr="003052E0" w:rsidRDefault="005D0DF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</w:tr>
      <w:tr w:rsidR="00C83F13" w:rsidRPr="003052E0" w14:paraId="4BBF95A1" w14:textId="77777777" w:rsidTr="00661932">
        <w:trPr>
          <w:trHeight w:val="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3" w:type="dxa"/>
            <w:vMerge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hideMark/>
          </w:tcPr>
          <w:p w14:paraId="49DE6E9E" w14:textId="77777777" w:rsidR="00AD58E3" w:rsidRPr="003052E0" w:rsidRDefault="00AD58E3" w:rsidP="00EE039C">
            <w:pPr>
              <w:spacing w:before="20" w:after="0" w:line="240" w:lineRule="auto"/>
              <w:jc w:val="center"/>
              <w:rPr>
                <w:rFonts w:ascii="Arial" w:eastAsia="Times New Roman" w:hAnsi="Arial" w:cs="Arial"/>
                <w:b w:val="0"/>
                <w:bCs w:val="0"/>
                <w:i/>
                <w:iCs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443" w:type="dxa"/>
            <w:vMerge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hideMark/>
          </w:tcPr>
          <w:p w14:paraId="75468C25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1152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6" w:space="0" w:color="FFFFFF" w:themeColor="background1"/>
            </w:tcBorders>
            <w:noWrap/>
            <w:hideMark/>
          </w:tcPr>
          <w:p w14:paraId="2E7B6519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Bn</w:t>
            </w:r>
          </w:p>
        </w:tc>
        <w:tc>
          <w:tcPr>
            <w:tcW w:w="489" w:type="dxa"/>
            <w:tcBorders>
              <w:top w:val="single" w:sz="6" w:space="0" w:color="auto"/>
              <w:left w:val="single" w:sz="6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4EE23B16" w14:textId="77777777" w:rsidR="00AD58E3" w:rsidRPr="003052E0" w:rsidRDefault="005D0DF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67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58018E03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1,63</w:t>
            </w:r>
          </w:p>
        </w:tc>
        <w:tc>
          <w:tcPr>
            <w:tcW w:w="523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4EB1ECD2" w14:textId="77777777" w:rsidR="00AD58E3" w:rsidRPr="003052E0" w:rsidRDefault="005D0DF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67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1AD70510" w14:textId="77777777" w:rsidR="00AD58E3" w:rsidRPr="003052E0" w:rsidRDefault="005D0DF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67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45EA094F" w14:textId="77777777" w:rsidR="00AD58E3" w:rsidRPr="003052E0" w:rsidRDefault="005D0DF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489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3E73F504" w14:textId="77777777" w:rsidR="00AD58E3" w:rsidRPr="003052E0" w:rsidRDefault="005D0DF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67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018B61B7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26,28</w:t>
            </w:r>
          </w:p>
        </w:tc>
        <w:tc>
          <w:tcPr>
            <w:tcW w:w="629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5B3052FD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1,52</w:t>
            </w:r>
          </w:p>
        </w:tc>
        <w:tc>
          <w:tcPr>
            <w:tcW w:w="567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67ECA5E0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29,43</w:t>
            </w:r>
          </w:p>
        </w:tc>
        <w:tc>
          <w:tcPr>
            <w:tcW w:w="687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7CA4723D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27,80</w:t>
            </w:r>
          </w:p>
        </w:tc>
      </w:tr>
      <w:tr w:rsidR="00C83F13" w:rsidRPr="003052E0" w14:paraId="4A3FEEEF" w14:textId="77777777" w:rsidTr="006619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3" w:type="dxa"/>
            <w:vMerge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hideMark/>
          </w:tcPr>
          <w:p w14:paraId="0FDC2AEA" w14:textId="77777777" w:rsidR="00AD58E3" w:rsidRPr="003052E0" w:rsidRDefault="00AD58E3" w:rsidP="00EE039C">
            <w:pPr>
              <w:spacing w:before="20" w:after="0" w:line="240" w:lineRule="auto"/>
              <w:jc w:val="center"/>
              <w:rPr>
                <w:rFonts w:ascii="Arial" w:eastAsia="Times New Roman" w:hAnsi="Arial" w:cs="Arial"/>
                <w:b w:val="0"/>
                <w:bCs w:val="0"/>
                <w:i/>
                <w:iCs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443" w:type="dxa"/>
            <w:vMerge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hideMark/>
          </w:tcPr>
          <w:p w14:paraId="0C671C4B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1152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6" w:space="0" w:color="FFFFFF" w:themeColor="background1"/>
            </w:tcBorders>
            <w:noWrap/>
            <w:hideMark/>
          </w:tcPr>
          <w:p w14:paraId="6AB50F15" w14:textId="77777777" w:rsidR="00AD58E3" w:rsidRPr="003052E0" w:rsidRDefault="00A90836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Cag</w:t>
            </w:r>
          </w:p>
        </w:tc>
        <w:tc>
          <w:tcPr>
            <w:tcW w:w="489" w:type="dxa"/>
            <w:tcBorders>
              <w:top w:val="single" w:sz="6" w:space="0" w:color="auto"/>
              <w:left w:val="single" w:sz="6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3F108E6B" w14:textId="77777777" w:rsidR="00AD58E3" w:rsidRPr="003052E0" w:rsidRDefault="005D0DF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67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79346706" w14:textId="77777777" w:rsidR="00AD58E3" w:rsidRPr="003052E0" w:rsidRDefault="005D0DF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23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6A614E4F" w14:textId="77777777" w:rsidR="00AD58E3" w:rsidRPr="003052E0" w:rsidRDefault="005D0DF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67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320613BA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22</w:t>
            </w:r>
          </w:p>
        </w:tc>
        <w:tc>
          <w:tcPr>
            <w:tcW w:w="567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2E2F970B" w14:textId="77777777" w:rsidR="00AD58E3" w:rsidRPr="003052E0" w:rsidRDefault="005D0DF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489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72C25DFB" w14:textId="77777777" w:rsidR="00AD58E3" w:rsidRPr="003052E0" w:rsidRDefault="005D0DF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67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259C4FFC" w14:textId="77777777" w:rsidR="00AD58E3" w:rsidRPr="003052E0" w:rsidRDefault="005D0DF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629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78B53C4D" w14:textId="77777777" w:rsidR="00AD58E3" w:rsidRPr="003052E0" w:rsidRDefault="005D0DF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67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5BD75A4B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22</w:t>
            </w:r>
          </w:p>
        </w:tc>
        <w:tc>
          <w:tcPr>
            <w:tcW w:w="687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6FAFE70E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22</w:t>
            </w:r>
          </w:p>
        </w:tc>
      </w:tr>
      <w:tr w:rsidR="00C83F13" w:rsidRPr="003052E0" w14:paraId="66A387E1" w14:textId="77777777" w:rsidTr="00661932">
        <w:trPr>
          <w:trHeight w:val="6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3" w:type="dxa"/>
            <w:vMerge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hideMark/>
          </w:tcPr>
          <w:p w14:paraId="11BE2191" w14:textId="77777777" w:rsidR="00AD58E3" w:rsidRPr="003052E0" w:rsidRDefault="00AD58E3" w:rsidP="00EE039C">
            <w:pPr>
              <w:spacing w:before="20" w:after="0" w:line="240" w:lineRule="auto"/>
              <w:jc w:val="center"/>
              <w:rPr>
                <w:rFonts w:ascii="Arial" w:eastAsia="Times New Roman" w:hAnsi="Arial" w:cs="Arial"/>
                <w:b w:val="0"/>
                <w:bCs w:val="0"/>
                <w:i/>
                <w:iCs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443" w:type="dxa"/>
            <w:vMerge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hideMark/>
          </w:tcPr>
          <w:p w14:paraId="461A69E1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1152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7E5CAB09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Ca</w:t>
            </w:r>
          </w:p>
        </w:tc>
        <w:tc>
          <w:tcPr>
            <w:tcW w:w="489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441A715B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05</w:t>
            </w:r>
          </w:p>
        </w:tc>
        <w:tc>
          <w:tcPr>
            <w:tcW w:w="567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457B77EA" w14:textId="77777777" w:rsidR="00AD58E3" w:rsidRPr="003052E0" w:rsidRDefault="005D0DF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23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2CB42D44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12</w:t>
            </w:r>
          </w:p>
        </w:tc>
        <w:tc>
          <w:tcPr>
            <w:tcW w:w="567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17395AB4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2,67</w:t>
            </w:r>
          </w:p>
        </w:tc>
        <w:tc>
          <w:tcPr>
            <w:tcW w:w="567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0E596C6F" w14:textId="77777777" w:rsidR="00AD58E3" w:rsidRPr="003052E0" w:rsidRDefault="005D0DF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489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17A184EA" w14:textId="77777777" w:rsidR="00AD58E3" w:rsidRPr="003052E0" w:rsidRDefault="005D0DF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67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2A74CD64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16,55</w:t>
            </w:r>
          </w:p>
        </w:tc>
        <w:tc>
          <w:tcPr>
            <w:tcW w:w="629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5DF83AA3" w14:textId="77777777" w:rsidR="00AD58E3" w:rsidRPr="003052E0" w:rsidRDefault="005D0DF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67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16EE59BB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19,39</w:t>
            </w:r>
          </w:p>
        </w:tc>
        <w:tc>
          <w:tcPr>
            <w:tcW w:w="687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50F51E98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16,72</w:t>
            </w:r>
          </w:p>
        </w:tc>
      </w:tr>
      <w:tr w:rsidR="00C83F13" w:rsidRPr="003052E0" w14:paraId="14B4A978" w14:textId="77777777" w:rsidTr="006619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3" w:type="dxa"/>
            <w:vMerge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hideMark/>
          </w:tcPr>
          <w:p w14:paraId="2AA0BAB3" w14:textId="77777777" w:rsidR="00AD58E3" w:rsidRPr="003052E0" w:rsidRDefault="00AD58E3" w:rsidP="00EE039C">
            <w:pPr>
              <w:spacing w:before="20" w:after="0" w:line="240" w:lineRule="auto"/>
              <w:jc w:val="center"/>
              <w:rPr>
                <w:rFonts w:ascii="Arial" w:eastAsia="Times New Roman" w:hAnsi="Arial" w:cs="Arial"/>
                <w:b w:val="0"/>
                <w:bCs w:val="0"/>
                <w:i/>
                <w:iCs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443" w:type="dxa"/>
            <w:vMerge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hideMark/>
          </w:tcPr>
          <w:p w14:paraId="73273772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1152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42870920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Cp</w:t>
            </w:r>
          </w:p>
        </w:tc>
        <w:tc>
          <w:tcPr>
            <w:tcW w:w="489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5175DC14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15</w:t>
            </w:r>
          </w:p>
        </w:tc>
        <w:tc>
          <w:tcPr>
            <w:tcW w:w="567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3188C1BC" w14:textId="77777777" w:rsidR="00AD58E3" w:rsidRPr="003052E0" w:rsidRDefault="005D0DF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23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667D144C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29</w:t>
            </w:r>
          </w:p>
        </w:tc>
        <w:tc>
          <w:tcPr>
            <w:tcW w:w="567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6780A0FE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5,02</w:t>
            </w:r>
          </w:p>
        </w:tc>
        <w:tc>
          <w:tcPr>
            <w:tcW w:w="567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4CAD1401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03</w:t>
            </w:r>
          </w:p>
        </w:tc>
        <w:tc>
          <w:tcPr>
            <w:tcW w:w="489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26E53B23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44</w:t>
            </w:r>
          </w:p>
        </w:tc>
        <w:tc>
          <w:tcPr>
            <w:tcW w:w="567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431A8036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18,15</w:t>
            </w:r>
          </w:p>
        </w:tc>
        <w:tc>
          <w:tcPr>
            <w:tcW w:w="629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6AB570EE" w14:textId="77777777" w:rsidR="00AD58E3" w:rsidRPr="003052E0" w:rsidRDefault="005D0DF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67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4DBA4815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24,08</w:t>
            </w:r>
          </w:p>
        </w:tc>
        <w:tc>
          <w:tcPr>
            <w:tcW w:w="687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7E6C1D80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24,05</w:t>
            </w:r>
          </w:p>
        </w:tc>
      </w:tr>
      <w:tr w:rsidR="00C83F13" w:rsidRPr="003052E0" w14:paraId="72A2780F" w14:textId="77777777" w:rsidTr="00661932">
        <w:trPr>
          <w:trHeight w:val="16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3" w:type="dxa"/>
            <w:vMerge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hideMark/>
          </w:tcPr>
          <w:p w14:paraId="71D61EB5" w14:textId="77777777" w:rsidR="00AD58E3" w:rsidRPr="003052E0" w:rsidRDefault="00AD58E3" w:rsidP="00EE039C">
            <w:pPr>
              <w:spacing w:before="20" w:after="0" w:line="240" w:lineRule="auto"/>
              <w:jc w:val="center"/>
              <w:rPr>
                <w:rFonts w:ascii="Arial" w:eastAsia="Times New Roman" w:hAnsi="Arial" w:cs="Arial"/>
                <w:b w:val="0"/>
                <w:bCs w:val="0"/>
                <w:i/>
                <w:iCs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443" w:type="dxa"/>
            <w:vMerge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hideMark/>
          </w:tcPr>
          <w:p w14:paraId="3E64F5D9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1152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4238557B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Cs</w:t>
            </w:r>
          </w:p>
        </w:tc>
        <w:tc>
          <w:tcPr>
            <w:tcW w:w="489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06342CC0" w14:textId="77777777" w:rsidR="00AD58E3" w:rsidRPr="003052E0" w:rsidRDefault="005D0DF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67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1AA565CB" w14:textId="77777777" w:rsidR="00AD58E3" w:rsidRPr="003052E0" w:rsidRDefault="005D0DF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23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563EDE62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01</w:t>
            </w:r>
          </w:p>
        </w:tc>
        <w:tc>
          <w:tcPr>
            <w:tcW w:w="567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44E633F0" w14:textId="77777777" w:rsidR="00AD58E3" w:rsidRPr="003052E0" w:rsidRDefault="005D0DF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67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4E634BF6" w14:textId="77777777" w:rsidR="00AD58E3" w:rsidRPr="003052E0" w:rsidRDefault="005D0DF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489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52660B09" w14:textId="77777777" w:rsidR="00AD58E3" w:rsidRPr="003052E0" w:rsidRDefault="005D0DF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67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</w:tcBorders>
            <w:noWrap/>
            <w:hideMark/>
          </w:tcPr>
          <w:p w14:paraId="2FC23CF9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1,63</w:t>
            </w:r>
          </w:p>
        </w:tc>
        <w:tc>
          <w:tcPr>
            <w:tcW w:w="629" w:type="dxa"/>
            <w:tcBorders>
              <w:top w:val="single" w:sz="6" w:space="0" w:color="auto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49A9FB17" w14:textId="77777777" w:rsidR="00AD58E3" w:rsidRPr="003052E0" w:rsidRDefault="005D0DF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67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19128B02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1,64</w:t>
            </w:r>
          </w:p>
        </w:tc>
        <w:tc>
          <w:tcPr>
            <w:tcW w:w="687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776B838C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1,64</w:t>
            </w:r>
          </w:p>
        </w:tc>
      </w:tr>
      <w:tr w:rsidR="00C83F13" w:rsidRPr="003052E0" w14:paraId="78CB1AD1" w14:textId="77777777" w:rsidTr="006619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3" w:type="dxa"/>
            <w:vMerge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hideMark/>
          </w:tcPr>
          <w:p w14:paraId="5DE4CE5C" w14:textId="77777777" w:rsidR="00AD58E3" w:rsidRPr="003052E0" w:rsidRDefault="00AD58E3" w:rsidP="00EE039C">
            <w:pPr>
              <w:spacing w:before="20" w:after="0" w:line="240" w:lineRule="auto"/>
              <w:jc w:val="center"/>
              <w:rPr>
                <w:rFonts w:ascii="Arial" w:eastAsia="Times New Roman" w:hAnsi="Arial" w:cs="Arial"/>
                <w:b w:val="0"/>
                <w:bCs w:val="0"/>
                <w:i/>
                <w:iCs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443" w:type="dxa"/>
            <w:vMerge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hideMark/>
          </w:tcPr>
          <w:p w14:paraId="2DCD8374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1152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4038BF6C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Ma</w:t>
            </w:r>
          </w:p>
        </w:tc>
        <w:tc>
          <w:tcPr>
            <w:tcW w:w="489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5C147A9C" w14:textId="77777777" w:rsidR="00AD58E3" w:rsidRPr="003052E0" w:rsidRDefault="005D0DF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67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</w:tcBorders>
            <w:noWrap/>
            <w:hideMark/>
          </w:tcPr>
          <w:p w14:paraId="18B08D7D" w14:textId="77777777" w:rsidR="00AD58E3" w:rsidRPr="003052E0" w:rsidRDefault="005D0DF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23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4830AD95" w14:textId="77777777" w:rsidR="00AD58E3" w:rsidRPr="003052E0" w:rsidRDefault="005D0DF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6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0E7FF750" w14:textId="77777777" w:rsidR="00AD58E3" w:rsidRPr="003052E0" w:rsidRDefault="005D0DF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6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5E3F64CB" w14:textId="77777777" w:rsidR="00AD58E3" w:rsidRPr="003052E0" w:rsidRDefault="005D0DF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489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410AAA72" w14:textId="77777777" w:rsidR="00AD58E3" w:rsidRPr="003052E0" w:rsidRDefault="005D0DF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6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5139A411" w14:textId="77777777" w:rsidR="00AD58E3" w:rsidRPr="003052E0" w:rsidRDefault="005D0DF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629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2B57F30C" w14:textId="77777777" w:rsidR="00AD58E3" w:rsidRPr="003052E0" w:rsidRDefault="005D0DF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6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6813E926" w14:textId="77777777" w:rsidR="00AD58E3" w:rsidRPr="003052E0" w:rsidRDefault="005D0DF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68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5EE4562E" w14:textId="77777777" w:rsidR="00AD58E3" w:rsidRPr="003052E0" w:rsidRDefault="005D0DF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</w:tr>
      <w:tr w:rsidR="00C83F13" w:rsidRPr="003052E0" w14:paraId="66B865FE" w14:textId="77777777" w:rsidTr="00661932">
        <w:trPr>
          <w:trHeight w:val="6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3" w:type="dxa"/>
            <w:vMerge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hideMark/>
          </w:tcPr>
          <w:p w14:paraId="22D0CAA6" w14:textId="77777777" w:rsidR="00AD58E3" w:rsidRPr="003052E0" w:rsidRDefault="00AD58E3" w:rsidP="00EE039C">
            <w:pPr>
              <w:spacing w:before="20" w:after="0" w:line="240" w:lineRule="auto"/>
              <w:jc w:val="center"/>
              <w:rPr>
                <w:rFonts w:ascii="Arial" w:eastAsia="Times New Roman" w:hAnsi="Arial" w:cs="Arial"/>
                <w:b w:val="0"/>
                <w:bCs w:val="0"/>
                <w:i/>
                <w:iCs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443" w:type="dxa"/>
            <w:vMerge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hideMark/>
          </w:tcPr>
          <w:p w14:paraId="3EFB0C8F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1152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401DA403" w14:textId="76249FC5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P</w:t>
            </w:r>
            <w:r w:rsidR="0086289B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a</w:t>
            </w:r>
          </w:p>
        </w:tc>
        <w:tc>
          <w:tcPr>
            <w:tcW w:w="489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  <w:right w:val="single" w:sz="4" w:space="0" w:color="FFFFFF" w:themeColor="background1"/>
            </w:tcBorders>
            <w:noWrap/>
            <w:hideMark/>
          </w:tcPr>
          <w:p w14:paraId="4C29EDAB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01</w:t>
            </w:r>
          </w:p>
        </w:tc>
        <w:tc>
          <w:tcPr>
            <w:tcW w:w="567" w:type="dxa"/>
            <w:tcBorders>
              <w:top w:val="single" w:sz="6" w:space="0" w:color="auto"/>
              <w:left w:val="single" w:sz="4" w:space="0" w:color="FFFFFF" w:themeColor="background1"/>
              <w:bottom w:val="single" w:sz="6" w:space="0" w:color="auto"/>
            </w:tcBorders>
            <w:noWrap/>
            <w:hideMark/>
          </w:tcPr>
          <w:p w14:paraId="7F8F8625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1,01</w:t>
            </w:r>
          </w:p>
        </w:tc>
        <w:tc>
          <w:tcPr>
            <w:tcW w:w="523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401A2F27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02</w:t>
            </w:r>
          </w:p>
        </w:tc>
        <w:tc>
          <w:tcPr>
            <w:tcW w:w="56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478FD2CB" w14:textId="77777777" w:rsidR="00AD58E3" w:rsidRPr="003052E0" w:rsidRDefault="005D0DF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6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7396979A" w14:textId="77777777" w:rsidR="00AD58E3" w:rsidRPr="003052E0" w:rsidRDefault="005D0DF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489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7342D153" w14:textId="77777777" w:rsidR="00AD58E3" w:rsidRPr="003052E0" w:rsidRDefault="005D0DF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6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65654A05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20,88</w:t>
            </w:r>
          </w:p>
        </w:tc>
        <w:tc>
          <w:tcPr>
            <w:tcW w:w="629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79D59F2B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3,33</w:t>
            </w:r>
          </w:p>
        </w:tc>
        <w:tc>
          <w:tcPr>
            <w:tcW w:w="56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13483068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25,24</w:t>
            </w:r>
          </w:p>
        </w:tc>
        <w:tc>
          <w:tcPr>
            <w:tcW w:w="68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5375BBF4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21,91</w:t>
            </w:r>
          </w:p>
        </w:tc>
      </w:tr>
      <w:tr w:rsidR="00C83F13" w:rsidRPr="003052E0" w14:paraId="70A257BC" w14:textId="77777777" w:rsidTr="006619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3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396" w:type="dxa"/>
            <w:gridSpan w:val="11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4B2D9FC2" w14:textId="77777777" w:rsidR="00AD58E3" w:rsidRPr="003052E0" w:rsidRDefault="00AD58E3" w:rsidP="00EE039C">
            <w:pPr>
              <w:spacing w:before="20"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56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3056B131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  <w:t>10</w:t>
            </w:r>
            <w:r w:rsidR="005D0DF3" w:rsidRPr="003052E0"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  <w:t>0</w:t>
            </w:r>
          </w:p>
        </w:tc>
        <w:tc>
          <w:tcPr>
            <w:tcW w:w="68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08D864DE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  <w:t>92,35</w:t>
            </w:r>
          </w:p>
        </w:tc>
      </w:tr>
      <w:tr w:rsidR="00AD58E3" w:rsidRPr="003052E0" w14:paraId="47F80F20" w14:textId="77777777" w:rsidTr="00C242BB">
        <w:trPr>
          <w:trHeight w:val="4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0" w:type="dxa"/>
            <w:gridSpan w:val="13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1F0CC541" w14:textId="77777777" w:rsidR="00AD58E3" w:rsidRPr="003052E0" w:rsidRDefault="00AD58E3" w:rsidP="00EE039C">
            <w:pPr>
              <w:spacing w:before="20" w:after="0" w:line="240" w:lineRule="auto"/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14"/>
                <w:szCs w:val="14"/>
                <w:lang w:eastAsia="es-EC"/>
              </w:rPr>
            </w:pPr>
          </w:p>
        </w:tc>
      </w:tr>
      <w:tr w:rsidR="00C83F13" w:rsidRPr="003052E0" w14:paraId="21295ACD" w14:textId="77777777" w:rsidTr="006619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46" w:type="dxa"/>
            <w:gridSpan w:val="2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12692787" w14:textId="77777777" w:rsidR="00AD58E3" w:rsidRPr="003052E0" w:rsidRDefault="00AD58E3" w:rsidP="00EE039C">
            <w:pPr>
              <w:spacing w:before="20"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1152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671E24E8" w14:textId="2FD491D3" w:rsidR="00AD58E3" w:rsidRPr="003052E0" w:rsidRDefault="00D959A5" w:rsidP="00230885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  <w:r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  <w:t>Tot.</w:t>
            </w:r>
            <w:r w:rsidR="00AD58E3" w:rsidRPr="003052E0"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  <w:t xml:space="preserve"> 2008 </w:t>
            </w:r>
            <w:r w:rsidR="00AD58E3" w:rsidRPr="003052E0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(%)</w:t>
            </w:r>
          </w:p>
        </w:tc>
        <w:tc>
          <w:tcPr>
            <w:tcW w:w="489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0A7AC156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20</w:t>
            </w:r>
          </w:p>
        </w:tc>
        <w:tc>
          <w:tcPr>
            <w:tcW w:w="56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2257A6AF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2,64</w:t>
            </w:r>
          </w:p>
        </w:tc>
        <w:tc>
          <w:tcPr>
            <w:tcW w:w="523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17A24205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43</w:t>
            </w:r>
          </w:p>
        </w:tc>
        <w:tc>
          <w:tcPr>
            <w:tcW w:w="56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46CB875E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7,90</w:t>
            </w:r>
          </w:p>
        </w:tc>
        <w:tc>
          <w:tcPr>
            <w:tcW w:w="56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0914FAEB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03</w:t>
            </w:r>
          </w:p>
        </w:tc>
        <w:tc>
          <w:tcPr>
            <w:tcW w:w="489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04EAADB7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44</w:t>
            </w:r>
          </w:p>
        </w:tc>
        <w:tc>
          <w:tcPr>
            <w:tcW w:w="56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3A16FCA1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83,49</w:t>
            </w:r>
          </w:p>
        </w:tc>
        <w:tc>
          <w:tcPr>
            <w:tcW w:w="629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1EE67A57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4,86</w:t>
            </w:r>
          </w:p>
        </w:tc>
        <w:tc>
          <w:tcPr>
            <w:tcW w:w="56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0AF02AE2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  <w:t>10</w:t>
            </w:r>
            <w:r w:rsidR="005D0DF3" w:rsidRPr="003052E0"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  <w:t>0</w:t>
            </w:r>
          </w:p>
        </w:tc>
        <w:tc>
          <w:tcPr>
            <w:tcW w:w="68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3AA9DA52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</w:p>
        </w:tc>
      </w:tr>
      <w:tr w:rsidR="00C83F13" w:rsidRPr="003052E0" w14:paraId="291C286A" w14:textId="77777777" w:rsidTr="00661932">
        <w:trPr>
          <w:trHeight w:val="11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46" w:type="dxa"/>
            <w:gridSpan w:val="2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4A8D2A3C" w14:textId="77777777" w:rsidR="00AD58E3" w:rsidRPr="003052E0" w:rsidRDefault="00AD58E3" w:rsidP="00EE039C">
            <w:pPr>
              <w:spacing w:before="20"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1152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249A2FBE" w14:textId="186EFE44" w:rsidR="00AD58E3" w:rsidRPr="003052E0" w:rsidRDefault="00AD58E3" w:rsidP="00230885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  <w:t xml:space="preserve">G </w:t>
            </w:r>
            <w:r w:rsidRPr="003052E0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(%)</w:t>
            </w:r>
          </w:p>
        </w:tc>
        <w:tc>
          <w:tcPr>
            <w:tcW w:w="489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4A264DBC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20</w:t>
            </w:r>
          </w:p>
        </w:tc>
        <w:tc>
          <w:tcPr>
            <w:tcW w:w="56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3A810A9A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1,01</w:t>
            </w:r>
          </w:p>
        </w:tc>
        <w:tc>
          <w:tcPr>
            <w:tcW w:w="523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03807F9B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43</w:t>
            </w:r>
          </w:p>
        </w:tc>
        <w:tc>
          <w:tcPr>
            <w:tcW w:w="56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73ABFF9F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5,24</w:t>
            </w:r>
          </w:p>
        </w:tc>
        <w:tc>
          <w:tcPr>
            <w:tcW w:w="56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287A7E4F" w14:textId="77777777" w:rsidR="00AD58E3" w:rsidRPr="003052E0" w:rsidRDefault="005D0DF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489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7E4C66CD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44</w:t>
            </w:r>
          </w:p>
        </w:tc>
        <w:tc>
          <w:tcPr>
            <w:tcW w:w="56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5410B8F6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83,49</w:t>
            </w:r>
          </w:p>
        </w:tc>
        <w:tc>
          <w:tcPr>
            <w:tcW w:w="629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2094A430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1,52</w:t>
            </w:r>
          </w:p>
        </w:tc>
        <w:tc>
          <w:tcPr>
            <w:tcW w:w="56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016B91B8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  <w:t>92,35</w:t>
            </w:r>
          </w:p>
        </w:tc>
        <w:tc>
          <w:tcPr>
            <w:tcW w:w="68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16C1EFE0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</w:p>
        </w:tc>
      </w:tr>
      <w:tr w:rsidR="00C83F13" w:rsidRPr="003052E0" w14:paraId="49E9EF43" w14:textId="77777777" w:rsidTr="00C242B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46" w:type="dxa"/>
            <w:gridSpan w:val="2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384726CA" w14:textId="77777777" w:rsidR="00AD58E3" w:rsidRPr="003052E0" w:rsidRDefault="00AD58E3" w:rsidP="00EE039C">
            <w:pPr>
              <w:spacing w:before="20"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1152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1CA7DF07" w14:textId="77777777" w:rsidR="00AD58E3" w:rsidRPr="003052E0" w:rsidRDefault="00AD58E3" w:rsidP="00230885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489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6F23BDD9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56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49371169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523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60A3D26B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56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07CC3495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56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4009E636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489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56D1744A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56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3C673072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629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5DBA5F07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56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51DC72AC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68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1128163D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</w:p>
        </w:tc>
      </w:tr>
      <w:tr w:rsidR="00C83F13" w:rsidRPr="003052E0" w14:paraId="49461A44" w14:textId="77777777" w:rsidTr="00661932">
        <w:trPr>
          <w:trHeight w:val="6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46" w:type="dxa"/>
            <w:gridSpan w:val="2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2E8CB3A9" w14:textId="77777777" w:rsidR="00AD58E3" w:rsidRPr="003052E0" w:rsidRDefault="00AD58E3" w:rsidP="00EE039C">
            <w:pPr>
              <w:spacing w:before="20"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1152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66D51776" w14:textId="32B961DF" w:rsidR="00AD58E3" w:rsidRPr="003052E0" w:rsidRDefault="00AD58E3" w:rsidP="00230885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C</w:t>
            </w:r>
            <w:r w:rsidR="00685753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N</w:t>
            </w:r>
            <w:r w:rsidRPr="003052E0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 xml:space="preserve"> (%)</w:t>
            </w:r>
          </w:p>
        </w:tc>
        <w:tc>
          <w:tcPr>
            <w:tcW w:w="489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17F1E522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20</w:t>
            </w:r>
          </w:p>
        </w:tc>
        <w:tc>
          <w:tcPr>
            <w:tcW w:w="56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35F005F8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26,79</w:t>
            </w:r>
          </w:p>
        </w:tc>
        <w:tc>
          <w:tcPr>
            <w:tcW w:w="523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5421D2E9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22</w:t>
            </w:r>
          </w:p>
        </w:tc>
        <w:tc>
          <w:tcPr>
            <w:tcW w:w="56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30A509FD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11,48</w:t>
            </w:r>
          </w:p>
        </w:tc>
        <w:tc>
          <w:tcPr>
            <w:tcW w:w="56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467D047A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24,05</w:t>
            </w:r>
          </w:p>
        </w:tc>
        <w:tc>
          <w:tcPr>
            <w:tcW w:w="489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4521A6CB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1,20</w:t>
            </w:r>
          </w:p>
        </w:tc>
        <w:tc>
          <w:tcPr>
            <w:tcW w:w="56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370897DB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83,49</w:t>
            </w:r>
          </w:p>
        </w:tc>
        <w:tc>
          <w:tcPr>
            <w:tcW w:w="629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5FB68BCA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20,39</w:t>
            </w:r>
          </w:p>
        </w:tc>
        <w:tc>
          <w:tcPr>
            <w:tcW w:w="56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791DBF69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  <w:t>83,91</w:t>
            </w:r>
          </w:p>
        </w:tc>
        <w:tc>
          <w:tcPr>
            <w:tcW w:w="68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05452917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</w:p>
        </w:tc>
      </w:tr>
      <w:tr w:rsidR="00C83F13" w:rsidRPr="003052E0" w14:paraId="02D1D9EF" w14:textId="77777777" w:rsidTr="006619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46" w:type="dxa"/>
            <w:gridSpan w:val="2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216A8469" w14:textId="77777777" w:rsidR="00AD58E3" w:rsidRPr="003052E0" w:rsidRDefault="00AD58E3" w:rsidP="00EE039C">
            <w:pPr>
              <w:spacing w:before="20" w:after="0" w:line="240" w:lineRule="auto"/>
              <w:jc w:val="center"/>
              <w:rPr>
                <w:rFonts w:ascii="Arial" w:eastAsia="Times New Roman" w:hAnsi="Arial" w:cs="Arial"/>
                <w:sz w:val="14"/>
                <w:szCs w:val="14"/>
                <w:lang w:eastAsia="es-EC"/>
              </w:rPr>
            </w:pPr>
          </w:p>
        </w:tc>
        <w:tc>
          <w:tcPr>
            <w:tcW w:w="1152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0E668498" w14:textId="071A02F3" w:rsidR="00AD58E3" w:rsidRPr="003052E0" w:rsidRDefault="00AD58E3" w:rsidP="00230885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C</w:t>
            </w:r>
            <w:r w:rsidR="00685753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 xml:space="preserve">T </w:t>
            </w:r>
            <w:r w:rsidRPr="003052E0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(%)</w:t>
            </w:r>
          </w:p>
        </w:tc>
        <w:tc>
          <w:tcPr>
            <w:tcW w:w="489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0DF96389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20</w:t>
            </w:r>
          </w:p>
        </w:tc>
        <w:tc>
          <w:tcPr>
            <w:tcW w:w="56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336C279B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28,82</w:t>
            </w:r>
          </w:p>
        </w:tc>
        <w:tc>
          <w:tcPr>
            <w:tcW w:w="523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57383EEC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65</w:t>
            </w:r>
          </w:p>
        </w:tc>
        <w:tc>
          <w:tcPr>
            <w:tcW w:w="56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23D2C6DE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21,96</w:t>
            </w:r>
          </w:p>
        </w:tc>
        <w:tc>
          <w:tcPr>
            <w:tcW w:w="56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6823F209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24,05</w:t>
            </w:r>
          </w:p>
        </w:tc>
        <w:tc>
          <w:tcPr>
            <w:tcW w:w="489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460936BC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2,08</w:t>
            </w:r>
          </w:p>
        </w:tc>
        <w:tc>
          <w:tcPr>
            <w:tcW w:w="56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6A85A09D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83,49</w:t>
            </w:r>
          </w:p>
        </w:tc>
        <w:tc>
          <w:tcPr>
            <w:tcW w:w="629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236F8A78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23,44</w:t>
            </w:r>
          </w:p>
        </w:tc>
        <w:tc>
          <w:tcPr>
            <w:tcW w:w="56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091FD27F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  <w:t>92,35</w:t>
            </w:r>
          </w:p>
        </w:tc>
        <w:tc>
          <w:tcPr>
            <w:tcW w:w="687" w:type="dxa"/>
            <w:tcBorders>
              <w:top w:val="single" w:sz="6" w:space="0" w:color="auto"/>
              <w:bottom w:val="single" w:sz="6" w:space="0" w:color="auto"/>
            </w:tcBorders>
            <w:noWrap/>
            <w:hideMark/>
          </w:tcPr>
          <w:p w14:paraId="24DB0EC1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</w:p>
        </w:tc>
      </w:tr>
      <w:tr w:rsidR="00C83F13" w:rsidRPr="003052E0" w14:paraId="21EED887" w14:textId="77777777" w:rsidTr="00661932">
        <w:trPr>
          <w:trHeight w:val="6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46" w:type="dxa"/>
            <w:gridSpan w:val="2"/>
            <w:tcBorders>
              <w:top w:val="single" w:sz="6" w:space="0" w:color="auto"/>
              <w:bottom w:val="single" w:sz="4" w:space="0" w:color="auto"/>
            </w:tcBorders>
            <w:noWrap/>
            <w:hideMark/>
          </w:tcPr>
          <w:p w14:paraId="47A254CE" w14:textId="77777777" w:rsidR="00AD58E3" w:rsidRPr="003052E0" w:rsidRDefault="00AD58E3" w:rsidP="00EE039C">
            <w:pPr>
              <w:spacing w:before="20" w:after="0" w:line="240" w:lineRule="auto"/>
              <w:jc w:val="center"/>
              <w:rPr>
                <w:rFonts w:ascii="Arial" w:eastAsia="Times New Roman" w:hAnsi="Arial" w:cs="Arial"/>
                <w:sz w:val="14"/>
                <w:szCs w:val="14"/>
                <w:lang w:eastAsia="es-EC"/>
              </w:rPr>
            </w:pPr>
          </w:p>
        </w:tc>
        <w:tc>
          <w:tcPr>
            <w:tcW w:w="1152" w:type="dxa"/>
            <w:tcBorders>
              <w:top w:val="single" w:sz="6" w:space="0" w:color="auto"/>
              <w:bottom w:val="single" w:sz="4" w:space="0" w:color="auto"/>
            </w:tcBorders>
            <w:noWrap/>
            <w:hideMark/>
          </w:tcPr>
          <w:p w14:paraId="399C3868" w14:textId="1F7F249D" w:rsidR="00AD58E3" w:rsidRPr="003052E0" w:rsidRDefault="00AD58E3" w:rsidP="00230885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I</w:t>
            </w:r>
            <w:r w:rsidR="001848E3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 xml:space="preserve"> </w:t>
            </w:r>
            <w:r w:rsidRPr="003052E0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(%)</w:t>
            </w:r>
          </w:p>
        </w:tc>
        <w:tc>
          <w:tcPr>
            <w:tcW w:w="489" w:type="dxa"/>
            <w:tcBorders>
              <w:top w:val="single" w:sz="6" w:space="0" w:color="auto"/>
              <w:bottom w:val="single" w:sz="4" w:space="0" w:color="auto"/>
            </w:tcBorders>
            <w:noWrap/>
            <w:hideMark/>
          </w:tcPr>
          <w:p w14:paraId="392CC8E5" w14:textId="77777777" w:rsidR="00AD58E3" w:rsidRPr="003052E0" w:rsidRDefault="005D0DF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67" w:type="dxa"/>
            <w:tcBorders>
              <w:top w:val="single" w:sz="6" w:space="0" w:color="auto"/>
              <w:bottom w:val="single" w:sz="4" w:space="0" w:color="auto"/>
            </w:tcBorders>
            <w:noWrap/>
            <w:hideMark/>
          </w:tcPr>
          <w:p w14:paraId="0623CE3D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2,03</w:t>
            </w:r>
          </w:p>
        </w:tc>
        <w:tc>
          <w:tcPr>
            <w:tcW w:w="523" w:type="dxa"/>
            <w:tcBorders>
              <w:top w:val="single" w:sz="6" w:space="0" w:color="auto"/>
              <w:bottom w:val="single" w:sz="4" w:space="0" w:color="auto"/>
            </w:tcBorders>
            <w:noWrap/>
            <w:hideMark/>
          </w:tcPr>
          <w:p w14:paraId="26ABB3DB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43</w:t>
            </w:r>
          </w:p>
        </w:tc>
        <w:tc>
          <w:tcPr>
            <w:tcW w:w="567" w:type="dxa"/>
            <w:tcBorders>
              <w:top w:val="single" w:sz="6" w:space="0" w:color="auto"/>
              <w:bottom w:val="single" w:sz="4" w:space="0" w:color="auto"/>
            </w:tcBorders>
            <w:noWrap/>
            <w:hideMark/>
          </w:tcPr>
          <w:p w14:paraId="241FAD28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10,48</w:t>
            </w:r>
          </w:p>
        </w:tc>
        <w:tc>
          <w:tcPr>
            <w:tcW w:w="567" w:type="dxa"/>
            <w:tcBorders>
              <w:top w:val="single" w:sz="6" w:space="0" w:color="auto"/>
              <w:bottom w:val="single" w:sz="4" w:space="0" w:color="auto"/>
            </w:tcBorders>
            <w:noWrap/>
            <w:hideMark/>
          </w:tcPr>
          <w:p w14:paraId="6E428DC7" w14:textId="77777777" w:rsidR="00AD58E3" w:rsidRPr="003052E0" w:rsidRDefault="005D0DF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489" w:type="dxa"/>
            <w:tcBorders>
              <w:top w:val="single" w:sz="6" w:space="0" w:color="auto"/>
              <w:bottom w:val="single" w:sz="4" w:space="0" w:color="auto"/>
            </w:tcBorders>
            <w:noWrap/>
            <w:hideMark/>
          </w:tcPr>
          <w:p w14:paraId="0A45F89E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89</w:t>
            </w:r>
          </w:p>
        </w:tc>
        <w:tc>
          <w:tcPr>
            <w:tcW w:w="567" w:type="dxa"/>
            <w:tcBorders>
              <w:top w:val="single" w:sz="6" w:space="0" w:color="auto"/>
              <w:bottom w:val="single" w:sz="4" w:space="0" w:color="auto"/>
            </w:tcBorders>
            <w:noWrap/>
            <w:hideMark/>
          </w:tcPr>
          <w:p w14:paraId="395F7979" w14:textId="77777777" w:rsidR="00AD58E3" w:rsidRPr="003052E0" w:rsidRDefault="005D0DF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629" w:type="dxa"/>
            <w:tcBorders>
              <w:top w:val="single" w:sz="6" w:space="0" w:color="auto"/>
              <w:bottom w:val="single" w:sz="4" w:space="0" w:color="auto"/>
            </w:tcBorders>
            <w:noWrap/>
            <w:hideMark/>
          </w:tcPr>
          <w:p w14:paraId="1EC3FA04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3,05</w:t>
            </w:r>
          </w:p>
        </w:tc>
        <w:tc>
          <w:tcPr>
            <w:tcW w:w="567" w:type="dxa"/>
            <w:tcBorders>
              <w:top w:val="single" w:sz="6" w:space="0" w:color="auto"/>
              <w:bottom w:val="single" w:sz="4" w:space="0" w:color="auto"/>
            </w:tcBorders>
            <w:noWrap/>
            <w:hideMark/>
          </w:tcPr>
          <w:p w14:paraId="5F5B23DF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  <w:r w:rsidRPr="003052E0"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  <w:t>8,44</w:t>
            </w:r>
          </w:p>
        </w:tc>
        <w:tc>
          <w:tcPr>
            <w:tcW w:w="687" w:type="dxa"/>
            <w:tcBorders>
              <w:top w:val="single" w:sz="6" w:space="0" w:color="auto"/>
              <w:bottom w:val="single" w:sz="4" w:space="0" w:color="auto"/>
            </w:tcBorders>
            <w:noWrap/>
            <w:hideMark/>
          </w:tcPr>
          <w:p w14:paraId="467C1999" w14:textId="77777777" w:rsidR="00AD58E3" w:rsidRPr="003052E0" w:rsidRDefault="00AD58E3" w:rsidP="00EE039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</w:p>
        </w:tc>
      </w:tr>
    </w:tbl>
    <w:p w14:paraId="62F573A1" w14:textId="0628AD15" w:rsidR="00AD58E3" w:rsidRDefault="00757B93" w:rsidP="00EE039C">
      <w:pPr>
        <w:spacing w:after="0" w:line="240" w:lineRule="auto"/>
        <w:jc w:val="both"/>
        <w:rPr>
          <w:rFonts w:ascii="Arial" w:hAnsi="Arial" w:cs="Arial"/>
          <w:color w:val="0E0E0E"/>
          <w:szCs w:val="24"/>
        </w:rPr>
      </w:pPr>
      <w:r w:rsidRPr="00757B93">
        <w:rPr>
          <w:rFonts w:ascii="Arial" w:hAnsi="Arial" w:cs="Arial"/>
          <w:color w:val="0E0E0E"/>
          <w:sz w:val="14"/>
          <w:szCs w:val="14"/>
        </w:rPr>
        <w:t>*</w:t>
      </w:r>
      <w:r w:rsidR="0054119E" w:rsidRPr="00757B93">
        <w:rPr>
          <w:rFonts w:ascii="Arial" w:hAnsi="Arial" w:cs="Arial"/>
          <w:color w:val="0E0E0E"/>
          <w:sz w:val="14"/>
          <w:szCs w:val="14"/>
        </w:rPr>
        <w:t>Área urbana (Au); Bosque nativo (Bn); Cuerpo de agua natural (Cag); Cultivo anual (Ca); Cultivo permanente (Cp); Cultivo semipermanente (Cs); Mosaico agropecuario (Ma) y Pastizal (Pa).</w:t>
      </w:r>
    </w:p>
    <w:p w14:paraId="641F4F9F" w14:textId="11CB49CD" w:rsidR="00757B93" w:rsidRDefault="00757B93" w:rsidP="00EE039C">
      <w:pPr>
        <w:spacing w:after="0" w:line="240" w:lineRule="auto"/>
        <w:jc w:val="both"/>
        <w:rPr>
          <w:rFonts w:ascii="Arial" w:hAnsi="Arial" w:cs="Arial"/>
          <w:color w:val="0E0E0E"/>
          <w:sz w:val="14"/>
          <w:szCs w:val="14"/>
        </w:rPr>
      </w:pPr>
      <w:r w:rsidRPr="00757B93">
        <w:rPr>
          <w:rFonts w:ascii="Arial" w:hAnsi="Arial" w:cs="Arial"/>
          <w:color w:val="0E0E0E"/>
          <w:sz w:val="14"/>
          <w:szCs w:val="14"/>
        </w:rPr>
        <w:t>**</w:t>
      </w:r>
      <w:r>
        <w:rPr>
          <w:rFonts w:ascii="Arial" w:hAnsi="Arial" w:cs="Arial"/>
          <w:color w:val="0E0E0E"/>
          <w:sz w:val="14"/>
          <w:szCs w:val="14"/>
        </w:rPr>
        <w:t xml:space="preserve"> Ganancia (G); Cambio neto (CN); Cambio total (CT); Intercambio (I).</w:t>
      </w:r>
    </w:p>
    <w:p w14:paraId="2661D23E" w14:textId="77777777" w:rsidR="00757B93" w:rsidRPr="00757B93" w:rsidRDefault="00757B93" w:rsidP="00EE039C">
      <w:pPr>
        <w:spacing w:after="0" w:line="240" w:lineRule="auto"/>
        <w:jc w:val="both"/>
        <w:rPr>
          <w:rFonts w:ascii="Arial" w:hAnsi="Arial" w:cs="Arial"/>
          <w:color w:val="0E0E0E"/>
        </w:rPr>
      </w:pPr>
    </w:p>
    <w:p w14:paraId="7D61D75A" w14:textId="0637DACA" w:rsidR="0063608A" w:rsidRDefault="006B12D1" w:rsidP="006E5879">
      <w:pPr>
        <w:spacing w:after="0" w:line="240" w:lineRule="auto"/>
        <w:ind w:firstLine="709"/>
        <w:jc w:val="both"/>
        <w:rPr>
          <w:rFonts w:ascii="Arial" w:hAnsi="Arial" w:cs="Arial"/>
          <w:szCs w:val="24"/>
        </w:rPr>
      </w:pPr>
      <w:r w:rsidRPr="008B4BA9">
        <w:rPr>
          <w:rFonts w:ascii="Arial" w:hAnsi="Arial" w:cs="Arial"/>
          <w:szCs w:val="24"/>
        </w:rPr>
        <w:t>L</w:t>
      </w:r>
      <w:r w:rsidR="007361C4" w:rsidRPr="008B4BA9">
        <w:rPr>
          <w:rFonts w:ascii="Arial" w:hAnsi="Arial" w:cs="Arial"/>
          <w:szCs w:val="24"/>
        </w:rPr>
        <w:t>a</w:t>
      </w:r>
      <w:r w:rsidR="00893F51" w:rsidRPr="008B4BA9">
        <w:rPr>
          <w:rFonts w:ascii="Arial" w:hAnsi="Arial" w:cs="Arial"/>
          <w:szCs w:val="24"/>
        </w:rPr>
        <w:t>s pérdidas</w:t>
      </w:r>
      <w:r w:rsidR="00184BD7" w:rsidRPr="008B4BA9">
        <w:rPr>
          <w:rFonts w:ascii="Arial" w:hAnsi="Arial" w:cs="Arial"/>
          <w:szCs w:val="24"/>
        </w:rPr>
        <w:t xml:space="preserve"> </w:t>
      </w:r>
      <w:r w:rsidRPr="008B4BA9">
        <w:rPr>
          <w:rFonts w:ascii="Arial" w:hAnsi="Arial" w:cs="Arial"/>
          <w:szCs w:val="24"/>
        </w:rPr>
        <w:t>en las seis catego</w:t>
      </w:r>
      <w:r w:rsidR="00010378" w:rsidRPr="008B4BA9">
        <w:rPr>
          <w:rFonts w:ascii="Arial" w:hAnsi="Arial" w:cs="Arial"/>
          <w:szCs w:val="24"/>
        </w:rPr>
        <w:t>rías encontradas en el año 2002</w:t>
      </w:r>
      <w:r w:rsidRPr="008B4BA9">
        <w:rPr>
          <w:rFonts w:ascii="Arial" w:hAnsi="Arial" w:cs="Arial"/>
          <w:szCs w:val="24"/>
        </w:rPr>
        <w:t xml:space="preserve"> </w:t>
      </w:r>
      <w:r w:rsidR="00A90310" w:rsidRPr="008B4BA9">
        <w:rPr>
          <w:rFonts w:ascii="Arial" w:hAnsi="Arial" w:cs="Arial"/>
          <w:color w:val="0E0E0E"/>
          <w:szCs w:val="24"/>
        </w:rPr>
        <w:t xml:space="preserve">(Tabla 2) </w:t>
      </w:r>
      <w:r w:rsidR="00093682" w:rsidRPr="008B4BA9">
        <w:rPr>
          <w:rFonts w:ascii="Arial" w:hAnsi="Arial" w:cs="Arial"/>
          <w:szCs w:val="24"/>
        </w:rPr>
        <w:t>evidenciaron</w:t>
      </w:r>
      <w:r w:rsidR="00AD2791" w:rsidRPr="008B4BA9">
        <w:rPr>
          <w:rFonts w:ascii="Arial" w:hAnsi="Arial" w:cs="Arial"/>
          <w:szCs w:val="24"/>
        </w:rPr>
        <w:t xml:space="preserve"> que las clases que presentaron mayores cambios fueron</w:t>
      </w:r>
      <w:r w:rsidR="009E3114">
        <w:rPr>
          <w:rFonts w:ascii="Arial" w:hAnsi="Arial" w:cs="Arial"/>
          <w:szCs w:val="24"/>
        </w:rPr>
        <w:t>:</w:t>
      </w:r>
      <w:r w:rsidR="00E06E73" w:rsidRPr="008B4BA9">
        <w:rPr>
          <w:rFonts w:ascii="Arial" w:hAnsi="Arial" w:cs="Arial"/>
          <w:szCs w:val="24"/>
        </w:rPr>
        <w:t xml:space="preserve"> </w:t>
      </w:r>
      <w:r w:rsidR="003D5486" w:rsidRPr="008B4BA9">
        <w:rPr>
          <w:rFonts w:ascii="Arial" w:hAnsi="Arial" w:cs="Arial"/>
          <w:szCs w:val="24"/>
        </w:rPr>
        <w:t xml:space="preserve">Bn </w:t>
      </w:r>
      <w:r w:rsidR="0089380F" w:rsidRPr="008B4BA9">
        <w:rPr>
          <w:rFonts w:ascii="Arial" w:hAnsi="Arial" w:cs="Arial"/>
          <w:szCs w:val="24"/>
        </w:rPr>
        <w:t>con el</w:t>
      </w:r>
      <w:r w:rsidRPr="008B4BA9">
        <w:rPr>
          <w:rFonts w:ascii="Arial" w:hAnsi="Arial" w:cs="Arial"/>
          <w:szCs w:val="24"/>
        </w:rPr>
        <w:t xml:space="preserve"> </w:t>
      </w:r>
      <w:r w:rsidR="00701178" w:rsidRPr="008B4BA9">
        <w:rPr>
          <w:rFonts w:ascii="Arial" w:hAnsi="Arial" w:cs="Arial"/>
          <w:szCs w:val="24"/>
        </w:rPr>
        <w:t>27,8</w:t>
      </w:r>
      <w:r w:rsidR="00E116E6" w:rsidRPr="008B4BA9">
        <w:rPr>
          <w:rFonts w:ascii="Arial" w:hAnsi="Arial" w:cs="Arial"/>
          <w:szCs w:val="24"/>
        </w:rPr>
        <w:t>0</w:t>
      </w:r>
      <w:r w:rsidR="00C766F2" w:rsidRPr="008B4BA9">
        <w:rPr>
          <w:rFonts w:ascii="Arial" w:hAnsi="Arial" w:cs="Arial"/>
          <w:szCs w:val="24"/>
        </w:rPr>
        <w:t>%</w:t>
      </w:r>
      <w:r w:rsidR="00E06E73" w:rsidRPr="008B4BA9">
        <w:rPr>
          <w:rFonts w:ascii="Arial" w:hAnsi="Arial" w:cs="Arial"/>
          <w:szCs w:val="24"/>
        </w:rPr>
        <w:t xml:space="preserve"> el cual</w:t>
      </w:r>
      <w:r w:rsidR="0089380F" w:rsidRPr="008B4BA9">
        <w:rPr>
          <w:rFonts w:ascii="Arial" w:hAnsi="Arial" w:cs="Arial"/>
          <w:szCs w:val="24"/>
        </w:rPr>
        <w:t xml:space="preserve"> transformó en Ma </w:t>
      </w:r>
      <w:r w:rsidR="000F3C21" w:rsidRPr="008B4BA9">
        <w:rPr>
          <w:rFonts w:ascii="Arial" w:hAnsi="Arial" w:cs="Arial"/>
          <w:szCs w:val="24"/>
        </w:rPr>
        <w:t>(</w:t>
      </w:r>
      <w:r w:rsidR="00CF2332" w:rsidRPr="008B4BA9">
        <w:rPr>
          <w:rFonts w:ascii="Arial" w:hAnsi="Arial" w:cs="Arial"/>
          <w:szCs w:val="24"/>
        </w:rPr>
        <w:t>26,28</w:t>
      </w:r>
      <w:r w:rsidR="000F3C21" w:rsidRPr="008B4BA9">
        <w:rPr>
          <w:rFonts w:ascii="Arial" w:hAnsi="Arial" w:cs="Arial"/>
          <w:szCs w:val="24"/>
        </w:rPr>
        <w:t xml:space="preserve">%) </w:t>
      </w:r>
      <w:r w:rsidR="0089380F" w:rsidRPr="008B4BA9">
        <w:rPr>
          <w:rFonts w:ascii="Arial" w:hAnsi="Arial" w:cs="Arial"/>
          <w:szCs w:val="24"/>
        </w:rPr>
        <w:t xml:space="preserve">y </w:t>
      </w:r>
      <w:r w:rsidR="00AB7EC6" w:rsidRPr="008B4BA9">
        <w:rPr>
          <w:rFonts w:ascii="Arial" w:hAnsi="Arial" w:cs="Arial"/>
          <w:szCs w:val="24"/>
        </w:rPr>
        <w:t>P</w:t>
      </w:r>
      <w:r w:rsidR="00F02C1A">
        <w:rPr>
          <w:rFonts w:ascii="Arial" w:hAnsi="Arial" w:cs="Arial"/>
          <w:szCs w:val="24"/>
        </w:rPr>
        <w:t>a</w:t>
      </w:r>
      <w:r w:rsidR="000F3C21" w:rsidRPr="008B4BA9">
        <w:rPr>
          <w:rFonts w:ascii="Arial" w:hAnsi="Arial" w:cs="Arial"/>
          <w:szCs w:val="24"/>
        </w:rPr>
        <w:t xml:space="preserve"> (</w:t>
      </w:r>
      <w:r w:rsidR="00CF2332" w:rsidRPr="008B4BA9">
        <w:rPr>
          <w:rFonts w:ascii="Arial" w:hAnsi="Arial" w:cs="Arial"/>
          <w:szCs w:val="24"/>
        </w:rPr>
        <w:t>1,52</w:t>
      </w:r>
      <w:r w:rsidR="000F3C21" w:rsidRPr="008B4BA9">
        <w:rPr>
          <w:rFonts w:ascii="Arial" w:hAnsi="Arial" w:cs="Arial"/>
          <w:szCs w:val="24"/>
        </w:rPr>
        <w:t>%)</w:t>
      </w:r>
      <w:r w:rsidR="0010398A" w:rsidRPr="008B4BA9">
        <w:rPr>
          <w:rFonts w:ascii="Arial" w:hAnsi="Arial" w:cs="Arial"/>
          <w:szCs w:val="24"/>
        </w:rPr>
        <w:t>,</w:t>
      </w:r>
      <w:r w:rsidR="00314135" w:rsidRPr="008B4BA9">
        <w:rPr>
          <w:rFonts w:ascii="Arial" w:hAnsi="Arial" w:cs="Arial"/>
          <w:szCs w:val="24"/>
        </w:rPr>
        <w:t xml:space="preserve"> </w:t>
      </w:r>
      <w:r w:rsidR="00E06E73" w:rsidRPr="008B4BA9">
        <w:rPr>
          <w:rFonts w:ascii="Arial" w:hAnsi="Arial" w:cs="Arial"/>
          <w:szCs w:val="24"/>
        </w:rPr>
        <w:t xml:space="preserve">manteniendo </w:t>
      </w:r>
      <w:r w:rsidR="0089380F" w:rsidRPr="008B4BA9">
        <w:rPr>
          <w:rFonts w:ascii="Arial" w:hAnsi="Arial" w:cs="Arial"/>
          <w:szCs w:val="24"/>
        </w:rPr>
        <w:t>una</w:t>
      </w:r>
      <w:r w:rsidR="008867FA" w:rsidRPr="008B4BA9">
        <w:rPr>
          <w:rFonts w:ascii="Arial" w:hAnsi="Arial" w:cs="Arial"/>
          <w:szCs w:val="24"/>
        </w:rPr>
        <w:t xml:space="preserve"> persistencia del 1,</w:t>
      </w:r>
      <w:r w:rsidR="00CB1230" w:rsidRPr="008B4BA9">
        <w:rPr>
          <w:rFonts w:ascii="Arial" w:hAnsi="Arial" w:cs="Arial"/>
          <w:szCs w:val="24"/>
        </w:rPr>
        <w:t>6</w:t>
      </w:r>
      <w:r w:rsidR="00E116E6" w:rsidRPr="008B4BA9">
        <w:rPr>
          <w:rFonts w:ascii="Arial" w:hAnsi="Arial" w:cs="Arial"/>
          <w:szCs w:val="24"/>
        </w:rPr>
        <w:t>3</w:t>
      </w:r>
      <w:r w:rsidR="008E11B4" w:rsidRPr="008B4BA9">
        <w:rPr>
          <w:rFonts w:ascii="Arial" w:hAnsi="Arial" w:cs="Arial"/>
          <w:szCs w:val="24"/>
        </w:rPr>
        <w:t>%</w:t>
      </w:r>
      <w:r w:rsidR="00E06E73" w:rsidRPr="008B4BA9">
        <w:rPr>
          <w:rFonts w:ascii="Arial" w:hAnsi="Arial" w:cs="Arial"/>
          <w:szCs w:val="24"/>
        </w:rPr>
        <w:t>. Seguido de los Cp con pérdidas</w:t>
      </w:r>
      <w:r w:rsidR="00DD4794" w:rsidRPr="008B4BA9">
        <w:rPr>
          <w:rFonts w:ascii="Arial" w:hAnsi="Arial" w:cs="Arial"/>
          <w:szCs w:val="24"/>
        </w:rPr>
        <w:t xml:space="preserve"> del 24,05% que se </w:t>
      </w:r>
      <w:r w:rsidR="00DD4794" w:rsidRPr="008B4BA9">
        <w:rPr>
          <w:rFonts w:ascii="Arial" w:hAnsi="Arial" w:cs="Arial"/>
          <w:szCs w:val="24"/>
        </w:rPr>
        <w:lastRenderedPageBreak/>
        <w:t>transformó</w:t>
      </w:r>
      <w:r w:rsidR="00E06E73" w:rsidRPr="008B4BA9">
        <w:rPr>
          <w:rFonts w:ascii="Arial" w:hAnsi="Arial" w:cs="Arial"/>
          <w:szCs w:val="24"/>
        </w:rPr>
        <w:t xml:space="preserve"> en Au (0,15%), </w:t>
      </w:r>
      <w:r w:rsidR="00A90836" w:rsidRPr="008B4BA9">
        <w:rPr>
          <w:rFonts w:ascii="Arial" w:hAnsi="Arial" w:cs="Arial"/>
          <w:szCs w:val="24"/>
        </w:rPr>
        <w:t>Cag</w:t>
      </w:r>
      <w:r w:rsidR="00E06E73" w:rsidRPr="008B4BA9">
        <w:rPr>
          <w:rFonts w:ascii="Arial" w:hAnsi="Arial" w:cs="Arial"/>
          <w:szCs w:val="24"/>
        </w:rPr>
        <w:t xml:space="preserve"> (0,29%), Ca (5,02%), Cs (0,44% en) y en Ma (18,15%), con una persistencia del 0,03%; </w:t>
      </w:r>
      <w:r w:rsidR="00DC7BB8" w:rsidRPr="008B4BA9">
        <w:rPr>
          <w:rFonts w:ascii="Arial" w:hAnsi="Arial" w:cs="Arial"/>
          <w:szCs w:val="24"/>
        </w:rPr>
        <w:t>y,</w:t>
      </w:r>
      <w:r w:rsidR="00E06E73" w:rsidRPr="008B4BA9">
        <w:rPr>
          <w:rFonts w:ascii="Arial" w:hAnsi="Arial" w:cs="Arial"/>
          <w:szCs w:val="24"/>
        </w:rPr>
        <w:t xml:space="preserve"> por último, los P</w:t>
      </w:r>
      <w:r w:rsidR="00F02C1A">
        <w:rPr>
          <w:rFonts w:ascii="Arial" w:hAnsi="Arial" w:cs="Arial"/>
          <w:szCs w:val="24"/>
        </w:rPr>
        <w:t>a</w:t>
      </w:r>
      <w:r w:rsidR="00E06E73" w:rsidRPr="008B4BA9">
        <w:rPr>
          <w:rFonts w:ascii="Arial" w:hAnsi="Arial" w:cs="Arial"/>
          <w:szCs w:val="24"/>
        </w:rPr>
        <w:t xml:space="preserve"> con pérdidas del 21,91% se transformó en Au (0,01%), Bn (1,01%), </w:t>
      </w:r>
      <w:r w:rsidR="00A90836" w:rsidRPr="008B4BA9">
        <w:rPr>
          <w:rFonts w:ascii="Arial" w:hAnsi="Arial" w:cs="Arial"/>
          <w:szCs w:val="24"/>
        </w:rPr>
        <w:t>Cag</w:t>
      </w:r>
      <w:r w:rsidR="00E06E73" w:rsidRPr="008B4BA9">
        <w:rPr>
          <w:rFonts w:ascii="Arial" w:hAnsi="Arial" w:cs="Arial"/>
          <w:szCs w:val="24"/>
        </w:rPr>
        <w:t xml:space="preserve"> (0,02%) y Ma (20,88%), y mantuvo una persistencia del 3,33%.</w:t>
      </w:r>
      <w:r w:rsidR="005774CD" w:rsidRPr="008B4BA9">
        <w:rPr>
          <w:rFonts w:ascii="Arial" w:hAnsi="Arial" w:cs="Arial"/>
          <w:szCs w:val="24"/>
        </w:rPr>
        <w:t xml:space="preserve"> </w:t>
      </w:r>
      <w:r w:rsidR="000139DD" w:rsidRPr="008B4BA9">
        <w:rPr>
          <w:rFonts w:ascii="Arial" w:hAnsi="Arial" w:cs="Arial"/>
          <w:szCs w:val="24"/>
        </w:rPr>
        <w:t>Así mismo,</w:t>
      </w:r>
      <w:r w:rsidR="0063608A" w:rsidRPr="008B4BA9">
        <w:rPr>
          <w:rFonts w:ascii="Arial" w:hAnsi="Arial" w:cs="Arial"/>
          <w:szCs w:val="24"/>
        </w:rPr>
        <w:t xml:space="preserve"> las </w:t>
      </w:r>
      <w:r w:rsidR="002E2CC6" w:rsidRPr="008B4BA9">
        <w:rPr>
          <w:rFonts w:ascii="Arial" w:hAnsi="Arial" w:cs="Arial"/>
          <w:szCs w:val="24"/>
        </w:rPr>
        <w:t xml:space="preserve">ganancias </w:t>
      </w:r>
      <w:r w:rsidR="008C2A5B" w:rsidRPr="008B4BA9">
        <w:rPr>
          <w:rFonts w:ascii="Arial" w:hAnsi="Arial" w:cs="Arial"/>
          <w:szCs w:val="24"/>
        </w:rPr>
        <w:t>para el año 2008</w:t>
      </w:r>
      <w:r w:rsidR="0063608A" w:rsidRPr="008B4BA9">
        <w:rPr>
          <w:rFonts w:ascii="Arial" w:hAnsi="Arial" w:cs="Arial"/>
          <w:szCs w:val="24"/>
        </w:rPr>
        <w:t xml:space="preserve"> </w:t>
      </w:r>
      <w:r w:rsidR="001B20ED" w:rsidRPr="008B4BA9">
        <w:rPr>
          <w:rFonts w:ascii="Arial" w:hAnsi="Arial" w:cs="Arial"/>
          <w:color w:val="0E0E0E"/>
          <w:szCs w:val="24"/>
        </w:rPr>
        <w:t xml:space="preserve">(Tabla 2) </w:t>
      </w:r>
      <w:r w:rsidR="00641540" w:rsidRPr="008B4BA9">
        <w:rPr>
          <w:rFonts w:ascii="Arial" w:hAnsi="Arial" w:cs="Arial"/>
          <w:color w:val="0E0E0E"/>
          <w:szCs w:val="24"/>
        </w:rPr>
        <w:t>evidenciaron</w:t>
      </w:r>
      <w:r w:rsidR="00685912" w:rsidRPr="008B4BA9">
        <w:rPr>
          <w:rFonts w:ascii="Arial" w:hAnsi="Arial" w:cs="Arial"/>
          <w:color w:val="0E0E0E"/>
          <w:szCs w:val="24"/>
        </w:rPr>
        <w:t xml:space="preserve"> que el</w:t>
      </w:r>
      <w:r w:rsidR="007B1B1E" w:rsidRPr="008B4BA9">
        <w:rPr>
          <w:rFonts w:ascii="Arial" w:hAnsi="Arial" w:cs="Arial"/>
          <w:szCs w:val="24"/>
        </w:rPr>
        <w:t xml:space="preserve"> </w:t>
      </w:r>
      <w:r w:rsidR="003F1D7D" w:rsidRPr="008B4BA9">
        <w:rPr>
          <w:rFonts w:ascii="Arial" w:hAnsi="Arial" w:cs="Arial"/>
          <w:szCs w:val="24"/>
        </w:rPr>
        <w:t>Ma</w:t>
      </w:r>
      <w:r w:rsidR="007B1B1E" w:rsidRPr="008B4BA9">
        <w:rPr>
          <w:rFonts w:ascii="Arial" w:hAnsi="Arial" w:cs="Arial"/>
          <w:szCs w:val="24"/>
        </w:rPr>
        <w:t xml:space="preserve"> con el 83,49%</w:t>
      </w:r>
      <w:r w:rsidR="00DD4794" w:rsidRPr="008B4BA9">
        <w:rPr>
          <w:rFonts w:ascii="Arial" w:hAnsi="Arial" w:cs="Arial"/>
          <w:szCs w:val="24"/>
        </w:rPr>
        <w:t xml:space="preserve"> fue la categoría que presentó mayores ganancias</w:t>
      </w:r>
      <w:r w:rsidR="00625D45" w:rsidRPr="008B4BA9">
        <w:rPr>
          <w:rFonts w:ascii="Arial" w:hAnsi="Arial" w:cs="Arial"/>
          <w:szCs w:val="24"/>
        </w:rPr>
        <w:t>,</w:t>
      </w:r>
      <w:r w:rsidR="00DD4794" w:rsidRPr="008B4BA9">
        <w:rPr>
          <w:rFonts w:ascii="Arial" w:hAnsi="Arial" w:cs="Arial"/>
          <w:szCs w:val="24"/>
        </w:rPr>
        <w:t xml:space="preserve"> las cuales</w:t>
      </w:r>
      <w:r w:rsidR="00625D45" w:rsidRPr="008B4BA9">
        <w:rPr>
          <w:rFonts w:ascii="Arial" w:hAnsi="Arial" w:cs="Arial"/>
          <w:szCs w:val="24"/>
        </w:rPr>
        <w:t>,</w:t>
      </w:r>
      <w:r w:rsidR="00DD4794" w:rsidRPr="008B4BA9">
        <w:rPr>
          <w:rFonts w:ascii="Arial" w:hAnsi="Arial" w:cs="Arial"/>
          <w:szCs w:val="24"/>
        </w:rPr>
        <w:t xml:space="preserve"> fueron </w:t>
      </w:r>
      <w:r w:rsidR="005774CD" w:rsidRPr="008B4BA9">
        <w:rPr>
          <w:rFonts w:ascii="Arial" w:hAnsi="Arial" w:cs="Arial"/>
          <w:szCs w:val="24"/>
        </w:rPr>
        <w:t>sobre el</w:t>
      </w:r>
      <w:r w:rsidR="001E5397" w:rsidRPr="008B4BA9">
        <w:rPr>
          <w:rFonts w:ascii="Arial" w:hAnsi="Arial" w:cs="Arial"/>
          <w:szCs w:val="24"/>
        </w:rPr>
        <w:t xml:space="preserve"> Bn</w:t>
      </w:r>
      <w:r w:rsidR="00CF2332" w:rsidRPr="008B4BA9">
        <w:rPr>
          <w:rFonts w:ascii="Arial" w:hAnsi="Arial" w:cs="Arial"/>
          <w:szCs w:val="24"/>
        </w:rPr>
        <w:t xml:space="preserve"> (26,28%)</w:t>
      </w:r>
      <w:r w:rsidR="001E5397" w:rsidRPr="008B4BA9">
        <w:rPr>
          <w:rFonts w:ascii="Arial" w:hAnsi="Arial" w:cs="Arial"/>
          <w:szCs w:val="24"/>
        </w:rPr>
        <w:t>, Ca</w:t>
      </w:r>
      <w:r w:rsidR="00CF2332" w:rsidRPr="008B4BA9">
        <w:rPr>
          <w:rFonts w:ascii="Arial" w:hAnsi="Arial" w:cs="Arial"/>
          <w:szCs w:val="24"/>
        </w:rPr>
        <w:t xml:space="preserve"> (16,55%)</w:t>
      </w:r>
      <w:r w:rsidR="001E5397" w:rsidRPr="008B4BA9">
        <w:rPr>
          <w:rFonts w:ascii="Arial" w:hAnsi="Arial" w:cs="Arial"/>
          <w:szCs w:val="24"/>
        </w:rPr>
        <w:t>, Cp</w:t>
      </w:r>
      <w:r w:rsidR="00CF2332" w:rsidRPr="008B4BA9">
        <w:rPr>
          <w:rFonts w:ascii="Arial" w:hAnsi="Arial" w:cs="Arial"/>
          <w:szCs w:val="24"/>
        </w:rPr>
        <w:t xml:space="preserve"> (18,15%)</w:t>
      </w:r>
      <w:r w:rsidR="001E5397" w:rsidRPr="008B4BA9">
        <w:rPr>
          <w:rFonts w:ascii="Arial" w:hAnsi="Arial" w:cs="Arial"/>
          <w:szCs w:val="24"/>
        </w:rPr>
        <w:t xml:space="preserve">, Cs </w:t>
      </w:r>
      <w:r w:rsidR="00CF2332" w:rsidRPr="008B4BA9">
        <w:rPr>
          <w:rFonts w:ascii="Arial" w:hAnsi="Arial" w:cs="Arial"/>
          <w:szCs w:val="24"/>
        </w:rPr>
        <w:t xml:space="preserve">(1,63%) </w:t>
      </w:r>
      <w:r w:rsidR="001E5397" w:rsidRPr="008B4BA9">
        <w:rPr>
          <w:rFonts w:ascii="Arial" w:hAnsi="Arial" w:cs="Arial"/>
          <w:szCs w:val="24"/>
        </w:rPr>
        <w:t>y P</w:t>
      </w:r>
      <w:r w:rsidR="00F02C1A">
        <w:rPr>
          <w:rFonts w:ascii="Arial" w:hAnsi="Arial" w:cs="Arial"/>
          <w:szCs w:val="24"/>
        </w:rPr>
        <w:t>a</w:t>
      </w:r>
      <w:r w:rsidR="00CF2332" w:rsidRPr="008B4BA9">
        <w:rPr>
          <w:rFonts w:ascii="Arial" w:hAnsi="Arial" w:cs="Arial"/>
          <w:szCs w:val="24"/>
        </w:rPr>
        <w:t xml:space="preserve"> (20,88%)</w:t>
      </w:r>
      <w:r w:rsidR="005774CD" w:rsidRPr="008B4BA9">
        <w:rPr>
          <w:rFonts w:ascii="Arial" w:hAnsi="Arial" w:cs="Arial"/>
          <w:szCs w:val="24"/>
        </w:rPr>
        <w:t>.</w:t>
      </w:r>
    </w:p>
    <w:p w14:paraId="54B38666" w14:textId="77777777" w:rsidR="00355C12" w:rsidRPr="008B4BA9" w:rsidRDefault="00355C12" w:rsidP="006E5879">
      <w:pPr>
        <w:spacing w:after="0" w:line="240" w:lineRule="auto"/>
        <w:ind w:firstLine="709"/>
        <w:jc w:val="both"/>
        <w:rPr>
          <w:rFonts w:ascii="Arial" w:hAnsi="Arial" w:cs="Arial"/>
          <w:color w:val="0E0E0E"/>
          <w:szCs w:val="24"/>
        </w:rPr>
      </w:pPr>
    </w:p>
    <w:p w14:paraId="2D8F9F2B" w14:textId="75C316E3" w:rsidR="00BE065B" w:rsidRDefault="00CD26EC" w:rsidP="006E5879">
      <w:pPr>
        <w:spacing w:after="0" w:line="240" w:lineRule="auto"/>
        <w:ind w:firstLine="709"/>
        <w:jc w:val="both"/>
        <w:rPr>
          <w:rFonts w:ascii="Arial" w:hAnsi="Arial" w:cs="Arial"/>
          <w:color w:val="0E0E0E"/>
          <w:szCs w:val="24"/>
        </w:rPr>
      </w:pPr>
      <w:r w:rsidRPr="008B4BA9">
        <w:rPr>
          <w:rFonts w:ascii="Arial" w:hAnsi="Arial" w:cs="Arial"/>
          <w:color w:val="0E0E0E"/>
          <w:szCs w:val="24"/>
        </w:rPr>
        <w:t>Asimismo,</w:t>
      </w:r>
      <w:r w:rsidR="00072C6C" w:rsidRPr="008B4BA9">
        <w:rPr>
          <w:rFonts w:ascii="Arial" w:hAnsi="Arial" w:cs="Arial"/>
          <w:color w:val="0E0E0E"/>
          <w:szCs w:val="24"/>
        </w:rPr>
        <w:t xml:space="preserve"> </w:t>
      </w:r>
      <w:r w:rsidR="00972D3A" w:rsidRPr="008B4BA9">
        <w:rPr>
          <w:rFonts w:ascii="Arial" w:hAnsi="Arial" w:cs="Arial"/>
          <w:color w:val="0E0E0E"/>
          <w:szCs w:val="24"/>
        </w:rPr>
        <w:t>l</w:t>
      </w:r>
      <w:r w:rsidR="002330CE" w:rsidRPr="008B4BA9">
        <w:rPr>
          <w:rFonts w:ascii="Arial" w:hAnsi="Arial" w:cs="Arial"/>
          <w:color w:val="0E0E0E"/>
          <w:szCs w:val="24"/>
        </w:rPr>
        <w:t>as categorías que registraron pérdidas</w:t>
      </w:r>
      <w:r w:rsidR="004C6713" w:rsidRPr="008B4BA9">
        <w:rPr>
          <w:rFonts w:ascii="Arial" w:hAnsi="Arial" w:cs="Arial"/>
          <w:color w:val="0E0E0E"/>
          <w:szCs w:val="24"/>
        </w:rPr>
        <w:t xml:space="preserve"> </w:t>
      </w:r>
      <w:r w:rsidR="00CD22D5" w:rsidRPr="008B4BA9">
        <w:rPr>
          <w:rFonts w:ascii="Arial" w:hAnsi="Arial" w:cs="Arial"/>
          <w:color w:val="0E0E0E"/>
          <w:szCs w:val="24"/>
        </w:rPr>
        <w:t xml:space="preserve">de área con respecto al cambio neto </w:t>
      </w:r>
      <w:r w:rsidR="00493771" w:rsidRPr="008B4BA9">
        <w:rPr>
          <w:rFonts w:ascii="Arial" w:hAnsi="Arial" w:cs="Arial"/>
          <w:color w:val="0E0E0E"/>
          <w:szCs w:val="24"/>
        </w:rPr>
        <w:t>(Tabla 2)</w:t>
      </w:r>
      <w:r w:rsidR="00493771">
        <w:rPr>
          <w:rFonts w:ascii="Arial" w:hAnsi="Arial" w:cs="Arial"/>
          <w:color w:val="0E0E0E"/>
          <w:szCs w:val="24"/>
        </w:rPr>
        <w:t xml:space="preserve"> </w:t>
      </w:r>
      <w:r w:rsidR="00CD22D5" w:rsidRPr="008B4BA9">
        <w:rPr>
          <w:rFonts w:ascii="Arial" w:hAnsi="Arial" w:cs="Arial"/>
          <w:color w:val="0E0E0E"/>
          <w:szCs w:val="24"/>
        </w:rPr>
        <w:t>fueron</w:t>
      </w:r>
      <w:r w:rsidR="002330CE" w:rsidRPr="008B4BA9">
        <w:rPr>
          <w:rFonts w:ascii="Arial" w:hAnsi="Arial" w:cs="Arial"/>
          <w:color w:val="0E0E0E"/>
          <w:szCs w:val="24"/>
        </w:rPr>
        <w:t>:</w:t>
      </w:r>
      <w:r w:rsidR="00C41805" w:rsidRPr="008B4BA9">
        <w:rPr>
          <w:rFonts w:ascii="Arial" w:hAnsi="Arial" w:cs="Arial"/>
          <w:color w:val="0E0E0E"/>
          <w:szCs w:val="24"/>
        </w:rPr>
        <w:t xml:space="preserve"> </w:t>
      </w:r>
      <w:r w:rsidR="008967DD" w:rsidRPr="008B4BA9">
        <w:rPr>
          <w:rFonts w:ascii="Arial" w:hAnsi="Arial" w:cs="Arial"/>
          <w:color w:val="0E0E0E"/>
          <w:szCs w:val="24"/>
        </w:rPr>
        <w:t>Bn con un</w:t>
      </w:r>
      <w:r w:rsidR="00963C4A" w:rsidRPr="008B4BA9">
        <w:rPr>
          <w:rFonts w:ascii="Arial" w:hAnsi="Arial" w:cs="Arial"/>
          <w:color w:val="0E0E0E"/>
          <w:szCs w:val="24"/>
        </w:rPr>
        <w:t xml:space="preserve"> </w:t>
      </w:r>
      <w:r w:rsidR="003F00CB" w:rsidRPr="008B4BA9">
        <w:rPr>
          <w:rFonts w:ascii="Arial" w:hAnsi="Arial" w:cs="Arial"/>
          <w:color w:val="0E0E0E"/>
          <w:szCs w:val="24"/>
        </w:rPr>
        <w:t>26,79</w:t>
      </w:r>
      <w:r w:rsidR="00963C4A" w:rsidRPr="008B4BA9">
        <w:rPr>
          <w:rFonts w:ascii="Arial" w:hAnsi="Arial" w:cs="Arial"/>
          <w:color w:val="0E0E0E"/>
          <w:szCs w:val="24"/>
        </w:rPr>
        <w:t>%</w:t>
      </w:r>
      <w:r w:rsidR="00224EB5" w:rsidRPr="008B4BA9">
        <w:rPr>
          <w:rFonts w:ascii="Arial" w:hAnsi="Arial" w:cs="Arial"/>
          <w:color w:val="0E0E0E"/>
          <w:szCs w:val="24"/>
        </w:rPr>
        <w:t>,</w:t>
      </w:r>
      <w:r w:rsidR="004E100A" w:rsidRPr="008B4BA9">
        <w:rPr>
          <w:rFonts w:ascii="Arial" w:hAnsi="Arial" w:cs="Arial"/>
          <w:color w:val="0E0E0E"/>
          <w:szCs w:val="24"/>
        </w:rPr>
        <w:t xml:space="preserve"> P</w:t>
      </w:r>
      <w:r w:rsidR="00F02C1A">
        <w:rPr>
          <w:rFonts w:ascii="Arial" w:hAnsi="Arial" w:cs="Arial"/>
          <w:color w:val="0E0E0E"/>
          <w:szCs w:val="24"/>
        </w:rPr>
        <w:t>a</w:t>
      </w:r>
      <w:r w:rsidR="004E100A" w:rsidRPr="008B4BA9">
        <w:rPr>
          <w:rFonts w:ascii="Arial" w:hAnsi="Arial" w:cs="Arial"/>
          <w:color w:val="0E0E0E"/>
          <w:szCs w:val="24"/>
        </w:rPr>
        <w:t xml:space="preserve"> con 20,30%,</w:t>
      </w:r>
      <w:r w:rsidR="00963C4A" w:rsidRPr="008B4BA9">
        <w:rPr>
          <w:rFonts w:ascii="Arial" w:hAnsi="Arial" w:cs="Arial"/>
          <w:color w:val="0E0E0E"/>
          <w:szCs w:val="24"/>
        </w:rPr>
        <w:t xml:space="preserve"> </w:t>
      </w:r>
      <w:r w:rsidR="004E100A" w:rsidRPr="008B4BA9">
        <w:rPr>
          <w:rFonts w:ascii="Arial" w:hAnsi="Arial" w:cs="Arial"/>
          <w:color w:val="0E0E0E"/>
          <w:szCs w:val="24"/>
        </w:rPr>
        <w:t xml:space="preserve">Cp con 24,05%, </w:t>
      </w:r>
      <w:r w:rsidR="005E1E69" w:rsidRPr="008B4BA9">
        <w:rPr>
          <w:rFonts w:ascii="Arial" w:hAnsi="Arial" w:cs="Arial"/>
          <w:color w:val="0E0E0E"/>
          <w:szCs w:val="24"/>
        </w:rPr>
        <w:t>Ca con 11,48%</w:t>
      </w:r>
      <w:r w:rsidR="004E100A" w:rsidRPr="008B4BA9">
        <w:rPr>
          <w:rFonts w:ascii="Arial" w:hAnsi="Arial" w:cs="Arial"/>
          <w:color w:val="0E0E0E"/>
          <w:szCs w:val="24"/>
        </w:rPr>
        <w:t>, Cs con 1,20%</w:t>
      </w:r>
      <w:r w:rsidR="00434EF9" w:rsidRPr="008B4BA9">
        <w:rPr>
          <w:rFonts w:ascii="Arial" w:hAnsi="Arial" w:cs="Arial"/>
          <w:color w:val="0E0E0E"/>
          <w:szCs w:val="24"/>
        </w:rPr>
        <w:t>.</w:t>
      </w:r>
      <w:r w:rsidR="004E100A" w:rsidRPr="008B4BA9">
        <w:rPr>
          <w:rFonts w:ascii="Arial" w:hAnsi="Arial" w:cs="Arial"/>
          <w:color w:val="0E0E0E"/>
          <w:szCs w:val="24"/>
        </w:rPr>
        <w:t xml:space="preserve"> </w:t>
      </w:r>
      <w:r w:rsidR="007E2FE3" w:rsidRPr="008B4BA9">
        <w:rPr>
          <w:rFonts w:ascii="Arial" w:hAnsi="Arial" w:cs="Arial"/>
          <w:color w:val="0E0E0E"/>
          <w:szCs w:val="24"/>
        </w:rPr>
        <w:t>Mientras</w:t>
      </w:r>
      <w:r w:rsidR="001B20ED" w:rsidRPr="008B4BA9">
        <w:rPr>
          <w:rFonts w:ascii="Arial" w:hAnsi="Arial" w:cs="Arial"/>
          <w:color w:val="0E0E0E"/>
          <w:szCs w:val="24"/>
        </w:rPr>
        <w:t xml:space="preserve"> que, l</w:t>
      </w:r>
      <w:r w:rsidR="00D43E12" w:rsidRPr="008B4BA9">
        <w:rPr>
          <w:rFonts w:ascii="Arial" w:hAnsi="Arial" w:cs="Arial"/>
          <w:color w:val="0E0E0E"/>
          <w:szCs w:val="24"/>
        </w:rPr>
        <w:t>as categorías que registraron</w:t>
      </w:r>
      <w:r w:rsidR="001C701D" w:rsidRPr="008B4BA9">
        <w:rPr>
          <w:rFonts w:ascii="Arial" w:hAnsi="Arial" w:cs="Arial"/>
          <w:color w:val="0E0E0E"/>
          <w:szCs w:val="24"/>
        </w:rPr>
        <w:t xml:space="preserve"> </w:t>
      </w:r>
      <w:r w:rsidR="00963C4A" w:rsidRPr="008B4BA9">
        <w:rPr>
          <w:rFonts w:ascii="Arial" w:hAnsi="Arial" w:cs="Arial"/>
          <w:color w:val="0E0E0E"/>
          <w:szCs w:val="24"/>
        </w:rPr>
        <w:t>ganancias de área con respecto al cambio neto fue</w:t>
      </w:r>
      <w:r w:rsidR="001A7423" w:rsidRPr="008B4BA9">
        <w:rPr>
          <w:rFonts w:ascii="Arial" w:hAnsi="Arial" w:cs="Arial"/>
          <w:color w:val="0E0E0E"/>
          <w:szCs w:val="24"/>
        </w:rPr>
        <w:t>ron:</w:t>
      </w:r>
      <w:r w:rsidR="00963C4A" w:rsidRPr="008B4BA9">
        <w:rPr>
          <w:rFonts w:ascii="Arial" w:hAnsi="Arial" w:cs="Arial"/>
          <w:color w:val="0E0E0E"/>
          <w:szCs w:val="24"/>
        </w:rPr>
        <w:t xml:space="preserve"> </w:t>
      </w:r>
      <w:r w:rsidR="005549DF" w:rsidRPr="008B4BA9">
        <w:rPr>
          <w:rFonts w:ascii="Arial" w:hAnsi="Arial" w:cs="Arial"/>
          <w:color w:val="0E0E0E"/>
          <w:szCs w:val="24"/>
        </w:rPr>
        <w:t xml:space="preserve">Ma con 83,49%, </w:t>
      </w:r>
      <w:r w:rsidR="00A90836" w:rsidRPr="008B4BA9">
        <w:rPr>
          <w:rFonts w:ascii="Arial" w:hAnsi="Arial" w:cs="Arial"/>
          <w:color w:val="0E0E0E"/>
          <w:szCs w:val="24"/>
        </w:rPr>
        <w:t>Cag</w:t>
      </w:r>
      <w:r w:rsidR="005549DF" w:rsidRPr="008B4BA9">
        <w:rPr>
          <w:rFonts w:ascii="Arial" w:hAnsi="Arial" w:cs="Arial"/>
          <w:color w:val="0E0E0E"/>
          <w:szCs w:val="24"/>
        </w:rPr>
        <w:t xml:space="preserve"> con 0,22% y </w:t>
      </w:r>
      <w:r w:rsidR="001025FA" w:rsidRPr="008B4BA9">
        <w:rPr>
          <w:rFonts w:ascii="Arial" w:hAnsi="Arial" w:cs="Arial"/>
          <w:color w:val="0E0E0E"/>
          <w:szCs w:val="24"/>
        </w:rPr>
        <w:t>Au con 0,20%.</w:t>
      </w:r>
    </w:p>
    <w:p w14:paraId="1B01095D" w14:textId="77777777" w:rsidR="00355C12" w:rsidRPr="008B4BA9" w:rsidRDefault="00355C12" w:rsidP="006E5879">
      <w:pPr>
        <w:spacing w:after="0" w:line="240" w:lineRule="auto"/>
        <w:ind w:firstLine="709"/>
        <w:jc w:val="both"/>
        <w:rPr>
          <w:rFonts w:ascii="Arial" w:hAnsi="Arial" w:cs="Arial"/>
          <w:color w:val="0E0E0E"/>
          <w:szCs w:val="24"/>
        </w:rPr>
      </w:pPr>
    </w:p>
    <w:p w14:paraId="79D9F7AE" w14:textId="6C2E8C5A" w:rsidR="0036461C" w:rsidRDefault="00727ACA" w:rsidP="006E5879">
      <w:pPr>
        <w:spacing w:after="0" w:line="240" w:lineRule="auto"/>
        <w:ind w:firstLine="709"/>
        <w:jc w:val="both"/>
        <w:rPr>
          <w:rFonts w:ascii="Arial" w:hAnsi="Arial" w:cs="Arial"/>
          <w:szCs w:val="24"/>
        </w:rPr>
      </w:pPr>
      <w:r>
        <w:rPr>
          <w:rFonts w:ascii="Arial" w:hAnsi="Arial" w:cs="Arial"/>
          <w:color w:val="0E0E0E"/>
          <w:szCs w:val="24"/>
        </w:rPr>
        <w:t>E</w:t>
      </w:r>
      <w:r w:rsidR="0036461C" w:rsidRPr="008B4BA9">
        <w:rPr>
          <w:rFonts w:ascii="Arial" w:hAnsi="Arial" w:cs="Arial"/>
          <w:color w:val="0E0E0E"/>
          <w:szCs w:val="24"/>
        </w:rPr>
        <w:t xml:space="preserve">l segundo período de análisis 2008 – </w:t>
      </w:r>
      <w:r w:rsidR="000A5D8F" w:rsidRPr="008B4BA9">
        <w:rPr>
          <w:rFonts w:ascii="Arial" w:hAnsi="Arial" w:cs="Arial"/>
          <w:color w:val="0E0E0E"/>
          <w:szCs w:val="24"/>
        </w:rPr>
        <w:t xml:space="preserve">2014 </w:t>
      </w:r>
      <w:r w:rsidR="001B20ED" w:rsidRPr="008B4BA9">
        <w:rPr>
          <w:rFonts w:ascii="Arial" w:hAnsi="Arial" w:cs="Arial"/>
          <w:color w:val="0E0E0E"/>
          <w:szCs w:val="24"/>
        </w:rPr>
        <w:t>(Tabla 3)</w:t>
      </w:r>
      <w:r w:rsidR="00B32983">
        <w:rPr>
          <w:rFonts w:ascii="Arial" w:hAnsi="Arial" w:cs="Arial"/>
          <w:color w:val="0E0E0E"/>
          <w:szCs w:val="24"/>
        </w:rPr>
        <w:t xml:space="preserve"> mostró</w:t>
      </w:r>
      <w:r w:rsidR="004E7657">
        <w:rPr>
          <w:rFonts w:ascii="Arial" w:hAnsi="Arial" w:cs="Arial"/>
          <w:color w:val="0E0E0E"/>
          <w:szCs w:val="24"/>
        </w:rPr>
        <w:t xml:space="preserve"> que</w:t>
      </w:r>
      <w:r w:rsidR="001B20ED" w:rsidRPr="008B4BA9">
        <w:rPr>
          <w:rFonts w:ascii="Arial" w:hAnsi="Arial" w:cs="Arial"/>
          <w:color w:val="0E0E0E"/>
          <w:szCs w:val="24"/>
        </w:rPr>
        <w:t xml:space="preserve"> </w:t>
      </w:r>
      <w:r w:rsidR="0036461C" w:rsidRPr="008B4BA9">
        <w:rPr>
          <w:rFonts w:ascii="Arial" w:hAnsi="Arial" w:cs="Arial"/>
          <w:color w:val="0E0E0E"/>
          <w:szCs w:val="24"/>
        </w:rPr>
        <w:t xml:space="preserve">el </w:t>
      </w:r>
      <w:r w:rsidR="005B4758" w:rsidRPr="008B4BA9">
        <w:rPr>
          <w:rFonts w:ascii="Arial" w:hAnsi="Arial" w:cs="Arial"/>
          <w:color w:val="0E0E0E"/>
          <w:szCs w:val="24"/>
        </w:rPr>
        <w:t>24,62</w:t>
      </w:r>
      <w:r w:rsidR="0036461C" w:rsidRPr="008B4BA9">
        <w:rPr>
          <w:rFonts w:ascii="Arial" w:hAnsi="Arial" w:cs="Arial"/>
          <w:color w:val="0E0E0E"/>
          <w:szCs w:val="24"/>
        </w:rPr>
        <w:t xml:space="preserve">% del área total se mantuvo persistente en el tiempo, mientras que el cambio total fue de </w:t>
      </w:r>
      <w:r w:rsidR="005B4758" w:rsidRPr="008B4BA9">
        <w:rPr>
          <w:rFonts w:ascii="Arial" w:hAnsi="Arial" w:cs="Arial"/>
          <w:color w:val="0E0E0E"/>
          <w:szCs w:val="24"/>
        </w:rPr>
        <w:t>75,38</w:t>
      </w:r>
      <w:r w:rsidR="0036461C" w:rsidRPr="008B4BA9">
        <w:rPr>
          <w:rFonts w:ascii="Arial" w:hAnsi="Arial" w:cs="Arial"/>
          <w:color w:val="0E0E0E"/>
          <w:szCs w:val="24"/>
        </w:rPr>
        <w:t xml:space="preserve">%, con un cambio neto del </w:t>
      </w:r>
      <w:r w:rsidR="00C27C51" w:rsidRPr="008B4BA9">
        <w:rPr>
          <w:rFonts w:ascii="Arial" w:hAnsi="Arial" w:cs="Arial"/>
          <w:color w:val="0E0E0E"/>
          <w:szCs w:val="24"/>
        </w:rPr>
        <w:t>64,38</w:t>
      </w:r>
      <w:r w:rsidR="0036461C" w:rsidRPr="008B4BA9">
        <w:rPr>
          <w:rFonts w:ascii="Arial" w:hAnsi="Arial" w:cs="Arial"/>
          <w:color w:val="0E0E0E"/>
          <w:szCs w:val="24"/>
        </w:rPr>
        <w:t xml:space="preserve">% y un intercambio de los procesos entre las categorías con un </w:t>
      </w:r>
      <w:r w:rsidR="00F42E38" w:rsidRPr="008B4BA9">
        <w:rPr>
          <w:rFonts w:ascii="Arial" w:hAnsi="Arial" w:cs="Arial"/>
          <w:color w:val="0E0E0E"/>
          <w:szCs w:val="24"/>
        </w:rPr>
        <w:t>11</w:t>
      </w:r>
      <w:r w:rsidR="0036461C" w:rsidRPr="008B4BA9">
        <w:rPr>
          <w:rFonts w:ascii="Arial" w:hAnsi="Arial" w:cs="Arial"/>
          <w:color w:val="0E0E0E"/>
          <w:szCs w:val="24"/>
        </w:rPr>
        <w:t xml:space="preserve">% del territorio cantonal. </w:t>
      </w:r>
      <w:r w:rsidR="00375618" w:rsidRPr="008B4BA9">
        <w:rPr>
          <w:rFonts w:ascii="Arial" w:hAnsi="Arial" w:cs="Arial"/>
          <w:szCs w:val="24"/>
        </w:rPr>
        <w:t>L</w:t>
      </w:r>
      <w:r w:rsidR="0036461C" w:rsidRPr="008B4BA9">
        <w:rPr>
          <w:rFonts w:ascii="Arial" w:hAnsi="Arial" w:cs="Arial"/>
          <w:szCs w:val="24"/>
        </w:rPr>
        <w:t>as pérdidas</w:t>
      </w:r>
      <w:r w:rsidR="0051339F" w:rsidRPr="008B4BA9">
        <w:rPr>
          <w:rFonts w:ascii="Arial" w:hAnsi="Arial" w:cs="Arial"/>
          <w:szCs w:val="24"/>
        </w:rPr>
        <w:t xml:space="preserve"> </w:t>
      </w:r>
      <w:r w:rsidR="00636CB2" w:rsidRPr="008B4BA9">
        <w:rPr>
          <w:rFonts w:ascii="Arial" w:hAnsi="Arial" w:cs="Arial"/>
          <w:szCs w:val="24"/>
        </w:rPr>
        <w:t xml:space="preserve">registradas </w:t>
      </w:r>
      <w:r w:rsidR="00F42E38" w:rsidRPr="008B4BA9">
        <w:rPr>
          <w:rFonts w:ascii="Arial" w:hAnsi="Arial" w:cs="Arial"/>
          <w:szCs w:val="24"/>
        </w:rPr>
        <w:t>en las ocho</w:t>
      </w:r>
      <w:r w:rsidR="0036461C" w:rsidRPr="008B4BA9">
        <w:rPr>
          <w:rFonts w:ascii="Arial" w:hAnsi="Arial" w:cs="Arial"/>
          <w:szCs w:val="24"/>
        </w:rPr>
        <w:t xml:space="preserve"> categorías </w:t>
      </w:r>
      <w:r w:rsidR="00234F58" w:rsidRPr="008B4BA9">
        <w:rPr>
          <w:rFonts w:ascii="Arial" w:hAnsi="Arial" w:cs="Arial"/>
          <w:szCs w:val="24"/>
        </w:rPr>
        <w:t>en el año 2008</w:t>
      </w:r>
      <w:r w:rsidR="000A5D8F" w:rsidRPr="008B4BA9">
        <w:rPr>
          <w:rFonts w:ascii="Arial" w:hAnsi="Arial" w:cs="Arial"/>
          <w:color w:val="0E0E0E"/>
          <w:szCs w:val="24"/>
        </w:rPr>
        <w:t xml:space="preserve"> </w:t>
      </w:r>
      <w:r w:rsidR="00375618" w:rsidRPr="008B4BA9">
        <w:rPr>
          <w:rFonts w:ascii="Arial" w:hAnsi="Arial" w:cs="Arial"/>
          <w:szCs w:val="24"/>
        </w:rPr>
        <w:t>evidenciaron que la clase más afectada fue el</w:t>
      </w:r>
      <w:r w:rsidR="0036461C" w:rsidRPr="008B4BA9">
        <w:rPr>
          <w:rFonts w:ascii="Arial" w:hAnsi="Arial" w:cs="Arial"/>
          <w:szCs w:val="24"/>
        </w:rPr>
        <w:t xml:space="preserve"> </w:t>
      </w:r>
      <w:r w:rsidR="00375618" w:rsidRPr="008B4BA9">
        <w:rPr>
          <w:rFonts w:ascii="Arial" w:hAnsi="Arial" w:cs="Arial"/>
          <w:szCs w:val="24"/>
        </w:rPr>
        <w:t>Ma con</w:t>
      </w:r>
      <w:r w:rsidR="008D4FF7" w:rsidRPr="008B4BA9">
        <w:rPr>
          <w:rFonts w:ascii="Arial" w:hAnsi="Arial" w:cs="Arial"/>
          <w:szCs w:val="24"/>
        </w:rPr>
        <w:t xml:space="preserve"> pérdidas del </w:t>
      </w:r>
      <w:r w:rsidR="00A25C63" w:rsidRPr="008B4BA9">
        <w:rPr>
          <w:rFonts w:ascii="Arial" w:hAnsi="Arial" w:cs="Arial"/>
          <w:szCs w:val="24"/>
        </w:rPr>
        <w:t>64,61%</w:t>
      </w:r>
      <w:r w:rsidR="006D367E" w:rsidRPr="008B4BA9">
        <w:rPr>
          <w:rFonts w:ascii="Arial" w:hAnsi="Arial" w:cs="Arial"/>
          <w:szCs w:val="24"/>
        </w:rPr>
        <w:t xml:space="preserve">, convirtiéndose en </w:t>
      </w:r>
      <w:r w:rsidR="003A6294" w:rsidRPr="008B4BA9">
        <w:rPr>
          <w:rFonts w:ascii="Arial" w:hAnsi="Arial" w:cs="Arial"/>
          <w:szCs w:val="24"/>
        </w:rPr>
        <w:t>Au</w:t>
      </w:r>
      <w:r w:rsidR="00375618" w:rsidRPr="008B4BA9">
        <w:rPr>
          <w:rFonts w:ascii="Arial" w:hAnsi="Arial" w:cs="Arial"/>
          <w:szCs w:val="24"/>
        </w:rPr>
        <w:t xml:space="preserve"> (0,14%)</w:t>
      </w:r>
      <w:r w:rsidR="003A6294" w:rsidRPr="008B4BA9">
        <w:rPr>
          <w:rFonts w:ascii="Arial" w:hAnsi="Arial" w:cs="Arial"/>
          <w:szCs w:val="24"/>
        </w:rPr>
        <w:t>, Bn</w:t>
      </w:r>
      <w:r w:rsidR="00375618" w:rsidRPr="008B4BA9">
        <w:rPr>
          <w:rFonts w:ascii="Arial" w:hAnsi="Arial" w:cs="Arial"/>
          <w:szCs w:val="24"/>
        </w:rPr>
        <w:t xml:space="preserve"> (0,13%)</w:t>
      </w:r>
      <w:r w:rsidR="003A6294" w:rsidRPr="008B4BA9">
        <w:rPr>
          <w:rFonts w:ascii="Arial" w:hAnsi="Arial" w:cs="Arial"/>
          <w:szCs w:val="24"/>
        </w:rPr>
        <w:t xml:space="preserve">, </w:t>
      </w:r>
      <w:r w:rsidR="00A90836" w:rsidRPr="008B4BA9">
        <w:rPr>
          <w:rFonts w:ascii="Arial" w:hAnsi="Arial" w:cs="Arial"/>
          <w:szCs w:val="24"/>
        </w:rPr>
        <w:t>Cag</w:t>
      </w:r>
      <w:r w:rsidR="00375618" w:rsidRPr="008B4BA9">
        <w:rPr>
          <w:rFonts w:ascii="Arial" w:hAnsi="Arial" w:cs="Arial"/>
          <w:szCs w:val="24"/>
        </w:rPr>
        <w:t xml:space="preserve"> (0,38%)</w:t>
      </w:r>
      <w:r w:rsidR="003A6294" w:rsidRPr="008B4BA9">
        <w:rPr>
          <w:rFonts w:ascii="Arial" w:hAnsi="Arial" w:cs="Arial"/>
          <w:szCs w:val="24"/>
        </w:rPr>
        <w:t>, Ca</w:t>
      </w:r>
      <w:r w:rsidR="00375618" w:rsidRPr="008B4BA9">
        <w:rPr>
          <w:rFonts w:ascii="Arial" w:hAnsi="Arial" w:cs="Arial"/>
          <w:szCs w:val="24"/>
        </w:rPr>
        <w:t xml:space="preserve"> (4,78%)</w:t>
      </w:r>
      <w:r w:rsidR="00555924" w:rsidRPr="008B4BA9">
        <w:rPr>
          <w:rFonts w:ascii="Arial" w:hAnsi="Arial" w:cs="Arial"/>
          <w:szCs w:val="24"/>
        </w:rPr>
        <w:t>, Cp</w:t>
      </w:r>
      <w:r w:rsidR="00375618" w:rsidRPr="008B4BA9">
        <w:rPr>
          <w:rFonts w:ascii="Arial" w:hAnsi="Arial" w:cs="Arial"/>
          <w:szCs w:val="24"/>
        </w:rPr>
        <w:t xml:space="preserve"> (29,71%)</w:t>
      </w:r>
      <w:r w:rsidR="00555924" w:rsidRPr="008B4BA9">
        <w:rPr>
          <w:rFonts w:ascii="Arial" w:hAnsi="Arial" w:cs="Arial"/>
          <w:szCs w:val="24"/>
        </w:rPr>
        <w:t xml:space="preserve">, Cs </w:t>
      </w:r>
      <w:r w:rsidR="00375618" w:rsidRPr="008B4BA9">
        <w:rPr>
          <w:rFonts w:ascii="Arial" w:hAnsi="Arial" w:cs="Arial"/>
          <w:szCs w:val="24"/>
        </w:rPr>
        <w:t xml:space="preserve">(15,45%) </w:t>
      </w:r>
      <w:r w:rsidR="000F4CA8" w:rsidRPr="008B4BA9">
        <w:rPr>
          <w:rFonts w:ascii="Arial" w:hAnsi="Arial" w:cs="Arial"/>
          <w:szCs w:val="24"/>
        </w:rPr>
        <w:t>y</w:t>
      </w:r>
      <w:r w:rsidR="00555924" w:rsidRPr="008B4BA9">
        <w:rPr>
          <w:rFonts w:ascii="Arial" w:hAnsi="Arial" w:cs="Arial"/>
          <w:szCs w:val="24"/>
        </w:rPr>
        <w:t xml:space="preserve"> P</w:t>
      </w:r>
      <w:r w:rsidR="00F02C1A">
        <w:rPr>
          <w:rFonts w:ascii="Arial" w:hAnsi="Arial" w:cs="Arial"/>
          <w:szCs w:val="24"/>
        </w:rPr>
        <w:t>a</w:t>
      </w:r>
      <w:r w:rsidR="00375618" w:rsidRPr="008B4BA9">
        <w:rPr>
          <w:rFonts w:ascii="Arial" w:hAnsi="Arial" w:cs="Arial"/>
          <w:szCs w:val="24"/>
        </w:rPr>
        <w:t xml:space="preserve"> (3,37%)</w:t>
      </w:r>
      <w:r w:rsidR="00045CA5" w:rsidRPr="008B4BA9">
        <w:rPr>
          <w:rFonts w:ascii="Arial" w:hAnsi="Arial" w:cs="Arial"/>
          <w:szCs w:val="24"/>
        </w:rPr>
        <w:t xml:space="preserve">, </w:t>
      </w:r>
      <w:r w:rsidR="000F4CA8" w:rsidRPr="008B4BA9">
        <w:rPr>
          <w:rFonts w:ascii="Arial" w:hAnsi="Arial" w:cs="Arial"/>
          <w:szCs w:val="24"/>
        </w:rPr>
        <w:t xml:space="preserve">con una persistencia del 18,93%. </w:t>
      </w:r>
      <w:r w:rsidR="000806E0" w:rsidRPr="008B4BA9">
        <w:rPr>
          <w:rFonts w:ascii="Arial" w:hAnsi="Arial" w:cs="Arial"/>
          <w:szCs w:val="24"/>
        </w:rPr>
        <w:t>En cuanto a</w:t>
      </w:r>
      <w:r w:rsidR="0036461C" w:rsidRPr="008B4BA9">
        <w:rPr>
          <w:rFonts w:ascii="Arial" w:hAnsi="Arial" w:cs="Arial"/>
          <w:szCs w:val="24"/>
        </w:rPr>
        <w:t xml:space="preserve"> las ganancias </w:t>
      </w:r>
      <w:r w:rsidR="00BA65F8" w:rsidRPr="008B4BA9">
        <w:rPr>
          <w:rFonts w:ascii="Arial" w:hAnsi="Arial" w:cs="Arial"/>
          <w:szCs w:val="24"/>
        </w:rPr>
        <w:t>para el año 2014</w:t>
      </w:r>
      <w:r w:rsidR="00EC32DD" w:rsidRPr="008B4BA9">
        <w:rPr>
          <w:rFonts w:ascii="Arial" w:hAnsi="Arial" w:cs="Arial"/>
          <w:szCs w:val="24"/>
        </w:rPr>
        <w:t>,</w:t>
      </w:r>
      <w:r w:rsidR="0036461C" w:rsidRPr="008B4BA9">
        <w:rPr>
          <w:rFonts w:ascii="Arial" w:hAnsi="Arial" w:cs="Arial"/>
          <w:szCs w:val="24"/>
        </w:rPr>
        <w:t xml:space="preserve"> </w:t>
      </w:r>
      <w:r w:rsidR="007F6BE8" w:rsidRPr="008B4BA9">
        <w:rPr>
          <w:rFonts w:ascii="Arial" w:hAnsi="Arial" w:cs="Arial"/>
          <w:szCs w:val="24"/>
        </w:rPr>
        <w:t xml:space="preserve">la categoría </w:t>
      </w:r>
      <w:r w:rsidR="00A33D94" w:rsidRPr="008B4BA9">
        <w:rPr>
          <w:rFonts w:ascii="Arial" w:hAnsi="Arial" w:cs="Arial"/>
          <w:szCs w:val="24"/>
        </w:rPr>
        <w:t>que pr</w:t>
      </w:r>
      <w:r w:rsidR="00BB6F18" w:rsidRPr="008B4BA9">
        <w:rPr>
          <w:rFonts w:ascii="Arial" w:hAnsi="Arial" w:cs="Arial"/>
          <w:szCs w:val="24"/>
        </w:rPr>
        <w:t xml:space="preserve">esento mayores ganancias fue </w:t>
      </w:r>
      <w:r w:rsidR="007F6BE8" w:rsidRPr="008B4BA9">
        <w:rPr>
          <w:rFonts w:ascii="Arial" w:hAnsi="Arial" w:cs="Arial"/>
          <w:szCs w:val="24"/>
        </w:rPr>
        <w:t>Cp</w:t>
      </w:r>
      <w:r w:rsidR="00A33D94" w:rsidRPr="008B4BA9">
        <w:rPr>
          <w:rFonts w:ascii="Arial" w:hAnsi="Arial" w:cs="Arial"/>
          <w:szCs w:val="24"/>
        </w:rPr>
        <w:t xml:space="preserve"> con el 33,66%, ganando sobre el</w:t>
      </w:r>
      <w:r w:rsidR="007F6BE8" w:rsidRPr="008B4BA9">
        <w:rPr>
          <w:rFonts w:ascii="Arial" w:hAnsi="Arial" w:cs="Arial"/>
          <w:szCs w:val="24"/>
        </w:rPr>
        <w:t xml:space="preserve"> Bn</w:t>
      </w:r>
      <w:r w:rsidR="00A33D94" w:rsidRPr="008B4BA9">
        <w:rPr>
          <w:rFonts w:ascii="Arial" w:hAnsi="Arial" w:cs="Arial"/>
          <w:szCs w:val="24"/>
        </w:rPr>
        <w:t xml:space="preserve"> (0,21%)</w:t>
      </w:r>
      <w:r w:rsidR="007F6BE8" w:rsidRPr="008B4BA9">
        <w:rPr>
          <w:rFonts w:ascii="Arial" w:hAnsi="Arial" w:cs="Arial"/>
          <w:szCs w:val="24"/>
        </w:rPr>
        <w:t xml:space="preserve">, </w:t>
      </w:r>
      <w:r w:rsidR="00A90836" w:rsidRPr="008B4BA9">
        <w:rPr>
          <w:rFonts w:ascii="Arial" w:hAnsi="Arial" w:cs="Arial"/>
          <w:szCs w:val="24"/>
        </w:rPr>
        <w:t>Cag</w:t>
      </w:r>
      <w:r w:rsidR="00A33D94" w:rsidRPr="008B4BA9">
        <w:rPr>
          <w:rFonts w:ascii="Arial" w:hAnsi="Arial" w:cs="Arial"/>
          <w:szCs w:val="24"/>
        </w:rPr>
        <w:t xml:space="preserve"> (0,02%)</w:t>
      </w:r>
      <w:r w:rsidR="007F6BE8" w:rsidRPr="008B4BA9">
        <w:rPr>
          <w:rFonts w:ascii="Arial" w:hAnsi="Arial" w:cs="Arial"/>
          <w:szCs w:val="24"/>
        </w:rPr>
        <w:t>, Ca</w:t>
      </w:r>
      <w:r w:rsidR="00A33D94" w:rsidRPr="008B4BA9">
        <w:rPr>
          <w:rFonts w:ascii="Arial" w:hAnsi="Arial" w:cs="Arial"/>
          <w:szCs w:val="24"/>
        </w:rPr>
        <w:t xml:space="preserve"> (3,60% de)</w:t>
      </w:r>
      <w:r w:rsidR="007F6BE8" w:rsidRPr="008B4BA9">
        <w:rPr>
          <w:rFonts w:ascii="Arial" w:hAnsi="Arial" w:cs="Arial"/>
          <w:szCs w:val="24"/>
        </w:rPr>
        <w:t>, Cs</w:t>
      </w:r>
      <w:r w:rsidR="00A33D94" w:rsidRPr="008B4BA9">
        <w:rPr>
          <w:rFonts w:ascii="Arial" w:hAnsi="Arial" w:cs="Arial"/>
          <w:szCs w:val="24"/>
        </w:rPr>
        <w:t xml:space="preserve"> (0,12% de)</w:t>
      </w:r>
      <w:r w:rsidR="007F6BE8" w:rsidRPr="008B4BA9">
        <w:rPr>
          <w:rFonts w:ascii="Arial" w:hAnsi="Arial" w:cs="Arial"/>
          <w:szCs w:val="24"/>
        </w:rPr>
        <w:t xml:space="preserve"> y Ma</w:t>
      </w:r>
      <w:r w:rsidR="00A33D94" w:rsidRPr="008B4BA9">
        <w:rPr>
          <w:rFonts w:ascii="Arial" w:hAnsi="Arial" w:cs="Arial"/>
          <w:szCs w:val="24"/>
        </w:rPr>
        <w:t xml:space="preserve"> (29,71).</w:t>
      </w:r>
    </w:p>
    <w:p w14:paraId="19E9999A" w14:textId="77777777" w:rsidR="002038C5" w:rsidRDefault="002038C5" w:rsidP="006E5879">
      <w:pPr>
        <w:spacing w:after="0" w:line="240" w:lineRule="auto"/>
        <w:ind w:firstLine="709"/>
        <w:jc w:val="both"/>
        <w:rPr>
          <w:rFonts w:ascii="Arial" w:hAnsi="Arial" w:cs="Arial"/>
          <w:szCs w:val="24"/>
        </w:rPr>
      </w:pPr>
    </w:p>
    <w:p w14:paraId="39FFBDDB" w14:textId="397B59F0" w:rsidR="0036461C" w:rsidRDefault="00BB6F18" w:rsidP="006E5879">
      <w:pPr>
        <w:spacing w:after="0" w:line="240" w:lineRule="auto"/>
        <w:ind w:firstLine="709"/>
        <w:jc w:val="both"/>
        <w:rPr>
          <w:rFonts w:ascii="Arial" w:hAnsi="Arial" w:cs="Arial"/>
          <w:color w:val="0E0E0E"/>
          <w:szCs w:val="24"/>
        </w:rPr>
      </w:pPr>
      <w:r w:rsidRPr="008B4BA9">
        <w:rPr>
          <w:rFonts w:ascii="Arial" w:hAnsi="Arial" w:cs="Arial"/>
          <w:color w:val="0E0E0E"/>
          <w:szCs w:val="24"/>
        </w:rPr>
        <w:t>De igual manera</w:t>
      </w:r>
      <w:r w:rsidR="000B7DC7" w:rsidRPr="008B4BA9">
        <w:rPr>
          <w:rFonts w:ascii="Arial" w:hAnsi="Arial" w:cs="Arial"/>
          <w:color w:val="0E0E0E"/>
          <w:szCs w:val="24"/>
        </w:rPr>
        <w:t>, l</w:t>
      </w:r>
      <w:r w:rsidR="0036461C" w:rsidRPr="008B4BA9">
        <w:rPr>
          <w:rFonts w:ascii="Arial" w:hAnsi="Arial" w:cs="Arial"/>
          <w:color w:val="0E0E0E"/>
          <w:szCs w:val="24"/>
        </w:rPr>
        <w:t>as categorías que registraron pérdidas de área con respecto al cambio neto</w:t>
      </w:r>
      <w:r w:rsidR="00093DEC" w:rsidRPr="008B4BA9">
        <w:rPr>
          <w:rFonts w:ascii="Arial" w:hAnsi="Arial" w:cs="Arial"/>
          <w:color w:val="0E0E0E"/>
          <w:szCs w:val="24"/>
        </w:rPr>
        <w:t xml:space="preserve"> </w:t>
      </w:r>
      <w:r w:rsidR="00A33D94" w:rsidRPr="008B4BA9">
        <w:rPr>
          <w:rFonts w:ascii="Arial" w:hAnsi="Arial" w:cs="Arial"/>
          <w:color w:val="0E0E0E"/>
          <w:szCs w:val="24"/>
        </w:rPr>
        <w:t>fueron</w:t>
      </w:r>
      <w:r w:rsidR="006F32A8" w:rsidRPr="008B4BA9">
        <w:rPr>
          <w:rFonts w:ascii="Arial" w:hAnsi="Arial" w:cs="Arial"/>
          <w:color w:val="0E0E0E"/>
          <w:szCs w:val="24"/>
        </w:rPr>
        <w:t xml:space="preserve"> (Tabla 3)</w:t>
      </w:r>
      <w:r w:rsidR="00A33D94" w:rsidRPr="008B4BA9">
        <w:rPr>
          <w:rFonts w:ascii="Arial" w:hAnsi="Arial" w:cs="Arial"/>
          <w:color w:val="0E0E0E"/>
          <w:szCs w:val="24"/>
        </w:rPr>
        <w:t>:</w:t>
      </w:r>
      <w:r w:rsidR="0036461C" w:rsidRPr="008B4BA9">
        <w:rPr>
          <w:rFonts w:ascii="Arial" w:hAnsi="Arial" w:cs="Arial"/>
          <w:color w:val="0E0E0E"/>
          <w:szCs w:val="24"/>
        </w:rPr>
        <w:t xml:space="preserve"> </w:t>
      </w:r>
      <w:r w:rsidR="00191A02" w:rsidRPr="008B4BA9">
        <w:rPr>
          <w:rFonts w:ascii="Arial" w:hAnsi="Arial" w:cs="Arial"/>
          <w:color w:val="0E0E0E"/>
          <w:szCs w:val="24"/>
        </w:rPr>
        <w:t xml:space="preserve">Ma con 60,73%, Ca con 2,70% </w:t>
      </w:r>
      <w:r w:rsidR="00C05E90" w:rsidRPr="008B4BA9">
        <w:rPr>
          <w:rFonts w:ascii="Arial" w:hAnsi="Arial" w:cs="Arial"/>
          <w:color w:val="0E0E0E"/>
          <w:szCs w:val="24"/>
        </w:rPr>
        <w:t xml:space="preserve">y </w:t>
      </w:r>
      <w:r w:rsidR="00191A02" w:rsidRPr="008B4BA9">
        <w:rPr>
          <w:rFonts w:ascii="Arial" w:hAnsi="Arial" w:cs="Arial"/>
          <w:color w:val="0E0E0E"/>
          <w:szCs w:val="24"/>
        </w:rPr>
        <w:t xml:space="preserve">Bn </w:t>
      </w:r>
      <w:r w:rsidR="0036461C" w:rsidRPr="008B4BA9">
        <w:rPr>
          <w:rFonts w:ascii="Arial" w:hAnsi="Arial" w:cs="Arial"/>
          <w:color w:val="0E0E0E"/>
          <w:szCs w:val="24"/>
        </w:rPr>
        <w:t xml:space="preserve">con un </w:t>
      </w:r>
      <w:r w:rsidR="00191A02" w:rsidRPr="008B4BA9">
        <w:rPr>
          <w:rFonts w:ascii="Arial" w:hAnsi="Arial" w:cs="Arial"/>
          <w:color w:val="0E0E0E"/>
          <w:szCs w:val="24"/>
        </w:rPr>
        <w:t>0,95</w:t>
      </w:r>
      <w:r w:rsidR="0036461C" w:rsidRPr="008B4BA9">
        <w:rPr>
          <w:rFonts w:ascii="Arial" w:hAnsi="Arial" w:cs="Arial"/>
          <w:color w:val="0E0E0E"/>
          <w:szCs w:val="24"/>
        </w:rPr>
        <w:t>%</w:t>
      </w:r>
      <w:r w:rsidR="00FC16CF" w:rsidRPr="008B4BA9">
        <w:rPr>
          <w:rFonts w:ascii="Arial" w:hAnsi="Arial" w:cs="Arial"/>
          <w:color w:val="0E0E0E"/>
          <w:szCs w:val="24"/>
        </w:rPr>
        <w:t xml:space="preserve">. </w:t>
      </w:r>
      <w:r w:rsidR="0036461C" w:rsidRPr="008B4BA9">
        <w:rPr>
          <w:rFonts w:ascii="Arial" w:hAnsi="Arial" w:cs="Arial"/>
          <w:color w:val="0E0E0E"/>
          <w:szCs w:val="24"/>
        </w:rPr>
        <w:t>Las categorías que registraron ganancias de área con respecto al cambio neto fueron:</w:t>
      </w:r>
      <w:r w:rsidR="00E05EA4" w:rsidRPr="008B4BA9">
        <w:rPr>
          <w:rFonts w:ascii="Arial" w:hAnsi="Arial" w:cs="Arial"/>
          <w:color w:val="0E0E0E"/>
          <w:szCs w:val="24"/>
        </w:rPr>
        <w:t xml:space="preserve"> Cp con 33,66%, Cs con 17,33%</w:t>
      </w:r>
      <w:r w:rsidR="001E36C0" w:rsidRPr="008B4BA9">
        <w:rPr>
          <w:rFonts w:ascii="Arial" w:hAnsi="Arial" w:cs="Arial"/>
          <w:color w:val="0E0E0E"/>
          <w:szCs w:val="24"/>
        </w:rPr>
        <w:t>, P</w:t>
      </w:r>
      <w:r w:rsidR="00722E54">
        <w:rPr>
          <w:rFonts w:ascii="Arial" w:hAnsi="Arial" w:cs="Arial"/>
          <w:color w:val="0E0E0E"/>
          <w:szCs w:val="24"/>
        </w:rPr>
        <w:t>a</w:t>
      </w:r>
      <w:r w:rsidR="001E36C0" w:rsidRPr="008B4BA9">
        <w:rPr>
          <w:rFonts w:ascii="Arial" w:hAnsi="Arial" w:cs="Arial"/>
          <w:color w:val="0E0E0E"/>
          <w:szCs w:val="24"/>
        </w:rPr>
        <w:t xml:space="preserve"> con 13,05%, </w:t>
      </w:r>
      <w:r w:rsidR="00A90836" w:rsidRPr="008B4BA9">
        <w:rPr>
          <w:rFonts w:ascii="Arial" w:hAnsi="Arial" w:cs="Arial"/>
          <w:color w:val="0E0E0E"/>
          <w:szCs w:val="24"/>
        </w:rPr>
        <w:t>Cag</w:t>
      </w:r>
      <w:r w:rsidR="001E36C0" w:rsidRPr="008B4BA9">
        <w:rPr>
          <w:rFonts w:ascii="Arial" w:hAnsi="Arial" w:cs="Arial"/>
          <w:color w:val="0E0E0E"/>
          <w:szCs w:val="24"/>
        </w:rPr>
        <w:t xml:space="preserve"> con 0,19 y Au con 0,14%. </w:t>
      </w:r>
    </w:p>
    <w:p w14:paraId="3278F447" w14:textId="77777777" w:rsidR="008B4BA9" w:rsidRDefault="008B4BA9" w:rsidP="00EE039C">
      <w:pPr>
        <w:spacing w:after="0" w:line="240" w:lineRule="auto"/>
        <w:jc w:val="center"/>
        <w:rPr>
          <w:rFonts w:ascii="Arial" w:hAnsi="Arial" w:cs="Arial"/>
          <w:b/>
        </w:rPr>
      </w:pPr>
    </w:p>
    <w:p w14:paraId="65400A67" w14:textId="7B843B75" w:rsidR="00AD58E3" w:rsidRPr="008B4BA9" w:rsidRDefault="008B4BA9" w:rsidP="00597A21">
      <w:pPr>
        <w:spacing w:after="0" w:line="240" w:lineRule="auto"/>
        <w:ind w:firstLine="709"/>
        <w:jc w:val="center"/>
        <w:rPr>
          <w:rFonts w:ascii="Arial" w:hAnsi="Arial" w:cs="Arial"/>
        </w:rPr>
      </w:pPr>
      <w:r>
        <w:rPr>
          <w:rFonts w:ascii="Arial" w:hAnsi="Arial" w:cs="Arial"/>
          <w:b/>
        </w:rPr>
        <w:t>Tabla 3</w:t>
      </w:r>
      <w:r w:rsidR="00AD58E3" w:rsidRPr="008B4BA9">
        <w:rPr>
          <w:rFonts w:ascii="Arial" w:hAnsi="Arial" w:cs="Arial"/>
        </w:rPr>
        <w:t xml:space="preserve"> Matriz de </w:t>
      </w:r>
      <w:r w:rsidR="00873EBA">
        <w:rPr>
          <w:rFonts w:ascii="Arial" w:hAnsi="Arial" w:cs="Arial"/>
        </w:rPr>
        <w:t>tabulación cruzada</w:t>
      </w:r>
      <w:r w:rsidR="00AD58E3" w:rsidRPr="008B4BA9">
        <w:rPr>
          <w:rFonts w:ascii="Arial" w:hAnsi="Arial" w:cs="Arial"/>
        </w:rPr>
        <w:t xml:space="preserve"> con pérdidas, ganancias y persistencias </w:t>
      </w:r>
      <w:r w:rsidR="00265980">
        <w:rPr>
          <w:rFonts w:ascii="Arial" w:hAnsi="Arial" w:cs="Arial"/>
        </w:rPr>
        <w:t>del segundo</w:t>
      </w:r>
      <w:r w:rsidR="00721419">
        <w:rPr>
          <w:rFonts w:ascii="Arial" w:hAnsi="Arial" w:cs="Arial"/>
        </w:rPr>
        <w:t xml:space="preserve"> periodo (2008-2014)*</w:t>
      </w:r>
      <w:r w:rsidR="00265980">
        <w:rPr>
          <w:rFonts w:ascii="Arial" w:hAnsi="Arial" w:cs="Arial"/>
        </w:rPr>
        <w:t xml:space="preserve"> **</w:t>
      </w:r>
    </w:p>
    <w:tbl>
      <w:tblPr>
        <w:tblStyle w:val="Tablanormal2"/>
        <w:tblW w:w="7371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84"/>
        <w:gridCol w:w="425"/>
        <w:gridCol w:w="1040"/>
        <w:gridCol w:w="517"/>
        <w:gridCol w:w="492"/>
        <w:gridCol w:w="503"/>
        <w:gridCol w:w="567"/>
        <w:gridCol w:w="567"/>
        <w:gridCol w:w="567"/>
        <w:gridCol w:w="567"/>
        <w:gridCol w:w="567"/>
        <w:gridCol w:w="567"/>
        <w:gridCol w:w="708"/>
      </w:tblGrid>
      <w:tr w:rsidR="0086289B" w:rsidRPr="00AB20D4" w14:paraId="04B50AFD" w14:textId="77777777" w:rsidTr="0086289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" w:type="dxa"/>
            <w:noWrap/>
            <w:hideMark/>
          </w:tcPr>
          <w:p w14:paraId="64DBFD9D" w14:textId="77777777" w:rsidR="0086289B" w:rsidRPr="00AB20D4" w:rsidRDefault="0086289B" w:rsidP="00A17B9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5812" w:type="dxa"/>
            <w:gridSpan w:val="10"/>
            <w:tcBorders>
              <w:bottom w:val="single" w:sz="4" w:space="0" w:color="auto"/>
            </w:tcBorders>
            <w:noWrap/>
            <w:vAlign w:val="center"/>
            <w:hideMark/>
          </w:tcPr>
          <w:p w14:paraId="669D54F6" w14:textId="77777777" w:rsidR="0086289B" w:rsidRPr="00AB20D4" w:rsidRDefault="0086289B" w:rsidP="0086289B">
            <w:pPr>
              <w:spacing w:before="20"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 w:val="0"/>
                <w:i/>
                <w:iCs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bCs w:val="0"/>
                <w:i/>
                <w:iCs/>
                <w:color w:val="000000"/>
                <w:sz w:val="14"/>
                <w:szCs w:val="14"/>
                <w:lang w:eastAsia="es-EC"/>
              </w:rPr>
              <w:t>Cambio a</w:t>
            </w:r>
          </w:p>
        </w:tc>
        <w:tc>
          <w:tcPr>
            <w:tcW w:w="567" w:type="dxa"/>
            <w:vMerge w:val="restart"/>
            <w:vAlign w:val="center"/>
          </w:tcPr>
          <w:p w14:paraId="3CD154E8" w14:textId="6B6FB639" w:rsidR="0086289B" w:rsidRPr="00AB20D4" w:rsidRDefault="0086289B" w:rsidP="00A17B93">
            <w:pPr>
              <w:spacing w:before="20"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 w:val="0"/>
                <w:i/>
                <w:iCs/>
                <w:color w:val="000000"/>
                <w:sz w:val="14"/>
                <w:szCs w:val="14"/>
                <w:lang w:eastAsia="es-EC"/>
              </w:rPr>
            </w:pPr>
            <w:r>
              <w:rPr>
                <w:rFonts w:ascii="Arial" w:eastAsia="Times New Roman" w:hAnsi="Arial" w:cs="Arial"/>
                <w:bCs w:val="0"/>
                <w:color w:val="000000"/>
                <w:sz w:val="14"/>
                <w:szCs w:val="14"/>
                <w:lang w:eastAsia="es-EC"/>
              </w:rPr>
              <w:t>Tot.</w:t>
            </w:r>
            <w:r w:rsidRPr="00AB20D4">
              <w:rPr>
                <w:rFonts w:ascii="Arial" w:eastAsia="Times New Roman" w:hAnsi="Arial" w:cs="Arial"/>
                <w:bCs w:val="0"/>
                <w:color w:val="000000"/>
                <w:sz w:val="14"/>
                <w:szCs w:val="14"/>
                <w:lang w:eastAsia="es-EC"/>
              </w:rPr>
              <w:t xml:space="preserve"> 2008 </w:t>
            </w: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(%)</w:t>
            </w:r>
          </w:p>
        </w:tc>
        <w:tc>
          <w:tcPr>
            <w:tcW w:w="708" w:type="dxa"/>
            <w:vMerge w:val="restart"/>
            <w:tcBorders>
              <w:bottom w:val="single" w:sz="4" w:space="0" w:color="auto"/>
            </w:tcBorders>
            <w:vAlign w:val="center"/>
          </w:tcPr>
          <w:p w14:paraId="45B32591" w14:textId="79953798" w:rsidR="0086289B" w:rsidRPr="00AB20D4" w:rsidRDefault="0086289B" w:rsidP="006B1C03">
            <w:pPr>
              <w:spacing w:before="20"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 w:val="0"/>
                <w:i/>
                <w:iCs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bCs w:val="0"/>
                <w:color w:val="000000"/>
                <w:sz w:val="14"/>
                <w:szCs w:val="14"/>
                <w:lang w:eastAsia="es-EC"/>
              </w:rPr>
              <w:t xml:space="preserve">P </w:t>
            </w: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(%)</w:t>
            </w:r>
          </w:p>
        </w:tc>
      </w:tr>
      <w:tr w:rsidR="0086289B" w:rsidRPr="00AB20D4" w14:paraId="11E01462" w14:textId="77777777" w:rsidTr="008628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" w:type="dxa"/>
            <w:noWrap/>
            <w:hideMark/>
          </w:tcPr>
          <w:p w14:paraId="3073412F" w14:textId="77777777" w:rsidR="0086289B" w:rsidRPr="00AB20D4" w:rsidRDefault="0086289B" w:rsidP="00A17B9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5812" w:type="dxa"/>
            <w:gridSpan w:val="10"/>
            <w:tcBorders>
              <w:top w:val="single" w:sz="4" w:space="0" w:color="auto"/>
            </w:tcBorders>
            <w:noWrap/>
            <w:vAlign w:val="center"/>
            <w:hideMark/>
          </w:tcPr>
          <w:p w14:paraId="50988788" w14:textId="77777777" w:rsidR="0086289B" w:rsidRPr="00AB20D4" w:rsidRDefault="0086289B" w:rsidP="0086289B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  <w:t>Cobertura terrestre 2014</w:t>
            </w:r>
          </w:p>
        </w:tc>
        <w:tc>
          <w:tcPr>
            <w:tcW w:w="567" w:type="dxa"/>
            <w:vMerge/>
          </w:tcPr>
          <w:p w14:paraId="069455FC" w14:textId="77777777" w:rsidR="0086289B" w:rsidRPr="00AB20D4" w:rsidRDefault="0086289B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708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14:paraId="03B35567" w14:textId="77777777" w:rsidR="0086289B" w:rsidRPr="00AB20D4" w:rsidRDefault="0086289B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</w:p>
        </w:tc>
      </w:tr>
      <w:tr w:rsidR="0086289B" w:rsidRPr="00AB20D4" w14:paraId="0D9A92A5" w14:textId="77777777" w:rsidTr="00685753">
        <w:trPr>
          <w:trHeight w:val="29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49" w:type="dxa"/>
            <w:gridSpan w:val="3"/>
            <w:noWrap/>
            <w:hideMark/>
          </w:tcPr>
          <w:p w14:paraId="5C7A9D69" w14:textId="77777777" w:rsidR="0086289B" w:rsidRPr="00AB20D4" w:rsidRDefault="0086289B" w:rsidP="00A17B93">
            <w:pPr>
              <w:spacing w:before="20"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</w:p>
          <w:p w14:paraId="66F5AC9E" w14:textId="77777777" w:rsidR="0086289B" w:rsidRPr="00AB20D4" w:rsidRDefault="0086289B" w:rsidP="00A17B93">
            <w:pPr>
              <w:spacing w:before="20" w:after="0" w:line="240" w:lineRule="auto"/>
              <w:jc w:val="center"/>
              <w:rPr>
                <w:rFonts w:ascii="Arial" w:eastAsia="Times New Roman" w:hAnsi="Arial" w:cs="Arial"/>
                <w:b w:val="0"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517" w:type="dxa"/>
            <w:noWrap/>
            <w:hideMark/>
          </w:tcPr>
          <w:p w14:paraId="79EC23AE" w14:textId="77777777" w:rsidR="0086289B" w:rsidRPr="00AB20D4" w:rsidRDefault="0086289B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Au (%)</w:t>
            </w:r>
          </w:p>
        </w:tc>
        <w:tc>
          <w:tcPr>
            <w:tcW w:w="492" w:type="dxa"/>
            <w:noWrap/>
            <w:hideMark/>
          </w:tcPr>
          <w:p w14:paraId="7321B4D5" w14:textId="77777777" w:rsidR="0086289B" w:rsidRPr="00AB20D4" w:rsidRDefault="0086289B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Bn (%)</w:t>
            </w:r>
          </w:p>
        </w:tc>
        <w:tc>
          <w:tcPr>
            <w:tcW w:w="503" w:type="dxa"/>
            <w:noWrap/>
            <w:hideMark/>
          </w:tcPr>
          <w:p w14:paraId="6F233B7F" w14:textId="77777777" w:rsidR="0086289B" w:rsidRPr="00AB20D4" w:rsidRDefault="0086289B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Cag (%)</w:t>
            </w:r>
          </w:p>
        </w:tc>
        <w:tc>
          <w:tcPr>
            <w:tcW w:w="567" w:type="dxa"/>
            <w:noWrap/>
            <w:hideMark/>
          </w:tcPr>
          <w:p w14:paraId="35AE7B89" w14:textId="77777777" w:rsidR="0086289B" w:rsidRPr="00AB20D4" w:rsidRDefault="0086289B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Ca (%)</w:t>
            </w:r>
          </w:p>
        </w:tc>
        <w:tc>
          <w:tcPr>
            <w:tcW w:w="567" w:type="dxa"/>
            <w:noWrap/>
            <w:hideMark/>
          </w:tcPr>
          <w:p w14:paraId="01C60F1D" w14:textId="77777777" w:rsidR="0086289B" w:rsidRPr="00AB20D4" w:rsidRDefault="0086289B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Cp (%)</w:t>
            </w:r>
          </w:p>
        </w:tc>
        <w:tc>
          <w:tcPr>
            <w:tcW w:w="567" w:type="dxa"/>
            <w:noWrap/>
            <w:hideMark/>
          </w:tcPr>
          <w:p w14:paraId="263E84EF" w14:textId="77777777" w:rsidR="0086289B" w:rsidRPr="00AB20D4" w:rsidRDefault="0086289B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Cs (%)</w:t>
            </w:r>
          </w:p>
        </w:tc>
        <w:tc>
          <w:tcPr>
            <w:tcW w:w="567" w:type="dxa"/>
            <w:noWrap/>
            <w:hideMark/>
          </w:tcPr>
          <w:p w14:paraId="477E7D8C" w14:textId="77777777" w:rsidR="0086289B" w:rsidRPr="00AB20D4" w:rsidRDefault="0086289B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Ma (%)</w:t>
            </w:r>
          </w:p>
        </w:tc>
        <w:tc>
          <w:tcPr>
            <w:tcW w:w="567" w:type="dxa"/>
            <w:noWrap/>
            <w:hideMark/>
          </w:tcPr>
          <w:p w14:paraId="5AA34198" w14:textId="42C4C916" w:rsidR="0086289B" w:rsidRPr="00AB20D4" w:rsidRDefault="0086289B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P</w:t>
            </w:r>
            <w:r w:rsidR="0035193F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a</w:t>
            </w:r>
            <w:r w:rsidRPr="00AB20D4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 xml:space="preserve"> (%)</w:t>
            </w:r>
          </w:p>
        </w:tc>
        <w:tc>
          <w:tcPr>
            <w:tcW w:w="567" w:type="dxa"/>
            <w:vMerge/>
            <w:hideMark/>
          </w:tcPr>
          <w:p w14:paraId="441846F9" w14:textId="77777777" w:rsidR="0086289B" w:rsidRPr="00AB20D4" w:rsidRDefault="0086289B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708" w:type="dxa"/>
            <w:vMerge/>
            <w:noWrap/>
            <w:hideMark/>
          </w:tcPr>
          <w:p w14:paraId="7267A7BB" w14:textId="77777777" w:rsidR="0086289B" w:rsidRPr="00AB20D4" w:rsidRDefault="0086289B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</w:p>
        </w:tc>
      </w:tr>
      <w:tr w:rsidR="007004D6" w:rsidRPr="00AB20D4" w14:paraId="6448769F" w14:textId="77777777" w:rsidTr="0000695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" w:type="dxa"/>
            <w:vMerge w:val="restart"/>
            <w:tcBorders>
              <w:top w:val="none" w:sz="0" w:space="0" w:color="auto"/>
              <w:bottom w:val="none" w:sz="0" w:space="0" w:color="auto"/>
            </w:tcBorders>
            <w:noWrap/>
            <w:textDirection w:val="btLr"/>
            <w:hideMark/>
          </w:tcPr>
          <w:p w14:paraId="7DF87205" w14:textId="77777777" w:rsidR="00AD58E3" w:rsidRPr="00AB20D4" w:rsidRDefault="00AD58E3" w:rsidP="00A17B93">
            <w:pPr>
              <w:spacing w:after="0" w:line="240" w:lineRule="auto"/>
              <w:jc w:val="center"/>
              <w:rPr>
                <w:rFonts w:ascii="Arial" w:eastAsia="Times New Roman" w:hAnsi="Arial" w:cs="Arial"/>
                <w:bCs w:val="0"/>
                <w:i/>
                <w:iCs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bCs w:val="0"/>
                <w:i/>
                <w:iCs/>
                <w:color w:val="000000"/>
                <w:sz w:val="14"/>
                <w:szCs w:val="14"/>
                <w:lang w:eastAsia="es-EC"/>
              </w:rPr>
              <w:t>Cambio de</w:t>
            </w:r>
          </w:p>
        </w:tc>
        <w:tc>
          <w:tcPr>
            <w:tcW w:w="425" w:type="dxa"/>
            <w:vMerge w:val="restart"/>
            <w:tcBorders>
              <w:top w:val="none" w:sz="0" w:space="0" w:color="auto"/>
              <w:bottom w:val="none" w:sz="0" w:space="0" w:color="auto"/>
            </w:tcBorders>
            <w:noWrap/>
            <w:textDirection w:val="btLr"/>
            <w:hideMark/>
          </w:tcPr>
          <w:p w14:paraId="3F3B1EDB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  <w:t>Cobertura terrestre 2008</w:t>
            </w:r>
          </w:p>
        </w:tc>
        <w:tc>
          <w:tcPr>
            <w:tcW w:w="1040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5A1B86E8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Au</w:t>
            </w:r>
          </w:p>
        </w:tc>
        <w:tc>
          <w:tcPr>
            <w:tcW w:w="51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6D1359D4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20</w:t>
            </w:r>
          </w:p>
        </w:tc>
        <w:tc>
          <w:tcPr>
            <w:tcW w:w="492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1A6A1B45" w14:textId="77777777" w:rsidR="00AD58E3" w:rsidRPr="00AB20D4" w:rsidRDefault="008F1F00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03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73A4E647" w14:textId="77777777" w:rsidR="00AD58E3" w:rsidRPr="00AB20D4" w:rsidRDefault="008F1F00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6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1823252F" w14:textId="77777777" w:rsidR="00AD58E3" w:rsidRPr="00AB20D4" w:rsidRDefault="008F1F00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6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17564B6D" w14:textId="77777777" w:rsidR="00AD58E3" w:rsidRPr="00AB20D4" w:rsidRDefault="008F1F00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6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649855C9" w14:textId="77777777" w:rsidR="00AD58E3" w:rsidRPr="00AB20D4" w:rsidRDefault="008F1F00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6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431FDAE8" w14:textId="77777777" w:rsidR="00AD58E3" w:rsidRPr="00AB20D4" w:rsidRDefault="008F1F00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6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381DDCC9" w14:textId="77777777" w:rsidR="00AD58E3" w:rsidRPr="00AB20D4" w:rsidRDefault="008F1F00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6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6CABD113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20</w:t>
            </w:r>
          </w:p>
        </w:tc>
        <w:tc>
          <w:tcPr>
            <w:tcW w:w="708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1680BFBD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01</w:t>
            </w:r>
          </w:p>
        </w:tc>
      </w:tr>
      <w:tr w:rsidR="007004D6" w:rsidRPr="00AB20D4" w14:paraId="203D2BBF" w14:textId="77777777" w:rsidTr="0000695C">
        <w:trPr>
          <w:trHeight w:val="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" w:type="dxa"/>
            <w:vMerge/>
            <w:hideMark/>
          </w:tcPr>
          <w:p w14:paraId="4AFB9E1C" w14:textId="77777777" w:rsidR="00AD58E3" w:rsidRPr="00AB20D4" w:rsidRDefault="00AD58E3" w:rsidP="00A17B93">
            <w:pPr>
              <w:spacing w:after="0" w:line="240" w:lineRule="auto"/>
              <w:jc w:val="center"/>
              <w:rPr>
                <w:rFonts w:ascii="Arial" w:eastAsia="Times New Roman" w:hAnsi="Arial" w:cs="Arial"/>
                <w:b w:val="0"/>
                <w:bCs w:val="0"/>
                <w:i/>
                <w:iCs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425" w:type="dxa"/>
            <w:vMerge/>
            <w:hideMark/>
          </w:tcPr>
          <w:p w14:paraId="31ED64AD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1040" w:type="dxa"/>
            <w:noWrap/>
            <w:hideMark/>
          </w:tcPr>
          <w:p w14:paraId="7B3C05C7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Bn</w:t>
            </w:r>
          </w:p>
        </w:tc>
        <w:tc>
          <w:tcPr>
            <w:tcW w:w="517" w:type="dxa"/>
            <w:noWrap/>
            <w:hideMark/>
          </w:tcPr>
          <w:p w14:paraId="48B6A7B1" w14:textId="77777777" w:rsidR="00AD58E3" w:rsidRPr="00AB20D4" w:rsidRDefault="008F1F00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492" w:type="dxa"/>
            <w:noWrap/>
            <w:hideMark/>
          </w:tcPr>
          <w:p w14:paraId="224C09A5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1,56</w:t>
            </w:r>
          </w:p>
        </w:tc>
        <w:tc>
          <w:tcPr>
            <w:tcW w:w="503" w:type="dxa"/>
            <w:noWrap/>
            <w:hideMark/>
          </w:tcPr>
          <w:p w14:paraId="5A1AB856" w14:textId="77777777" w:rsidR="00AD58E3" w:rsidRPr="00AB20D4" w:rsidRDefault="008F1F00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67" w:type="dxa"/>
            <w:noWrap/>
            <w:hideMark/>
          </w:tcPr>
          <w:p w14:paraId="4E1E9A53" w14:textId="77777777" w:rsidR="00AD58E3" w:rsidRPr="00AB20D4" w:rsidRDefault="008F1F00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67" w:type="dxa"/>
            <w:noWrap/>
            <w:hideMark/>
          </w:tcPr>
          <w:p w14:paraId="07134F40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21</w:t>
            </w:r>
          </w:p>
        </w:tc>
        <w:tc>
          <w:tcPr>
            <w:tcW w:w="567" w:type="dxa"/>
            <w:noWrap/>
            <w:hideMark/>
          </w:tcPr>
          <w:p w14:paraId="0AD40FB6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05</w:t>
            </w:r>
          </w:p>
        </w:tc>
        <w:tc>
          <w:tcPr>
            <w:tcW w:w="567" w:type="dxa"/>
            <w:noWrap/>
            <w:hideMark/>
          </w:tcPr>
          <w:p w14:paraId="046B7B35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30</w:t>
            </w:r>
          </w:p>
        </w:tc>
        <w:tc>
          <w:tcPr>
            <w:tcW w:w="567" w:type="dxa"/>
            <w:noWrap/>
            <w:hideMark/>
          </w:tcPr>
          <w:p w14:paraId="2A625BAC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51</w:t>
            </w:r>
          </w:p>
        </w:tc>
        <w:tc>
          <w:tcPr>
            <w:tcW w:w="567" w:type="dxa"/>
            <w:noWrap/>
            <w:hideMark/>
          </w:tcPr>
          <w:p w14:paraId="1A63B0E6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2,64</w:t>
            </w:r>
          </w:p>
        </w:tc>
        <w:tc>
          <w:tcPr>
            <w:tcW w:w="708" w:type="dxa"/>
            <w:noWrap/>
            <w:hideMark/>
          </w:tcPr>
          <w:p w14:paraId="7D86321B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1,08</w:t>
            </w:r>
          </w:p>
        </w:tc>
      </w:tr>
      <w:tr w:rsidR="007004D6" w:rsidRPr="00AB20D4" w14:paraId="0DE1A104" w14:textId="77777777" w:rsidTr="0000695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" w:type="dxa"/>
            <w:vMerge/>
            <w:tcBorders>
              <w:top w:val="none" w:sz="0" w:space="0" w:color="auto"/>
              <w:bottom w:val="none" w:sz="0" w:space="0" w:color="auto"/>
            </w:tcBorders>
            <w:hideMark/>
          </w:tcPr>
          <w:p w14:paraId="65C414A1" w14:textId="77777777" w:rsidR="00AD58E3" w:rsidRPr="00AB20D4" w:rsidRDefault="00AD58E3" w:rsidP="00A17B93">
            <w:pPr>
              <w:spacing w:after="0" w:line="240" w:lineRule="auto"/>
              <w:jc w:val="center"/>
              <w:rPr>
                <w:rFonts w:ascii="Arial" w:eastAsia="Times New Roman" w:hAnsi="Arial" w:cs="Arial"/>
                <w:b w:val="0"/>
                <w:bCs w:val="0"/>
                <w:i/>
                <w:iCs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425" w:type="dxa"/>
            <w:vMerge/>
            <w:tcBorders>
              <w:top w:val="none" w:sz="0" w:space="0" w:color="auto"/>
              <w:bottom w:val="none" w:sz="0" w:space="0" w:color="auto"/>
            </w:tcBorders>
            <w:hideMark/>
          </w:tcPr>
          <w:p w14:paraId="2E5840F4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1040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0AC089AA" w14:textId="77777777" w:rsidR="00AD58E3" w:rsidRPr="00AB20D4" w:rsidRDefault="00A90836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Cag</w:t>
            </w:r>
          </w:p>
        </w:tc>
        <w:tc>
          <w:tcPr>
            <w:tcW w:w="51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176DFB01" w14:textId="77777777" w:rsidR="00AD58E3" w:rsidRPr="00AB20D4" w:rsidRDefault="008F1F00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492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71430A56" w14:textId="77777777" w:rsidR="00AD58E3" w:rsidRPr="00AB20D4" w:rsidRDefault="008F1F00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03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33F06F31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23</w:t>
            </w:r>
          </w:p>
        </w:tc>
        <w:tc>
          <w:tcPr>
            <w:tcW w:w="56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29E67EA6" w14:textId="77777777" w:rsidR="00AD58E3" w:rsidRPr="00AB20D4" w:rsidRDefault="008F1F00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6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0A95639A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02</w:t>
            </w:r>
          </w:p>
        </w:tc>
        <w:tc>
          <w:tcPr>
            <w:tcW w:w="56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201AAE64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01</w:t>
            </w:r>
          </w:p>
        </w:tc>
        <w:tc>
          <w:tcPr>
            <w:tcW w:w="56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3AA0E295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15</w:t>
            </w:r>
          </w:p>
        </w:tc>
        <w:tc>
          <w:tcPr>
            <w:tcW w:w="56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49214712" w14:textId="77777777" w:rsidR="00AD58E3" w:rsidRPr="00AB20D4" w:rsidRDefault="008F1F00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6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1CB04852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42</w:t>
            </w:r>
          </w:p>
        </w:tc>
        <w:tc>
          <w:tcPr>
            <w:tcW w:w="708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31D32FE8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19</w:t>
            </w:r>
          </w:p>
        </w:tc>
      </w:tr>
      <w:tr w:rsidR="007004D6" w:rsidRPr="00AB20D4" w14:paraId="597223C0" w14:textId="77777777" w:rsidTr="0000695C">
        <w:trPr>
          <w:trHeight w:val="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" w:type="dxa"/>
            <w:vMerge/>
            <w:hideMark/>
          </w:tcPr>
          <w:p w14:paraId="23EABFBE" w14:textId="77777777" w:rsidR="00AD58E3" w:rsidRPr="00AB20D4" w:rsidRDefault="00AD58E3" w:rsidP="00A17B93">
            <w:pPr>
              <w:spacing w:after="0" w:line="240" w:lineRule="auto"/>
              <w:jc w:val="center"/>
              <w:rPr>
                <w:rFonts w:ascii="Arial" w:eastAsia="Times New Roman" w:hAnsi="Arial" w:cs="Arial"/>
                <w:b w:val="0"/>
                <w:bCs w:val="0"/>
                <w:i/>
                <w:iCs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425" w:type="dxa"/>
            <w:vMerge/>
            <w:hideMark/>
          </w:tcPr>
          <w:p w14:paraId="7FCA92B8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1040" w:type="dxa"/>
            <w:noWrap/>
            <w:hideMark/>
          </w:tcPr>
          <w:p w14:paraId="196B8D9D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Ca</w:t>
            </w:r>
          </w:p>
        </w:tc>
        <w:tc>
          <w:tcPr>
            <w:tcW w:w="517" w:type="dxa"/>
            <w:noWrap/>
            <w:hideMark/>
          </w:tcPr>
          <w:p w14:paraId="4E2481BF" w14:textId="77777777" w:rsidR="00AD58E3" w:rsidRPr="00AB20D4" w:rsidRDefault="008F1F00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492" w:type="dxa"/>
            <w:noWrap/>
            <w:hideMark/>
          </w:tcPr>
          <w:p w14:paraId="699261B0" w14:textId="77777777" w:rsidR="00AD58E3" w:rsidRPr="00AB20D4" w:rsidRDefault="008F1F00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03" w:type="dxa"/>
            <w:noWrap/>
            <w:hideMark/>
          </w:tcPr>
          <w:p w14:paraId="2FBA8CF5" w14:textId="77777777" w:rsidR="00AD58E3" w:rsidRPr="00AB20D4" w:rsidRDefault="008F1F00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67" w:type="dxa"/>
            <w:noWrap/>
            <w:hideMark/>
          </w:tcPr>
          <w:p w14:paraId="22BE5BB0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31</w:t>
            </w:r>
          </w:p>
        </w:tc>
        <w:tc>
          <w:tcPr>
            <w:tcW w:w="567" w:type="dxa"/>
            <w:noWrap/>
            <w:hideMark/>
          </w:tcPr>
          <w:p w14:paraId="7BD029C1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3,60</w:t>
            </w:r>
          </w:p>
        </w:tc>
        <w:tc>
          <w:tcPr>
            <w:tcW w:w="567" w:type="dxa"/>
            <w:noWrap/>
            <w:hideMark/>
          </w:tcPr>
          <w:p w14:paraId="7BDEC181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1,46</w:t>
            </w:r>
          </w:p>
        </w:tc>
        <w:tc>
          <w:tcPr>
            <w:tcW w:w="567" w:type="dxa"/>
            <w:noWrap/>
            <w:hideMark/>
          </w:tcPr>
          <w:p w14:paraId="2BB25D63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2,50</w:t>
            </w:r>
          </w:p>
        </w:tc>
        <w:tc>
          <w:tcPr>
            <w:tcW w:w="567" w:type="dxa"/>
            <w:noWrap/>
            <w:hideMark/>
          </w:tcPr>
          <w:p w14:paraId="74B56B9D" w14:textId="77777777" w:rsidR="00AD58E3" w:rsidRPr="00AB20D4" w:rsidRDefault="008F1F00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67" w:type="dxa"/>
            <w:noWrap/>
            <w:hideMark/>
          </w:tcPr>
          <w:p w14:paraId="6EEE5F44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7,87</w:t>
            </w:r>
          </w:p>
        </w:tc>
        <w:tc>
          <w:tcPr>
            <w:tcW w:w="708" w:type="dxa"/>
            <w:noWrap/>
            <w:hideMark/>
          </w:tcPr>
          <w:p w14:paraId="49C9B002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7,56</w:t>
            </w:r>
          </w:p>
        </w:tc>
      </w:tr>
      <w:tr w:rsidR="007004D6" w:rsidRPr="00AB20D4" w14:paraId="1343004D" w14:textId="77777777" w:rsidTr="0000695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" w:type="dxa"/>
            <w:vMerge/>
            <w:tcBorders>
              <w:top w:val="none" w:sz="0" w:space="0" w:color="auto"/>
              <w:bottom w:val="none" w:sz="0" w:space="0" w:color="auto"/>
            </w:tcBorders>
            <w:hideMark/>
          </w:tcPr>
          <w:p w14:paraId="0AD27397" w14:textId="77777777" w:rsidR="00AD58E3" w:rsidRPr="00AB20D4" w:rsidRDefault="00AD58E3" w:rsidP="00A17B93">
            <w:pPr>
              <w:spacing w:after="0" w:line="240" w:lineRule="auto"/>
              <w:jc w:val="center"/>
              <w:rPr>
                <w:rFonts w:ascii="Arial" w:eastAsia="Times New Roman" w:hAnsi="Arial" w:cs="Arial"/>
                <w:b w:val="0"/>
                <w:bCs w:val="0"/>
                <w:i/>
                <w:iCs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425" w:type="dxa"/>
            <w:vMerge/>
            <w:tcBorders>
              <w:top w:val="none" w:sz="0" w:space="0" w:color="auto"/>
              <w:bottom w:val="none" w:sz="0" w:space="0" w:color="auto"/>
            </w:tcBorders>
            <w:hideMark/>
          </w:tcPr>
          <w:p w14:paraId="46A91E7A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1040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6103181E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Cp</w:t>
            </w:r>
          </w:p>
        </w:tc>
        <w:tc>
          <w:tcPr>
            <w:tcW w:w="51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4EC12305" w14:textId="77777777" w:rsidR="00AD58E3" w:rsidRPr="00AB20D4" w:rsidRDefault="008F1F00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492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626954C6" w14:textId="77777777" w:rsidR="00AD58E3" w:rsidRPr="00AB20D4" w:rsidRDefault="008F1F00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03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7DE62796" w14:textId="77777777" w:rsidR="00AD58E3" w:rsidRPr="00AB20D4" w:rsidRDefault="008F1F00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6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0189A8C5" w14:textId="77777777" w:rsidR="00AD58E3" w:rsidRPr="00AB20D4" w:rsidRDefault="008F1F00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6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191C4A09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02</w:t>
            </w:r>
          </w:p>
        </w:tc>
        <w:tc>
          <w:tcPr>
            <w:tcW w:w="56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6D510526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01</w:t>
            </w:r>
          </w:p>
        </w:tc>
        <w:tc>
          <w:tcPr>
            <w:tcW w:w="56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583F6BE4" w14:textId="77777777" w:rsidR="00AD58E3" w:rsidRPr="00AB20D4" w:rsidRDefault="008F1F00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6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141AED69" w14:textId="77777777" w:rsidR="00AD58E3" w:rsidRPr="00AB20D4" w:rsidRDefault="008F1F00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6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681297FA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03</w:t>
            </w:r>
          </w:p>
        </w:tc>
        <w:tc>
          <w:tcPr>
            <w:tcW w:w="708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2C5D52EC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01</w:t>
            </w:r>
          </w:p>
        </w:tc>
      </w:tr>
      <w:tr w:rsidR="007004D6" w:rsidRPr="00AB20D4" w14:paraId="76050574" w14:textId="77777777" w:rsidTr="0000695C">
        <w:trPr>
          <w:trHeight w:val="1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" w:type="dxa"/>
            <w:vMerge/>
            <w:hideMark/>
          </w:tcPr>
          <w:p w14:paraId="0C6F5847" w14:textId="77777777" w:rsidR="00AD58E3" w:rsidRPr="00AB20D4" w:rsidRDefault="00AD58E3" w:rsidP="00A17B93">
            <w:pPr>
              <w:spacing w:after="0" w:line="240" w:lineRule="auto"/>
              <w:jc w:val="center"/>
              <w:rPr>
                <w:rFonts w:ascii="Arial" w:eastAsia="Times New Roman" w:hAnsi="Arial" w:cs="Arial"/>
                <w:b w:val="0"/>
                <w:bCs w:val="0"/>
                <w:i/>
                <w:iCs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425" w:type="dxa"/>
            <w:vMerge/>
            <w:hideMark/>
          </w:tcPr>
          <w:p w14:paraId="269A4827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1040" w:type="dxa"/>
            <w:noWrap/>
            <w:hideMark/>
          </w:tcPr>
          <w:p w14:paraId="07CEC807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Cs</w:t>
            </w:r>
          </w:p>
        </w:tc>
        <w:tc>
          <w:tcPr>
            <w:tcW w:w="517" w:type="dxa"/>
            <w:noWrap/>
            <w:hideMark/>
          </w:tcPr>
          <w:p w14:paraId="22DC6F70" w14:textId="77777777" w:rsidR="00AD58E3" w:rsidRPr="00AB20D4" w:rsidRDefault="008F1F00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492" w:type="dxa"/>
            <w:noWrap/>
            <w:hideMark/>
          </w:tcPr>
          <w:p w14:paraId="7DABECAE" w14:textId="77777777" w:rsidR="00AD58E3" w:rsidRPr="00AB20D4" w:rsidRDefault="008F1F00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03" w:type="dxa"/>
            <w:noWrap/>
            <w:hideMark/>
          </w:tcPr>
          <w:p w14:paraId="47A3DCFA" w14:textId="77777777" w:rsidR="00AD58E3" w:rsidRPr="00AB20D4" w:rsidRDefault="008F1F00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67" w:type="dxa"/>
            <w:noWrap/>
            <w:hideMark/>
          </w:tcPr>
          <w:p w14:paraId="74612FC5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08</w:t>
            </w:r>
          </w:p>
        </w:tc>
        <w:tc>
          <w:tcPr>
            <w:tcW w:w="567" w:type="dxa"/>
            <w:noWrap/>
            <w:hideMark/>
          </w:tcPr>
          <w:p w14:paraId="4F72874F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12</w:t>
            </w:r>
          </w:p>
        </w:tc>
        <w:tc>
          <w:tcPr>
            <w:tcW w:w="567" w:type="dxa"/>
            <w:noWrap/>
            <w:hideMark/>
          </w:tcPr>
          <w:p w14:paraId="77BDCD85" w14:textId="77777777" w:rsidR="00AD58E3" w:rsidRPr="00AB20D4" w:rsidRDefault="008F1F00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67" w:type="dxa"/>
            <w:noWrap/>
            <w:hideMark/>
          </w:tcPr>
          <w:p w14:paraId="47824FC4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23</w:t>
            </w:r>
          </w:p>
        </w:tc>
        <w:tc>
          <w:tcPr>
            <w:tcW w:w="567" w:type="dxa"/>
            <w:noWrap/>
            <w:hideMark/>
          </w:tcPr>
          <w:p w14:paraId="6D3AF422" w14:textId="77777777" w:rsidR="00AD58E3" w:rsidRPr="00AB20D4" w:rsidRDefault="008F1F00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67" w:type="dxa"/>
            <w:noWrap/>
            <w:hideMark/>
          </w:tcPr>
          <w:p w14:paraId="09B4A5B4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42</w:t>
            </w:r>
          </w:p>
        </w:tc>
        <w:tc>
          <w:tcPr>
            <w:tcW w:w="708" w:type="dxa"/>
            <w:noWrap/>
            <w:hideMark/>
          </w:tcPr>
          <w:p w14:paraId="7245ACD9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42</w:t>
            </w:r>
          </w:p>
        </w:tc>
      </w:tr>
      <w:tr w:rsidR="007004D6" w:rsidRPr="00AB20D4" w14:paraId="14510DCE" w14:textId="77777777" w:rsidTr="0000695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" w:type="dxa"/>
            <w:vMerge/>
            <w:tcBorders>
              <w:top w:val="none" w:sz="0" w:space="0" w:color="auto"/>
              <w:bottom w:val="none" w:sz="0" w:space="0" w:color="auto"/>
            </w:tcBorders>
            <w:hideMark/>
          </w:tcPr>
          <w:p w14:paraId="39AF2076" w14:textId="77777777" w:rsidR="00AD58E3" w:rsidRPr="00AB20D4" w:rsidRDefault="00AD58E3" w:rsidP="00A17B93">
            <w:pPr>
              <w:spacing w:after="0" w:line="240" w:lineRule="auto"/>
              <w:jc w:val="center"/>
              <w:rPr>
                <w:rFonts w:ascii="Arial" w:eastAsia="Times New Roman" w:hAnsi="Arial" w:cs="Arial"/>
                <w:b w:val="0"/>
                <w:bCs w:val="0"/>
                <w:i/>
                <w:iCs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425" w:type="dxa"/>
            <w:vMerge/>
            <w:tcBorders>
              <w:top w:val="none" w:sz="0" w:space="0" w:color="auto"/>
              <w:bottom w:val="none" w:sz="0" w:space="0" w:color="auto"/>
            </w:tcBorders>
            <w:hideMark/>
          </w:tcPr>
          <w:p w14:paraId="0E7D294F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1040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72A67863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Ma</w:t>
            </w:r>
          </w:p>
        </w:tc>
        <w:tc>
          <w:tcPr>
            <w:tcW w:w="51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7765731C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14</w:t>
            </w:r>
          </w:p>
        </w:tc>
        <w:tc>
          <w:tcPr>
            <w:tcW w:w="492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09FDF0D6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13</w:t>
            </w:r>
          </w:p>
        </w:tc>
        <w:tc>
          <w:tcPr>
            <w:tcW w:w="503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6E0CF85D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38</w:t>
            </w:r>
          </w:p>
        </w:tc>
        <w:tc>
          <w:tcPr>
            <w:tcW w:w="56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02A0F197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4,78</w:t>
            </w:r>
          </w:p>
        </w:tc>
        <w:tc>
          <w:tcPr>
            <w:tcW w:w="56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7360CD3F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29,71</w:t>
            </w:r>
          </w:p>
        </w:tc>
        <w:tc>
          <w:tcPr>
            <w:tcW w:w="56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63AEEE36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15,45</w:t>
            </w:r>
          </w:p>
        </w:tc>
        <w:tc>
          <w:tcPr>
            <w:tcW w:w="56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48F575FE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18,93</w:t>
            </w:r>
          </w:p>
        </w:tc>
        <w:tc>
          <w:tcPr>
            <w:tcW w:w="56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0BBC6C17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14,04</w:t>
            </w:r>
          </w:p>
        </w:tc>
        <w:tc>
          <w:tcPr>
            <w:tcW w:w="56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568B6786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83,54</w:t>
            </w:r>
          </w:p>
        </w:tc>
        <w:tc>
          <w:tcPr>
            <w:tcW w:w="708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3D0F7039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64,61</w:t>
            </w:r>
          </w:p>
        </w:tc>
      </w:tr>
      <w:tr w:rsidR="007004D6" w:rsidRPr="00AB20D4" w14:paraId="5D3BA558" w14:textId="77777777" w:rsidTr="0000695C">
        <w:trPr>
          <w:trHeight w:val="13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" w:type="dxa"/>
            <w:vMerge/>
            <w:hideMark/>
          </w:tcPr>
          <w:p w14:paraId="048B5C2D" w14:textId="77777777" w:rsidR="00AD58E3" w:rsidRPr="00AB20D4" w:rsidRDefault="00AD58E3" w:rsidP="00A17B93">
            <w:pPr>
              <w:spacing w:after="0" w:line="240" w:lineRule="auto"/>
              <w:jc w:val="center"/>
              <w:rPr>
                <w:rFonts w:ascii="Arial" w:eastAsia="Times New Roman" w:hAnsi="Arial" w:cs="Arial"/>
                <w:b w:val="0"/>
                <w:bCs w:val="0"/>
                <w:i/>
                <w:iCs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425" w:type="dxa"/>
            <w:vMerge/>
            <w:hideMark/>
          </w:tcPr>
          <w:p w14:paraId="715BD0A2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1040" w:type="dxa"/>
            <w:noWrap/>
            <w:hideMark/>
          </w:tcPr>
          <w:p w14:paraId="6A5FD015" w14:textId="4D9D618F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P</w:t>
            </w:r>
            <w:r w:rsidR="0086289B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a</w:t>
            </w:r>
          </w:p>
        </w:tc>
        <w:tc>
          <w:tcPr>
            <w:tcW w:w="517" w:type="dxa"/>
            <w:noWrap/>
            <w:hideMark/>
          </w:tcPr>
          <w:p w14:paraId="78BEB1EF" w14:textId="77777777" w:rsidR="00AD58E3" w:rsidRPr="00AB20D4" w:rsidRDefault="008F1F00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492" w:type="dxa"/>
            <w:noWrap/>
            <w:hideMark/>
          </w:tcPr>
          <w:p w14:paraId="46BD04C7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01</w:t>
            </w:r>
          </w:p>
        </w:tc>
        <w:tc>
          <w:tcPr>
            <w:tcW w:w="503" w:type="dxa"/>
            <w:noWrap/>
            <w:hideMark/>
          </w:tcPr>
          <w:p w14:paraId="5C6D0FF2" w14:textId="77777777" w:rsidR="00AD58E3" w:rsidRPr="00AB20D4" w:rsidRDefault="008F1F00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67" w:type="dxa"/>
            <w:noWrap/>
            <w:hideMark/>
          </w:tcPr>
          <w:p w14:paraId="5F09A5F5" w14:textId="77777777" w:rsidR="00AD58E3" w:rsidRPr="00AB20D4" w:rsidRDefault="008F1F00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67" w:type="dxa"/>
            <w:noWrap/>
            <w:hideMark/>
          </w:tcPr>
          <w:p w14:paraId="10308930" w14:textId="77777777" w:rsidR="00AD58E3" w:rsidRPr="00AB20D4" w:rsidRDefault="008F1F00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-</w:t>
            </w:r>
          </w:p>
        </w:tc>
        <w:tc>
          <w:tcPr>
            <w:tcW w:w="567" w:type="dxa"/>
            <w:noWrap/>
            <w:hideMark/>
          </w:tcPr>
          <w:p w14:paraId="310BC078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78</w:t>
            </w:r>
          </w:p>
        </w:tc>
        <w:tc>
          <w:tcPr>
            <w:tcW w:w="567" w:type="dxa"/>
            <w:noWrap/>
            <w:hideMark/>
          </w:tcPr>
          <w:p w14:paraId="2AE380C1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71</w:t>
            </w:r>
          </w:p>
        </w:tc>
        <w:tc>
          <w:tcPr>
            <w:tcW w:w="567" w:type="dxa"/>
            <w:noWrap/>
            <w:hideMark/>
          </w:tcPr>
          <w:p w14:paraId="74CF38B0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3,37</w:t>
            </w:r>
          </w:p>
        </w:tc>
        <w:tc>
          <w:tcPr>
            <w:tcW w:w="567" w:type="dxa"/>
            <w:noWrap/>
            <w:hideMark/>
          </w:tcPr>
          <w:p w14:paraId="4CBEAA34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4,87</w:t>
            </w:r>
          </w:p>
        </w:tc>
        <w:tc>
          <w:tcPr>
            <w:tcW w:w="708" w:type="dxa"/>
            <w:noWrap/>
            <w:hideMark/>
          </w:tcPr>
          <w:p w14:paraId="499466E1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1,50</w:t>
            </w:r>
          </w:p>
        </w:tc>
      </w:tr>
      <w:tr w:rsidR="00DF5F13" w:rsidRPr="00AB20D4" w14:paraId="5616E9F0" w14:textId="77777777" w:rsidTr="007C49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96" w:type="dxa"/>
            <w:gridSpan w:val="11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5443187A" w14:textId="77777777" w:rsidR="00AD58E3" w:rsidRPr="00AB20D4" w:rsidRDefault="00AD58E3" w:rsidP="00A17B93">
            <w:pPr>
              <w:spacing w:before="20" w:after="0" w:line="240" w:lineRule="auto"/>
              <w:jc w:val="center"/>
              <w:rPr>
                <w:rFonts w:ascii="Arial" w:eastAsia="Times New Roman" w:hAnsi="Arial" w:cs="Arial"/>
                <w:b w:val="0"/>
                <w:bCs w:val="0"/>
                <w:i/>
                <w:iCs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56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2D0EF5A9" w14:textId="77777777" w:rsidR="00AD58E3" w:rsidRPr="00AB20D4" w:rsidRDefault="008F1F00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  <w:t>100</w:t>
            </w:r>
          </w:p>
        </w:tc>
        <w:tc>
          <w:tcPr>
            <w:tcW w:w="708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31F3191B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  <w:t>75,38</w:t>
            </w:r>
          </w:p>
        </w:tc>
      </w:tr>
      <w:tr w:rsidR="00AD58E3" w:rsidRPr="00AB20D4" w14:paraId="156FA998" w14:textId="77777777" w:rsidTr="00685753">
        <w:trPr>
          <w:trHeight w:val="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71" w:type="dxa"/>
            <w:gridSpan w:val="13"/>
            <w:noWrap/>
            <w:hideMark/>
          </w:tcPr>
          <w:p w14:paraId="481980D1" w14:textId="77777777" w:rsidR="00AD58E3" w:rsidRPr="00AB20D4" w:rsidRDefault="00AD58E3" w:rsidP="00A17B93">
            <w:pPr>
              <w:spacing w:before="20"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</w:p>
        </w:tc>
      </w:tr>
      <w:tr w:rsidR="00262765" w:rsidRPr="00AB20D4" w14:paraId="1A36F6D9" w14:textId="77777777" w:rsidTr="0000695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gridSpan w:val="2"/>
            <w:noWrap/>
            <w:hideMark/>
          </w:tcPr>
          <w:p w14:paraId="77C9F39F" w14:textId="77777777" w:rsidR="00AD58E3" w:rsidRPr="00AB20D4" w:rsidRDefault="00AD58E3" w:rsidP="00A17B93">
            <w:pPr>
              <w:spacing w:before="20"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1040" w:type="dxa"/>
            <w:noWrap/>
            <w:hideMark/>
          </w:tcPr>
          <w:p w14:paraId="19941EF0" w14:textId="5B4942B2" w:rsidR="00AD58E3" w:rsidRPr="00AB20D4" w:rsidRDefault="00CD16A1" w:rsidP="0088075C">
            <w:pPr>
              <w:spacing w:before="20" w:after="0" w:line="240" w:lineRule="auto"/>
              <w:ind w:right="-6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  <w:r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  <w:t>Tot.</w:t>
            </w:r>
            <w:r w:rsidR="00AD58E3" w:rsidRPr="00AB20D4"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  <w:t xml:space="preserve"> 2014 </w:t>
            </w:r>
            <w:r w:rsidR="00AD58E3" w:rsidRPr="00AB20D4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(%)</w:t>
            </w:r>
          </w:p>
        </w:tc>
        <w:tc>
          <w:tcPr>
            <w:tcW w:w="517" w:type="dxa"/>
            <w:noWrap/>
            <w:hideMark/>
          </w:tcPr>
          <w:p w14:paraId="6273A08C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34</w:t>
            </w:r>
          </w:p>
        </w:tc>
        <w:tc>
          <w:tcPr>
            <w:tcW w:w="492" w:type="dxa"/>
            <w:noWrap/>
            <w:hideMark/>
          </w:tcPr>
          <w:p w14:paraId="08E30004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1,70</w:t>
            </w:r>
          </w:p>
        </w:tc>
        <w:tc>
          <w:tcPr>
            <w:tcW w:w="503" w:type="dxa"/>
            <w:noWrap/>
            <w:hideMark/>
          </w:tcPr>
          <w:p w14:paraId="0784552D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61</w:t>
            </w:r>
          </w:p>
        </w:tc>
        <w:tc>
          <w:tcPr>
            <w:tcW w:w="567" w:type="dxa"/>
            <w:noWrap/>
            <w:hideMark/>
          </w:tcPr>
          <w:p w14:paraId="7AC449E7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5,17</w:t>
            </w:r>
          </w:p>
        </w:tc>
        <w:tc>
          <w:tcPr>
            <w:tcW w:w="567" w:type="dxa"/>
            <w:noWrap/>
            <w:hideMark/>
          </w:tcPr>
          <w:p w14:paraId="575429B6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33,69</w:t>
            </w:r>
          </w:p>
        </w:tc>
        <w:tc>
          <w:tcPr>
            <w:tcW w:w="567" w:type="dxa"/>
            <w:noWrap/>
            <w:hideMark/>
          </w:tcPr>
          <w:p w14:paraId="52D122A1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17,76</w:t>
            </w:r>
          </w:p>
        </w:tc>
        <w:tc>
          <w:tcPr>
            <w:tcW w:w="567" w:type="dxa"/>
            <w:noWrap/>
            <w:hideMark/>
          </w:tcPr>
          <w:p w14:paraId="3C2A4977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22,81</w:t>
            </w:r>
          </w:p>
        </w:tc>
        <w:tc>
          <w:tcPr>
            <w:tcW w:w="567" w:type="dxa"/>
            <w:noWrap/>
            <w:hideMark/>
          </w:tcPr>
          <w:p w14:paraId="3D511EF1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17,92</w:t>
            </w:r>
          </w:p>
        </w:tc>
        <w:tc>
          <w:tcPr>
            <w:tcW w:w="567" w:type="dxa"/>
            <w:noWrap/>
            <w:hideMark/>
          </w:tcPr>
          <w:p w14:paraId="6C1CCCAE" w14:textId="77777777" w:rsidR="00AD58E3" w:rsidRPr="00AB20D4" w:rsidRDefault="008F1F00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  <w:t>100</w:t>
            </w:r>
          </w:p>
        </w:tc>
        <w:tc>
          <w:tcPr>
            <w:tcW w:w="708" w:type="dxa"/>
            <w:noWrap/>
            <w:hideMark/>
          </w:tcPr>
          <w:p w14:paraId="27E513D7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</w:p>
        </w:tc>
      </w:tr>
      <w:tr w:rsidR="00262765" w:rsidRPr="00AB20D4" w14:paraId="1966227C" w14:textId="77777777" w:rsidTr="0000695C">
        <w:trPr>
          <w:trHeight w:val="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gridSpan w:val="2"/>
            <w:noWrap/>
            <w:hideMark/>
          </w:tcPr>
          <w:p w14:paraId="49A8B135" w14:textId="77777777" w:rsidR="00AD58E3" w:rsidRPr="00AB20D4" w:rsidRDefault="00AD58E3" w:rsidP="00A17B93">
            <w:pPr>
              <w:spacing w:before="20"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1040" w:type="dxa"/>
            <w:noWrap/>
            <w:hideMark/>
          </w:tcPr>
          <w:p w14:paraId="67A317F1" w14:textId="6273B767" w:rsidR="00AD58E3" w:rsidRPr="00AB20D4" w:rsidRDefault="00AD58E3" w:rsidP="0088075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  <w:t xml:space="preserve">G </w:t>
            </w:r>
            <w:r w:rsidRPr="00AB20D4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(%)</w:t>
            </w:r>
          </w:p>
        </w:tc>
        <w:tc>
          <w:tcPr>
            <w:tcW w:w="517" w:type="dxa"/>
            <w:noWrap/>
            <w:hideMark/>
          </w:tcPr>
          <w:p w14:paraId="76DA62A5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14</w:t>
            </w:r>
          </w:p>
        </w:tc>
        <w:tc>
          <w:tcPr>
            <w:tcW w:w="492" w:type="dxa"/>
            <w:noWrap/>
            <w:hideMark/>
          </w:tcPr>
          <w:p w14:paraId="33075BF0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14</w:t>
            </w:r>
          </w:p>
        </w:tc>
        <w:tc>
          <w:tcPr>
            <w:tcW w:w="503" w:type="dxa"/>
            <w:noWrap/>
            <w:hideMark/>
          </w:tcPr>
          <w:p w14:paraId="3C5ED3BD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38</w:t>
            </w:r>
          </w:p>
        </w:tc>
        <w:tc>
          <w:tcPr>
            <w:tcW w:w="567" w:type="dxa"/>
            <w:noWrap/>
            <w:hideMark/>
          </w:tcPr>
          <w:p w14:paraId="1CEDD36D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4,86</w:t>
            </w:r>
          </w:p>
        </w:tc>
        <w:tc>
          <w:tcPr>
            <w:tcW w:w="567" w:type="dxa"/>
            <w:noWrap/>
            <w:hideMark/>
          </w:tcPr>
          <w:p w14:paraId="6AD4C74D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33,66</w:t>
            </w:r>
          </w:p>
        </w:tc>
        <w:tc>
          <w:tcPr>
            <w:tcW w:w="567" w:type="dxa"/>
            <w:noWrap/>
            <w:hideMark/>
          </w:tcPr>
          <w:p w14:paraId="7FEEB27B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17,76</w:t>
            </w:r>
          </w:p>
        </w:tc>
        <w:tc>
          <w:tcPr>
            <w:tcW w:w="567" w:type="dxa"/>
            <w:noWrap/>
            <w:hideMark/>
          </w:tcPr>
          <w:p w14:paraId="03420CE7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3,89</w:t>
            </w:r>
          </w:p>
        </w:tc>
        <w:tc>
          <w:tcPr>
            <w:tcW w:w="567" w:type="dxa"/>
            <w:noWrap/>
            <w:hideMark/>
          </w:tcPr>
          <w:p w14:paraId="17F5A2E8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14,55</w:t>
            </w:r>
          </w:p>
        </w:tc>
        <w:tc>
          <w:tcPr>
            <w:tcW w:w="567" w:type="dxa"/>
            <w:noWrap/>
            <w:hideMark/>
          </w:tcPr>
          <w:p w14:paraId="45775F79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  <w:t>75,38</w:t>
            </w:r>
          </w:p>
        </w:tc>
        <w:tc>
          <w:tcPr>
            <w:tcW w:w="708" w:type="dxa"/>
            <w:noWrap/>
            <w:hideMark/>
          </w:tcPr>
          <w:p w14:paraId="0F96707D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</w:p>
        </w:tc>
      </w:tr>
      <w:tr w:rsidR="00262765" w:rsidRPr="00AB20D4" w14:paraId="4390EC5E" w14:textId="77777777" w:rsidTr="00A5211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gridSpan w:val="2"/>
            <w:noWrap/>
            <w:hideMark/>
          </w:tcPr>
          <w:p w14:paraId="7E45B5ED" w14:textId="77777777" w:rsidR="00AD58E3" w:rsidRPr="00AB20D4" w:rsidRDefault="00AD58E3" w:rsidP="00A17B93">
            <w:pPr>
              <w:spacing w:before="20"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1040" w:type="dxa"/>
            <w:noWrap/>
            <w:hideMark/>
          </w:tcPr>
          <w:p w14:paraId="53613EDB" w14:textId="77777777" w:rsidR="00AD58E3" w:rsidRPr="00AB20D4" w:rsidRDefault="00AD58E3" w:rsidP="0088075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517" w:type="dxa"/>
            <w:noWrap/>
            <w:hideMark/>
          </w:tcPr>
          <w:p w14:paraId="54B537D7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492" w:type="dxa"/>
            <w:noWrap/>
            <w:hideMark/>
          </w:tcPr>
          <w:p w14:paraId="472C1C9B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503" w:type="dxa"/>
            <w:noWrap/>
            <w:hideMark/>
          </w:tcPr>
          <w:p w14:paraId="02523690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567" w:type="dxa"/>
            <w:noWrap/>
            <w:hideMark/>
          </w:tcPr>
          <w:p w14:paraId="2703D408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567" w:type="dxa"/>
            <w:noWrap/>
            <w:hideMark/>
          </w:tcPr>
          <w:p w14:paraId="58EA06B5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567" w:type="dxa"/>
            <w:noWrap/>
            <w:hideMark/>
          </w:tcPr>
          <w:p w14:paraId="25102965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567" w:type="dxa"/>
            <w:noWrap/>
            <w:hideMark/>
          </w:tcPr>
          <w:p w14:paraId="7810C0C9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567" w:type="dxa"/>
            <w:noWrap/>
            <w:hideMark/>
          </w:tcPr>
          <w:p w14:paraId="35C0C898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567" w:type="dxa"/>
            <w:noWrap/>
            <w:hideMark/>
          </w:tcPr>
          <w:p w14:paraId="3FDC4683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708" w:type="dxa"/>
            <w:noWrap/>
            <w:hideMark/>
          </w:tcPr>
          <w:p w14:paraId="0089DA86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</w:p>
        </w:tc>
      </w:tr>
      <w:tr w:rsidR="00262765" w:rsidRPr="00AB20D4" w14:paraId="72CD1631" w14:textId="77777777" w:rsidTr="0000695C">
        <w:trPr>
          <w:trHeight w:val="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gridSpan w:val="2"/>
            <w:noWrap/>
            <w:hideMark/>
          </w:tcPr>
          <w:p w14:paraId="29C8BA00" w14:textId="77777777" w:rsidR="00AD58E3" w:rsidRPr="00AB20D4" w:rsidRDefault="00AD58E3" w:rsidP="00A17B93">
            <w:pPr>
              <w:spacing w:before="20"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</w:p>
        </w:tc>
        <w:tc>
          <w:tcPr>
            <w:tcW w:w="1040" w:type="dxa"/>
            <w:noWrap/>
            <w:hideMark/>
          </w:tcPr>
          <w:p w14:paraId="14946DDD" w14:textId="2AA04B24" w:rsidR="00AD58E3" w:rsidRPr="00AB20D4" w:rsidRDefault="00AD58E3" w:rsidP="0088075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  <w:t>C</w:t>
            </w:r>
            <w:r w:rsidR="006B1C03"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  <w:t>N</w:t>
            </w:r>
            <w:r w:rsidRPr="00AB20D4"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  <w:t xml:space="preserve"> </w:t>
            </w:r>
            <w:r w:rsidRPr="00AB20D4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(%)</w:t>
            </w:r>
          </w:p>
        </w:tc>
        <w:tc>
          <w:tcPr>
            <w:tcW w:w="517" w:type="dxa"/>
            <w:noWrap/>
            <w:hideMark/>
          </w:tcPr>
          <w:p w14:paraId="1D47854A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14</w:t>
            </w:r>
          </w:p>
        </w:tc>
        <w:tc>
          <w:tcPr>
            <w:tcW w:w="492" w:type="dxa"/>
            <w:noWrap/>
            <w:hideMark/>
          </w:tcPr>
          <w:p w14:paraId="5BD11EBB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95</w:t>
            </w:r>
          </w:p>
        </w:tc>
        <w:tc>
          <w:tcPr>
            <w:tcW w:w="503" w:type="dxa"/>
            <w:noWrap/>
            <w:hideMark/>
          </w:tcPr>
          <w:p w14:paraId="0094C447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19</w:t>
            </w:r>
          </w:p>
        </w:tc>
        <w:tc>
          <w:tcPr>
            <w:tcW w:w="567" w:type="dxa"/>
            <w:noWrap/>
            <w:hideMark/>
          </w:tcPr>
          <w:p w14:paraId="663A9130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2,70</w:t>
            </w:r>
          </w:p>
        </w:tc>
        <w:tc>
          <w:tcPr>
            <w:tcW w:w="567" w:type="dxa"/>
            <w:noWrap/>
            <w:hideMark/>
          </w:tcPr>
          <w:p w14:paraId="6FE0BD85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33,66</w:t>
            </w:r>
          </w:p>
        </w:tc>
        <w:tc>
          <w:tcPr>
            <w:tcW w:w="567" w:type="dxa"/>
            <w:noWrap/>
            <w:hideMark/>
          </w:tcPr>
          <w:p w14:paraId="1BD38FE1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17,33</w:t>
            </w:r>
          </w:p>
        </w:tc>
        <w:tc>
          <w:tcPr>
            <w:tcW w:w="567" w:type="dxa"/>
            <w:noWrap/>
            <w:hideMark/>
          </w:tcPr>
          <w:p w14:paraId="1E436842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60,73</w:t>
            </w:r>
          </w:p>
        </w:tc>
        <w:tc>
          <w:tcPr>
            <w:tcW w:w="567" w:type="dxa"/>
            <w:noWrap/>
            <w:hideMark/>
          </w:tcPr>
          <w:p w14:paraId="1B036453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13,05</w:t>
            </w:r>
          </w:p>
        </w:tc>
        <w:tc>
          <w:tcPr>
            <w:tcW w:w="567" w:type="dxa"/>
            <w:noWrap/>
            <w:hideMark/>
          </w:tcPr>
          <w:p w14:paraId="6C2C8E67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  <w:t>64,38</w:t>
            </w:r>
          </w:p>
        </w:tc>
        <w:tc>
          <w:tcPr>
            <w:tcW w:w="708" w:type="dxa"/>
            <w:noWrap/>
            <w:hideMark/>
          </w:tcPr>
          <w:p w14:paraId="046005D9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</w:p>
        </w:tc>
      </w:tr>
      <w:tr w:rsidR="00262765" w:rsidRPr="00AB20D4" w14:paraId="57E8FE42" w14:textId="77777777" w:rsidTr="0000695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gridSpan w:val="2"/>
            <w:noWrap/>
            <w:hideMark/>
          </w:tcPr>
          <w:p w14:paraId="40D95721" w14:textId="77777777" w:rsidR="00AD58E3" w:rsidRPr="00AB20D4" w:rsidRDefault="00AD58E3" w:rsidP="00A17B93">
            <w:pPr>
              <w:spacing w:before="20" w:after="0" w:line="240" w:lineRule="auto"/>
              <w:jc w:val="center"/>
              <w:rPr>
                <w:rFonts w:ascii="Arial" w:eastAsia="Times New Roman" w:hAnsi="Arial" w:cs="Arial"/>
                <w:sz w:val="14"/>
                <w:szCs w:val="14"/>
                <w:lang w:eastAsia="es-EC"/>
              </w:rPr>
            </w:pPr>
          </w:p>
        </w:tc>
        <w:tc>
          <w:tcPr>
            <w:tcW w:w="1040" w:type="dxa"/>
            <w:noWrap/>
            <w:hideMark/>
          </w:tcPr>
          <w:p w14:paraId="6CF0543E" w14:textId="6997B98B" w:rsidR="00AD58E3" w:rsidRPr="00AB20D4" w:rsidRDefault="00AD58E3" w:rsidP="0088075C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  <w:t>C</w:t>
            </w:r>
            <w:r w:rsidR="006B1C03"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  <w:t>T</w:t>
            </w:r>
            <w:r w:rsidRPr="00AB20D4"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  <w:t xml:space="preserve"> </w:t>
            </w:r>
            <w:r w:rsidRPr="00AB20D4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(%)</w:t>
            </w:r>
          </w:p>
        </w:tc>
        <w:tc>
          <w:tcPr>
            <w:tcW w:w="517" w:type="dxa"/>
            <w:noWrap/>
            <w:hideMark/>
          </w:tcPr>
          <w:p w14:paraId="5ADCC4C2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15</w:t>
            </w:r>
          </w:p>
        </w:tc>
        <w:tc>
          <w:tcPr>
            <w:tcW w:w="492" w:type="dxa"/>
            <w:noWrap/>
            <w:hideMark/>
          </w:tcPr>
          <w:p w14:paraId="62753897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1,22</w:t>
            </w:r>
          </w:p>
        </w:tc>
        <w:tc>
          <w:tcPr>
            <w:tcW w:w="503" w:type="dxa"/>
            <w:noWrap/>
            <w:hideMark/>
          </w:tcPr>
          <w:p w14:paraId="4608EB32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57</w:t>
            </w:r>
          </w:p>
        </w:tc>
        <w:tc>
          <w:tcPr>
            <w:tcW w:w="567" w:type="dxa"/>
            <w:noWrap/>
            <w:hideMark/>
          </w:tcPr>
          <w:p w14:paraId="5F33BE0B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12,42</w:t>
            </w:r>
          </w:p>
        </w:tc>
        <w:tc>
          <w:tcPr>
            <w:tcW w:w="567" w:type="dxa"/>
            <w:noWrap/>
            <w:hideMark/>
          </w:tcPr>
          <w:p w14:paraId="5F0EA6E0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33,67</w:t>
            </w:r>
          </w:p>
        </w:tc>
        <w:tc>
          <w:tcPr>
            <w:tcW w:w="567" w:type="dxa"/>
            <w:noWrap/>
            <w:hideMark/>
          </w:tcPr>
          <w:p w14:paraId="5024DB61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18,18</w:t>
            </w:r>
          </w:p>
        </w:tc>
        <w:tc>
          <w:tcPr>
            <w:tcW w:w="567" w:type="dxa"/>
            <w:noWrap/>
            <w:hideMark/>
          </w:tcPr>
          <w:p w14:paraId="310109AE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68,50</w:t>
            </w:r>
          </w:p>
        </w:tc>
        <w:tc>
          <w:tcPr>
            <w:tcW w:w="567" w:type="dxa"/>
            <w:noWrap/>
            <w:hideMark/>
          </w:tcPr>
          <w:p w14:paraId="0FDD3234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16,05</w:t>
            </w:r>
          </w:p>
        </w:tc>
        <w:tc>
          <w:tcPr>
            <w:tcW w:w="567" w:type="dxa"/>
            <w:noWrap/>
            <w:hideMark/>
          </w:tcPr>
          <w:p w14:paraId="33DBAE23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  <w:t>75,38</w:t>
            </w:r>
          </w:p>
        </w:tc>
        <w:tc>
          <w:tcPr>
            <w:tcW w:w="708" w:type="dxa"/>
            <w:noWrap/>
            <w:hideMark/>
          </w:tcPr>
          <w:p w14:paraId="0DB445DE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</w:p>
        </w:tc>
      </w:tr>
      <w:tr w:rsidR="00262765" w:rsidRPr="00AB20D4" w14:paraId="3274C390" w14:textId="77777777" w:rsidTr="0000695C">
        <w:trPr>
          <w:trHeight w:val="1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gridSpan w:val="2"/>
            <w:noWrap/>
            <w:hideMark/>
          </w:tcPr>
          <w:p w14:paraId="206F150D" w14:textId="77777777" w:rsidR="00AD58E3" w:rsidRPr="00AB20D4" w:rsidRDefault="00AD58E3" w:rsidP="00A17B93">
            <w:pPr>
              <w:spacing w:before="20" w:after="0" w:line="240" w:lineRule="auto"/>
              <w:jc w:val="center"/>
              <w:rPr>
                <w:rFonts w:ascii="Arial" w:eastAsia="Times New Roman" w:hAnsi="Arial" w:cs="Arial"/>
                <w:sz w:val="14"/>
                <w:szCs w:val="14"/>
                <w:lang w:eastAsia="es-EC"/>
              </w:rPr>
            </w:pPr>
          </w:p>
        </w:tc>
        <w:tc>
          <w:tcPr>
            <w:tcW w:w="1040" w:type="dxa"/>
            <w:noWrap/>
            <w:hideMark/>
          </w:tcPr>
          <w:p w14:paraId="60875CDA" w14:textId="6BAC6CA1" w:rsidR="00AD58E3" w:rsidRPr="00AB20D4" w:rsidRDefault="00AD58E3" w:rsidP="0088075C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  <w:t xml:space="preserve">I </w:t>
            </w:r>
            <w:r w:rsidRPr="00AB20D4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lang w:eastAsia="es-EC"/>
              </w:rPr>
              <w:t>(%)</w:t>
            </w:r>
          </w:p>
        </w:tc>
        <w:tc>
          <w:tcPr>
            <w:tcW w:w="517" w:type="dxa"/>
            <w:noWrap/>
            <w:hideMark/>
          </w:tcPr>
          <w:p w14:paraId="4401FBD3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01</w:t>
            </w:r>
          </w:p>
        </w:tc>
        <w:tc>
          <w:tcPr>
            <w:tcW w:w="492" w:type="dxa"/>
            <w:noWrap/>
            <w:hideMark/>
          </w:tcPr>
          <w:p w14:paraId="1B26A552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27</w:t>
            </w:r>
          </w:p>
        </w:tc>
        <w:tc>
          <w:tcPr>
            <w:tcW w:w="503" w:type="dxa"/>
            <w:noWrap/>
            <w:hideMark/>
          </w:tcPr>
          <w:p w14:paraId="34A10232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38</w:t>
            </w:r>
          </w:p>
        </w:tc>
        <w:tc>
          <w:tcPr>
            <w:tcW w:w="567" w:type="dxa"/>
            <w:noWrap/>
            <w:hideMark/>
          </w:tcPr>
          <w:p w14:paraId="1FDE15FA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9,71</w:t>
            </w:r>
          </w:p>
        </w:tc>
        <w:tc>
          <w:tcPr>
            <w:tcW w:w="567" w:type="dxa"/>
            <w:noWrap/>
            <w:hideMark/>
          </w:tcPr>
          <w:p w14:paraId="25FDDB2F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01</w:t>
            </w:r>
          </w:p>
        </w:tc>
        <w:tc>
          <w:tcPr>
            <w:tcW w:w="567" w:type="dxa"/>
            <w:noWrap/>
            <w:hideMark/>
          </w:tcPr>
          <w:p w14:paraId="16CE58DE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0,85</w:t>
            </w:r>
          </w:p>
        </w:tc>
        <w:tc>
          <w:tcPr>
            <w:tcW w:w="567" w:type="dxa"/>
            <w:noWrap/>
            <w:hideMark/>
          </w:tcPr>
          <w:p w14:paraId="0533F85F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7,77</w:t>
            </w:r>
          </w:p>
        </w:tc>
        <w:tc>
          <w:tcPr>
            <w:tcW w:w="567" w:type="dxa"/>
            <w:noWrap/>
            <w:hideMark/>
          </w:tcPr>
          <w:p w14:paraId="35CBFF12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color w:val="000000"/>
                <w:sz w:val="14"/>
                <w:szCs w:val="14"/>
                <w:lang w:eastAsia="es-EC"/>
              </w:rPr>
              <w:t>3,00</w:t>
            </w:r>
          </w:p>
        </w:tc>
        <w:tc>
          <w:tcPr>
            <w:tcW w:w="567" w:type="dxa"/>
            <w:noWrap/>
            <w:hideMark/>
          </w:tcPr>
          <w:p w14:paraId="6E0535F8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  <w:r w:rsidRPr="00AB20D4"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  <w:t>11,00</w:t>
            </w:r>
          </w:p>
        </w:tc>
        <w:tc>
          <w:tcPr>
            <w:tcW w:w="708" w:type="dxa"/>
            <w:noWrap/>
            <w:hideMark/>
          </w:tcPr>
          <w:p w14:paraId="58F46287" w14:textId="77777777" w:rsidR="00AD58E3" w:rsidRPr="00AB20D4" w:rsidRDefault="00AD58E3" w:rsidP="00A17B93">
            <w:pPr>
              <w:spacing w:before="20"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bCs/>
                <w:color w:val="000000"/>
                <w:sz w:val="14"/>
                <w:szCs w:val="14"/>
                <w:lang w:eastAsia="es-EC"/>
              </w:rPr>
            </w:pPr>
          </w:p>
        </w:tc>
      </w:tr>
    </w:tbl>
    <w:p w14:paraId="3153EE7C" w14:textId="77777777" w:rsidR="00E55782" w:rsidRDefault="00E55782" w:rsidP="00E55782">
      <w:pPr>
        <w:spacing w:after="0" w:line="240" w:lineRule="auto"/>
        <w:jc w:val="both"/>
        <w:rPr>
          <w:rFonts w:ascii="Arial" w:hAnsi="Arial" w:cs="Arial"/>
          <w:color w:val="0E0E0E"/>
          <w:szCs w:val="24"/>
        </w:rPr>
      </w:pPr>
      <w:r w:rsidRPr="00757B93">
        <w:rPr>
          <w:rFonts w:ascii="Arial" w:hAnsi="Arial" w:cs="Arial"/>
          <w:color w:val="0E0E0E"/>
          <w:sz w:val="14"/>
          <w:szCs w:val="14"/>
        </w:rPr>
        <w:t>*Área urbana (Au); Bosque nativo (Bn); Cuerpo de agua natural (Cag); Cultivo anual (Ca); Cultivo permanente (Cp); Cultivo semipermanente (Cs); Mosaico agropecuario (Ma) y Pastizal (Pa).</w:t>
      </w:r>
    </w:p>
    <w:p w14:paraId="7BF0D107" w14:textId="77777777" w:rsidR="00E55782" w:rsidRDefault="00E55782" w:rsidP="00E55782">
      <w:pPr>
        <w:spacing w:after="0" w:line="240" w:lineRule="auto"/>
        <w:jc w:val="both"/>
        <w:rPr>
          <w:rFonts w:ascii="Arial" w:hAnsi="Arial" w:cs="Arial"/>
          <w:color w:val="0E0E0E"/>
          <w:sz w:val="14"/>
          <w:szCs w:val="14"/>
        </w:rPr>
      </w:pPr>
      <w:r w:rsidRPr="00757B93">
        <w:rPr>
          <w:rFonts w:ascii="Arial" w:hAnsi="Arial" w:cs="Arial"/>
          <w:color w:val="0E0E0E"/>
          <w:sz w:val="14"/>
          <w:szCs w:val="14"/>
        </w:rPr>
        <w:t>**</w:t>
      </w:r>
      <w:r>
        <w:rPr>
          <w:rFonts w:ascii="Arial" w:hAnsi="Arial" w:cs="Arial"/>
          <w:color w:val="0E0E0E"/>
          <w:sz w:val="14"/>
          <w:szCs w:val="14"/>
        </w:rPr>
        <w:t xml:space="preserve"> Ganancia (G); Cambio neto (CN); Cambio total (CT); Intercambio (I).</w:t>
      </w:r>
    </w:p>
    <w:p w14:paraId="447F4214" w14:textId="77777777" w:rsidR="00AD58E3" w:rsidRPr="00CD1BD5" w:rsidRDefault="00AD58E3" w:rsidP="00EE039C">
      <w:pPr>
        <w:spacing w:after="0" w:line="240" w:lineRule="auto"/>
        <w:rPr>
          <w:rFonts w:ascii="Arial" w:hAnsi="Arial" w:cs="Arial"/>
        </w:rPr>
      </w:pPr>
    </w:p>
    <w:p w14:paraId="6116E024" w14:textId="77777777" w:rsidR="000C4F3A" w:rsidRPr="009359D0" w:rsidRDefault="009359D0" w:rsidP="002E25AF">
      <w:pPr>
        <w:pStyle w:val="Ttulo1"/>
        <w:numPr>
          <w:ilvl w:val="0"/>
          <w:numId w:val="3"/>
        </w:numPr>
        <w:spacing w:before="0"/>
        <w:ind w:left="0" w:firstLine="142"/>
        <w:jc w:val="both"/>
        <w:rPr>
          <w:rFonts w:ascii="Arial" w:hAnsi="Arial" w:cs="Arial"/>
          <w:b/>
        </w:rPr>
      </w:pPr>
      <w:r w:rsidRPr="009359D0">
        <w:rPr>
          <w:rFonts w:ascii="Arial" w:hAnsi="Arial" w:cs="Arial"/>
          <w:b/>
        </w:rPr>
        <w:lastRenderedPageBreak/>
        <w:t>DISCUSIÓN</w:t>
      </w:r>
    </w:p>
    <w:p w14:paraId="45A1ADFA" w14:textId="77777777" w:rsidR="000C4F3A" w:rsidRPr="002E25AF" w:rsidRDefault="000C4F3A" w:rsidP="00EE039C">
      <w:pPr>
        <w:spacing w:after="0" w:line="240" w:lineRule="auto"/>
        <w:rPr>
          <w:rFonts w:ascii="Arial" w:eastAsiaTheme="majorEastAsia" w:hAnsi="Arial" w:cs="Arial"/>
          <w:b/>
        </w:rPr>
      </w:pPr>
    </w:p>
    <w:p w14:paraId="669C350C" w14:textId="139ED116" w:rsidR="007607F3" w:rsidRDefault="0079173E" w:rsidP="00355C12">
      <w:pPr>
        <w:spacing w:after="0" w:line="240" w:lineRule="auto"/>
        <w:ind w:firstLine="709"/>
        <w:jc w:val="both"/>
        <w:rPr>
          <w:rFonts w:ascii="Arial" w:hAnsi="Arial" w:cs="Arial"/>
          <w:color w:val="0E0E0E"/>
          <w:szCs w:val="24"/>
          <w:shd w:val="clear" w:color="auto" w:fill="FFFFFF" w:themeFill="background1"/>
        </w:rPr>
      </w:pPr>
      <w:r w:rsidRPr="008B4BA9">
        <w:rPr>
          <w:rFonts w:ascii="Arial" w:hAnsi="Arial" w:cs="Arial"/>
          <w:color w:val="000000" w:themeColor="text1"/>
          <w:szCs w:val="24"/>
        </w:rPr>
        <w:t xml:space="preserve">El análisis de cambios </w:t>
      </w:r>
      <w:r w:rsidR="00685912" w:rsidRPr="008B4BA9">
        <w:rPr>
          <w:rFonts w:ascii="Arial" w:hAnsi="Arial" w:cs="Arial"/>
          <w:color w:val="000000" w:themeColor="text1"/>
          <w:szCs w:val="24"/>
        </w:rPr>
        <w:t>de la</w:t>
      </w:r>
      <w:r w:rsidRPr="008B4BA9">
        <w:rPr>
          <w:rFonts w:ascii="Arial" w:hAnsi="Arial" w:cs="Arial"/>
          <w:color w:val="000000" w:themeColor="text1"/>
          <w:szCs w:val="24"/>
        </w:rPr>
        <w:t xml:space="preserve"> cobertura </w:t>
      </w:r>
      <w:r w:rsidR="00685912" w:rsidRPr="008B4BA9">
        <w:rPr>
          <w:rFonts w:ascii="Arial" w:hAnsi="Arial" w:cs="Arial"/>
          <w:color w:val="000000" w:themeColor="text1"/>
          <w:szCs w:val="24"/>
        </w:rPr>
        <w:t xml:space="preserve">y uso del suelo </w:t>
      </w:r>
      <w:r w:rsidRPr="008B4BA9">
        <w:rPr>
          <w:rFonts w:ascii="Arial" w:hAnsi="Arial" w:cs="Arial"/>
          <w:color w:val="000000" w:themeColor="text1"/>
          <w:szCs w:val="24"/>
        </w:rPr>
        <w:t xml:space="preserve">del primer periodo </w:t>
      </w:r>
      <w:r w:rsidR="00685912" w:rsidRPr="008B4BA9">
        <w:rPr>
          <w:rFonts w:ascii="Arial" w:hAnsi="Arial" w:cs="Arial"/>
          <w:color w:val="000000" w:themeColor="text1"/>
          <w:szCs w:val="24"/>
        </w:rPr>
        <w:t>(</w:t>
      </w:r>
      <w:r w:rsidRPr="008B4BA9">
        <w:rPr>
          <w:rFonts w:ascii="Arial" w:hAnsi="Arial" w:cs="Arial"/>
          <w:color w:val="000000" w:themeColor="text1"/>
          <w:szCs w:val="24"/>
        </w:rPr>
        <w:t>2002-2008</w:t>
      </w:r>
      <w:r w:rsidR="00685912" w:rsidRPr="008B4BA9">
        <w:rPr>
          <w:rFonts w:ascii="Arial" w:hAnsi="Arial" w:cs="Arial"/>
          <w:color w:val="000000" w:themeColor="text1"/>
          <w:szCs w:val="24"/>
        </w:rPr>
        <w:t>)</w:t>
      </w:r>
      <w:r w:rsidRPr="008B4BA9">
        <w:rPr>
          <w:rFonts w:ascii="Arial" w:hAnsi="Arial" w:cs="Arial"/>
          <w:color w:val="000000" w:themeColor="text1"/>
          <w:szCs w:val="24"/>
        </w:rPr>
        <w:t xml:space="preserve"> </w:t>
      </w:r>
      <w:r w:rsidR="00053D03" w:rsidRPr="008B4BA9">
        <w:rPr>
          <w:rFonts w:ascii="Arial" w:hAnsi="Arial" w:cs="Arial"/>
          <w:color w:val="000000" w:themeColor="text1"/>
          <w:szCs w:val="24"/>
        </w:rPr>
        <w:t>evidenció</w:t>
      </w:r>
      <w:r w:rsidR="00434A92" w:rsidRPr="008B4BA9">
        <w:rPr>
          <w:rFonts w:ascii="Arial" w:hAnsi="Arial" w:cs="Arial"/>
          <w:color w:val="000000" w:themeColor="text1"/>
          <w:szCs w:val="24"/>
        </w:rPr>
        <w:t xml:space="preserve"> </w:t>
      </w:r>
      <w:r w:rsidR="004A035F" w:rsidRPr="008B4BA9">
        <w:rPr>
          <w:rFonts w:ascii="Arial" w:hAnsi="Arial" w:cs="Arial"/>
          <w:color w:val="0E0E0E"/>
          <w:szCs w:val="24"/>
        </w:rPr>
        <w:t>que el tipo de vegetac</w:t>
      </w:r>
      <w:r w:rsidR="00F474F3" w:rsidRPr="008B4BA9">
        <w:rPr>
          <w:rFonts w:ascii="Arial" w:hAnsi="Arial" w:cs="Arial"/>
          <w:color w:val="0E0E0E"/>
          <w:szCs w:val="24"/>
        </w:rPr>
        <w:t xml:space="preserve">ión más afectada fue el </w:t>
      </w:r>
      <w:r w:rsidR="00BA3D8C" w:rsidRPr="009E3114">
        <w:rPr>
          <w:rFonts w:ascii="Arial" w:hAnsi="Arial" w:cs="Arial"/>
          <w:i/>
          <w:color w:val="0E0E0E"/>
          <w:szCs w:val="24"/>
        </w:rPr>
        <w:t>B</w:t>
      </w:r>
      <w:r w:rsidR="00F474F3" w:rsidRPr="009E3114">
        <w:rPr>
          <w:rFonts w:ascii="Arial" w:hAnsi="Arial" w:cs="Arial"/>
          <w:i/>
          <w:color w:val="0E0E0E"/>
          <w:szCs w:val="24"/>
        </w:rPr>
        <w:t>osque nativo</w:t>
      </w:r>
      <w:r w:rsidR="007D0DD3" w:rsidRPr="008B4BA9">
        <w:rPr>
          <w:rFonts w:ascii="Arial" w:hAnsi="Arial" w:cs="Arial"/>
          <w:color w:val="0E0E0E"/>
          <w:szCs w:val="24"/>
        </w:rPr>
        <w:t>,</w:t>
      </w:r>
      <w:r w:rsidR="004A035F" w:rsidRPr="008B4BA9">
        <w:rPr>
          <w:rFonts w:ascii="Arial" w:hAnsi="Arial" w:cs="Arial"/>
          <w:color w:val="0E0E0E"/>
          <w:szCs w:val="24"/>
        </w:rPr>
        <w:t xml:space="preserve"> </w:t>
      </w:r>
      <w:r w:rsidR="00F474F3" w:rsidRPr="008B4BA9">
        <w:rPr>
          <w:rFonts w:ascii="Arial" w:hAnsi="Arial" w:cs="Arial"/>
          <w:color w:val="0E0E0E"/>
          <w:szCs w:val="24"/>
        </w:rPr>
        <w:t xml:space="preserve">el cual </w:t>
      </w:r>
      <w:r w:rsidR="009E3114">
        <w:rPr>
          <w:rFonts w:ascii="Arial" w:hAnsi="Arial" w:cs="Arial"/>
          <w:color w:val="0E0E0E"/>
          <w:szCs w:val="24"/>
        </w:rPr>
        <w:t>se modificó</w:t>
      </w:r>
      <w:r w:rsidR="00F474F3" w:rsidRPr="008B4BA9">
        <w:rPr>
          <w:rFonts w:ascii="Arial" w:hAnsi="Arial" w:cs="Arial"/>
          <w:color w:val="0E0E0E"/>
          <w:szCs w:val="24"/>
        </w:rPr>
        <w:t xml:space="preserve"> pr</w:t>
      </w:r>
      <w:r w:rsidR="00484D35" w:rsidRPr="008B4BA9">
        <w:rPr>
          <w:rFonts w:ascii="Arial" w:hAnsi="Arial" w:cs="Arial"/>
          <w:color w:val="0E0E0E"/>
          <w:szCs w:val="24"/>
        </w:rPr>
        <w:t>incipalmente en</w:t>
      </w:r>
      <w:r w:rsidR="004A035F" w:rsidRPr="008B4BA9">
        <w:rPr>
          <w:rFonts w:ascii="Arial" w:hAnsi="Arial" w:cs="Arial"/>
          <w:color w:val="0E0E0E"/>
          <w:szCs w:val="24"/>
        </w:rPr>
        <w:t xml:space="preserve"> </w:t>
      </w:r>
      <w:r w:rsidR="004A035F" w:rsidRPr="009E3114">
        <w:rPr>
          <w:rFonts w:ascii="Arial" w:hAnsi="Arial" w:cs="Arial"/>
          <w:i/>
          <w:color w:val="0E0E0E"/>
          <w:szCs w:val="24"/>
        </w:rPr>
        <w:t>tierras</w:t>
      </w:r>
      <w:r w:rsidR="003544E9" w:rsidRPr="009E3114">
        <w:rPr>
          <w:rFonts w:ascii="Arial" w:hAnsi="Arial" w:cs="Arial"/>
          <w:i/>
          <w:color w:val="0E0E0E"/>
          <w:szCs w:val="24"/>
        </w:rPr>
        <w:t xml:space="preserve"> </w:t>
      </w:r>
      <w:r w:rsidR="00434A92" w:rsidRPr="009E3114">
        <w:rPr>
          <w:rFonts w:ascii="Arial" w:hAnsi="Arial" w:cs="Arial"/>
          <w:i/>
          <w:color w:val="0E0E0E"/>
          <w:szCs w:val="24"/>
        </w:rPr>
        <w:t>agrícolas</w:t>
      </w:r>
      <w:r w:rsidR="00434A92" w:rsidRPr="008B4BA9">
        <w:rPr>
          <w:rFonts w:ascii="Arial" w:hAnsi="Arial" w:cs="Arial"/>
          <w:color w:val="0E0E0E"/>
          <w:szCs w:val="24"/>
        </w:rPr>
        <w:t xml:space="preserve"> y </w:t>
      </w:r>
      <w:r w:rsidR="00434A92" w:rsidRPr="009E3114">
        <w:rPr>
          <w:rFonts w:ascii="Arial" w:hAnsi="Arial" w:cs="Arial"/>
          <w:i/>
          <w:color w:val="0E0E0E"/>
          <w:szCs w:val="24"/>
        </w:rPr>
        <w:t>pastizales</w:t>
      </w:r>
      <w:r w:rsidR="006504F2" w:rsidRPr="008B4BA9">
        <w:rPr>
          <w:rFonts w:ascii="Arial" w:hAnsi="Arial" w:cs="Arial"/>
          <w:color w:val="0E0E0E"/>
          <w:szCs w:val="24"/>
        </w:rPr>
        <w:t xml:space="preserve"> </w:t>
      </w:r>
      <w:r w:rsidR="006504F2" w:rsidRPr="008B4BA9">
        <w:rPr>
          <w:rFonts w:ascii="Arial" w:hAnsi="Arial" w:cs="Arial"/>
          <w:color w:val="0E0E0E"/>
          <w:szCs w:val="24"/>
        </w:rPr>
        <w:fldChar w:fldCharType="begin"/>
      </w:r>
      <w:r w:rsidR="00EA0CB1">
        <w:rPr>
          <w:rFonts w:ascii="Arial" w:hAnsi="Arial" w:cs="Arial"/>
          <w:color w:val="0E0E0E"/>
          <w:szCs w:val="24"/>
        </w:rPr>
        <w:instrText xml:space="preserve"> ADDIN ZOTERO_ITEM CSL_CITATION {"citationID":"7TOi0177","properties":{"formattedCitation":"(Santana &amp; Pineda, 2011)","plainCitation":"(Santana &amp; Pineda, 2011)"},"citationItems":[{"id":9,"uris":["http://zotero.org/users/3351236/items/AV6CR899"],"uri":["http://zotero.org/users/3351236/items/AV6CR899"],"itemData":{"id":9,"type":"report","title":"Descripción de los cambios de uso y cobertura del suelo en los bosques primarios  del estado de México, durante 1976-200","publisher":"INEGI","publisher-place":"México.","event-place":"México.","author":[{"family":"Santana","given":"Giovanna"},{"family":"Pineda","given":"Noel"}],"issued":{"date-parts":[["2011"]]}}}],"schema":"https://github.com/citation-style-language/schema/raw/master/csl-citation.json"} </w:instrText>
      </w:r>
      <w:r w:rsidR="006504F2" w:rsidRPr="008B4BA9">
        <w:rPr>
          <w:rFonts w:ascii="Arial" w:hAnsi="Arial" w:cs="Arial"/>
          <w:color w:val="0E0E0E"/>
          <w:szCs w:val="24"/>
        </w:rPr>
        <w:fldChar w:fldCharType="separate"/>
      </w:r>
      <w:r w:rsidR="00EA0CB1" w:rsidRPr="00EA0CB1">
        <w:rPr>
          <w:rFonts w:ascii="Arial" w:hAnsi="Arial" w:cs="Arial"/>
        </w:rPr>
        <w:t>(Santana &amp; Pineda, 2011)</w:t>
      </w:r>
      <w:r w:rsidR="006504F2" w:rsidRPr="008B4BA9">
        <w:rPr>
          <w:rFonts w:ascii="Arial" w:hAnsi="Arial" w:cs="Arial"/>
          <w:color w:val="0E0E0E"/>
          <w:szCs w:val="24"/>
        </w:rPr>
        <w:fldChar w:fldCharType="end"/>
      </w:r>
      <w:r w:rsidR="00434A92" w:rsidRPr="008B4BA9">
        <w:rPr>
          <w:rFonts w:ascii="Arial" w:hAnsi="Arial" w:cs="Arial"/>
          <w:color w:val="0E0E0E"/>
          <w:szCs w:val="24"/>
        </w:rPr>
        <w:t xml:space="preserve">. Este tipo de </w:t>
      </w:r>
      <w:r w:rsidR="00F474F3" w:rsidRPr="008B4BA9">
        <w:rPr>
          <w:rFonts w:ascii="Arial" w:hAnsi="Arial" w:cs="Arial"/>
          <w:color w:val="0E0E0E"/>
          <w:szCs w:val="24"/>
        </w:rPr>
        <w:t>modificación</w:t>
      </w:r>
      <w:r w:rsidR="00434A92" w:rsidRPr="008B4BA9">
        <w:rPr>
          <w:rFonts w:ascii="Arial" w:hAnsi="Arial" w:cs="Arial"/>
          <w:color w:val="0E0E0E"/>
          <w:szCs w:val="24"/>
        </w:rPr>
        <w:t xml:space="preserve"> es una </w:t>
      </w:r>
      <w:r w:rsidR="00244DF6" w:rsidRPr="008B4BA9">
        <w:rPr>
          <w:rFonts w:ascii="Arial" w:hAnsi="Arial" w:cs="Arial"/>
          <w:color w:val="0E0E0E"/>
          <w:szCs w:val="24"/>
        </w:rPr>
        <w:t>actividad</w:t>
      </w:r>
      <w:r w:rsidR="00434A92" w:rsidRPr="008B4BA9">
        <w:rPr>
          <w:rFonts w:ascii="Arial" w:hAnsi="Arial" w:cs="Arial"/>
          <w:color w:val="0E0E0E"/>
          <w:szCs w:val="24"/>
        </w:rPr>
        <w:t xml:space="preserve"> muy </w:t>
      </w:r>
      <w:r w:rsidR="00D075CA" w:rsidRPr="008B4BA9">
        <w:rPr>
          <w:rFonts w:ascii="Arial" w:hAnsi="Arial" w:cs="Arial"/>
          <w:color w:val="0E0E0E"/>
          <w:szCs w:val="24"/>
        </w:rPr>
        <w:t>conocida</w:t>
      </w:r>
      <w:r w:rsidR="00FA5644" w:rsidRPr="008B4BA9">
        <w:rPr>
          <w:rFonts w:ascii="Arial" w:hAnsi="Arial" w:cs="Arial"/>
          <w:color w:val="0E0E0E"/>
          <w:szCs w:val="24"/>
        </w:rPr>
        <w:t xml:space="preserve"> en áreas rurales</w:t>
      </w:r>
      <w:r w:rsidR="00EA2396" w:rsidRPr="008B4BA9">
        <w:rPr>
          <w:rFonts w:ascii="Arial" w:hAnsi="Arial" w:cs="Arial"/>
          <w:color w:val="0E0E0E"/>
          <w:szCs w:val="24"/>
        </w:rPr>
        <w:t xml:space="preserve"> </w:t>
      </w:r>
      <w:r w:rsidR="00EA2396" w:rsidRPr="008B4BA9">
        <w:rPr>
          <w:rFonts w:ascii="Arial" w:hAnsi="Arial" w:cs="Arial"/>
          <w:color w:val="0E0E0E"/>
          <w:szCs w:val="24"/>
        </w:rPr>
        <w:fldChar w:fldCharType="begin"/>
      </w:r>
      <w:r w:rsidR="00EB716C">
        <w:rPr>
          <w:rFonts w:ascii="Arial" w:hAnsi="Arial" w:cs="Arial"/>
          <w:color w:val="0E0E0E"/>
          <w:szCs w:val="24"/>
        </w:rPr>
        <w:instrText xml:space="preserve"> ADDIN ZOTERO_ITEM CSL_CITATION {"citationID":"q5nemqsjt","properties":{"formattedCitation":"{\\rtf (ForestCarbon, 2013; Gonz\\uc0\\u225{}lez, Serrano, Lemus, &amp; Flores, 2010)}","plainCitation":"(ForestCarbon, 2013; González, Serrano, Lemus, &amp; Flores, 2010)"},"citationItems":[{"id":40,"uris":["http://zotero.org/users/3351236/items/JMBWUWBT"],"uri":["http://zotero.org/users/3351236/items/JMBWUWBT"],"itemData":{"id":40,"type":"report","title":"Estimación de los costos de oportunidad de REDD+","publisher":"Forest Carbon Partnership Facility","page":"2","author":[{"literal":"ForestCarbon"}],"issued":{"date-parts":[["2013"]]}},"label":"page"},{"id":33,"uris":["http://zotero.org/users/3351236/items/RCVI9C4Q"],"uri":["http://zotero.org/users/3351236/items/RCVI9C4Q"],"itemData":{"id":33,"type":"article-journal","title":"Cambio de cobertura y uso del suelo en la cuenca del río Mololoa, Nayarit","container-title":"Bio Ciencias","page":"19-29","volume":"1","author":[{"family":"González","given":"Nájera"},{"family":"Serrano","given":"Bojórquez"},{"family":"Lemus","given":"Cifuentes"},{"family":"Flores","given":"Marceleño"}],"issued":{"date-parts":[["2010"]]}},"label":"page"}],"schema":"https://github.com/citation-style-language/schema/raw/master/csl-citation.json"} </w:instrText>
      </w:r>
      <w:r w:rsidR="00EA2396" w:rsidRPr="008B4BA9">
        <w:rPr>
          <w:rFonts w:ascii="Arial" w:hAnsi="Arial" w:cs="Arial"/>
          <w:color w:val="0E0E0E"/>
          <w:szCs w:val="24"/>
        </w:rPr>
        <w:fldChar w:fldCharType="separate"/>
      </w:r>
      <w:r w:rsidR="003A7894">
        <w:rPr>
          <w:rFonts w:ascii="Arial" w:hAnsi="Arial" w:cs="Arial"/>
          <w:szCs w:val="24"/>
        </w:rPr>
        <w:t xml:space="preserve">(ForestCarbon, 2013; González </w:t>
      </w:r>
      <w:r w:rsidR="003A7894">
        <w:rPr>
          <w:rFonts w:ascii="Arial" w:hAnsi="Arial" w:cs="Arial"/>
          <w:i/>
          <w:szCs w:val="24"/>
        </w:rPr>
        <w:t>et al.</w:t>
      </w:r>
      <w:r w:rsidR="00EA0CB1" w:rsidRPr="00EA0CB1">
        <w:rPr>
          <w:rFonts w:ascii="Arial" w:hAnsi="Arial" w:cs="Arial"/>
          <w:szCs w:val="24"/>
        </w:rPr>
        <w:t>, 2010)</w:t>
      </w:r>
      <w:r w:rsidR="00EA2396" w:rsidRPr="008B4BA9">
        <w:rPr>
          <w:rFonts w:ascii="Arial" w:hAnsi="Arial" w:cs="Arial"/>
          <w:color w:val="0E0E0E"/>
          <w:szCs w:val="24"/>
        </w:rPr>
        <w:fldChar w:fldCharType="end"/>
      </w:r>
      <w:r w:rsidR="00AE34A9" w:rsidRPr="008B4BA9">
        <w:rPr>
          <w:rFonts w:ascii="Arial" w:hAnsi="Arial" w:cs="Arial"/>
          <w:color w:val="0E0E0E"/>
          <w:szCs w:val="24"/>
        </w:rPr>
        <w:t xml:space="preserve">, dado que </w:t>
      </w:r>
      <w:r w:rsidR="00DD0C9A" w:rsidRPr="008B4BA9">
        <w:rPr>
          <w:rFonts w:ascii="Arial" w:hAnsi="Arial" w:cs="Arial"/>
          <w:color w:val="0E0E0E"/>
          <w:szCs w:val="24"/>
        </w:rPr>
        <w:t>la frontera agrícola</w:t>
      </w:r>
      <w:r w:rsidR="005908B5" w:rsidRPr="008B4BA9">
        <w:rPr>
          <w:rFonts w:ascii="Arial" w:hAnsi="Arial" w:cs="Arial"/>
          <w:color w:val="0E0E0E"/>
          <w:szCs w:val="24"/>
        </w:rPr>
        <w:t xml:space="preserve"> </w:t>
      </w:r>
      <w:r w:rsidR="00AE34A9" w:rsidRPr="008B4BA9">
        <w:rPr>
          <w:rFonts w:ascii="Arial" w:hAnsi="Arial" w:cs="Arial"/>
          <w:color w:val="0E0E0E"/>
          <w:szCs w:val="24"/>
        </w:rPr>
        <w:t xml:space="preserve">se ha ampliado </w:t>
      </w:r>
      <w:r w:rsidR="00E93C87" w:rsidRPr="008B4BA9">
        <w:rPr>
          <w:rFonts w:ascii="Arial" w:hAnsi="Arial" w:cs="Arial"/>
          <w:color w:val="0E0E0E"/>
          <w:szCs w:val="24"/>
        </w:rPr>
        <w:t>en el</w:t>
      </w:r>
      <w:r w:rsidR="005908B5" w:rsidRPr="008B4BA9">
        <w:rPr>
          <w:rFonts w:ascii="Arial" w:hAnsi="Arial" w:cs="Arial"/>
          <w:color w:val="0E0E0E"/>
          <w:szCs w:val="24"/>
        </w:rPr>
        <w:t xml:space="preserve"> territorio</w:t>
      </w:r>
      <w:r w:rsidR="006504F2" w:rsidRPr="008B4BA9">
        <w:rPr>
          <w:rFonts w:ascii="Arial" w:hAnsi="Arial" w:cs="Arial"/>
          <w:color w:val="0E0E0E"/>
          <w:szCs w:val="24"/>
        </w:rPr>
        <w:t xml:space="preserve"> </w:t>
      </w:r>
      <w:r w:rsidR="00AD2F07">
        <w:rPr>
          <w:rFonts w:ascii="Arial" w:hAnsi="Arial" w:cs="Arial"/>
          <w:color w:val="0E0E0E"/>
          <w:szCs w:val="24"/>
        </w:rPr>
        <w:t xml:space="preserve">debido al desarrollo </w:t>
      </w:r>
      <w:r w:rsidR="00722E54">
        <w:rPr>
          <w:rFonts w:ascii="Arial" w:hAnsi="Arial" w:cs="Arial"/>
          <w:color w:val="0E0E0E"/>
          <w:szCs w:val="24"/>
        </w:rPr>
        <w:t>antropogénico</w:t>
      </w:r>
      <w:r w:rsidR="00484D35" w:rsidRPr="008B4BA9">
        <w:rPr>
          <w:rFonts w:ascii="Arial" w:hAnsi="Arial" w:cs="Arial"/>
          <w:color w:val="0E0E0E"/>
          <w:szCs w:val="24"/>
        </w:rPr>
        <w:t xml:space="preserve"> </w:t>
      </w:r>
      <w:r w:rsidR="006504F2" w:rsidRPr="008B4BA9">
        <w:rPr>
          <w:rFonts w:ascii="Arial" w:hAnsi="Arial" w:cs="Arial"/>
          <w:color w:val="0E0E0E"/>
          <w:szCs w:val="24"/>
        </w:rPr>
        <w:fldChar w:fldCharType="begin"/>
      </w:r>
      <w:r w:rsidR="003A43B1">
        <w:rPr>
          <w:rFonts w:ascii="Arial" w:hAnsi="Arial" w:cs="Arial"/>
          <w:color w:val="0E0E0E"/>
          <w:szCs w:val="24"/>
        </w:rPr>
        <w:instrText xml:space="preserve"> ADDIN ZOTERO_ITEM CSL_CITATION {"citationID":"1mu4n3q6kc","properties":{"unsorted":true,"formattedCitation":"{\\rtf (V\\uc0\\u225{}squez, 1996; Galeana, Corona, &amp; Ord\\uc0\\u243{}\\uc0\\u241{}ez, 2009)}","plainCitation":"(Vásquez, 1996; Galeana, Corona, &amp; Ordóñez, 2009)"},"citationItems":[{"id":6,"uris":["http://zotero.org/users/3351236/items/GQC5G7WU"],"uri":["http://zotero.org/users/3351236/items/GQC5G7WU"],"itemData":{"id":6,"type":"article-journal","title":"El Ordenamiento Territorial y los cambios en el uso de la tierra en Costa Rica","container-title":"Agronomia Costarricense","page":"87-94","volume":"20","issue":"1","author":[{"family":"Vásquez","given":"Alexis"}],"issued":{"date-parts":[["1996"]]}},"label":"page"},{"id":8,"uris":["http://zotero.org/users/3351236/items/WR2GDT6V"],"uri":["http://zotero.org/users/3351236/items/WR2GDT6V"],"itemData":{"id":8,"type":"article-journal","title":"Análisis dimensional de la cobertura vegetal–uso de suelo en la Cuenca del Río Magdalena","container-title":"Ciencia Forestal en México","volume":"34","issue":"105","ISSN":"1405-3586","journalAbbreviation":"Rev. Cien. For. Mex","author":[{"family":"Galeana","given":"José"},{"family":"Corona","given":"Nirani"},{"family":"Ordóñez","given":"José"}],"issued":{"date-parts":[["2009"]]}},"label":"page"}],"schema":"https://github.com/citation-style-language/schema/raw/master/csl-citation.json"} </w:instrText>
      </w:r>
      <w:r w:rsidR="006504F2" w:rsidRPr="008B4BA9">
        <w:rPr>
          <w:rFonts w:ascii="Arial" w:hAnsi="Arial" w:cs="Arial"/>
          <w:color w:val="0E0E0E"/>
          <w:szCs w:val="24"/>
        </w:rPr>
        <w:fldChar w:fldCharType="separate"/>
      </w:r>
      <w:r w:rsidR="00EA0CB1" w:rsidRPr="00EA0CB1">
        <w:rPr>
          <w:rFonts w:ascii="Arial" w:hAnsi="Arial" w:cs="Arial"/>
          <w:szCs w:val="24"/>
        </w:rPr>
        <w:t xml:space="preserve">(Vásquez, 1996; Galeana </w:t>
      </w:r>
      <w:r w:rsidR="0001062A">
        <w:rPr>
          <w:rFonts w:ascii="Arial" w:hAnsi="Arial" w:cs="Arial"/>
          <w:i/>
          <w:szCs w:val="24"/>
        </w:rPr>
        <w:t>et al.</w:t>
      </w:r>
      <w:r w:rsidR="00EA0CB1" w:rsidRPr="00EA0CB1">
        <w:rPr>
          <w:rFonts w:ascii="Arial" w:hAnsi="Arial" w:cs="Arial"/>
          <w:szCs w:val="24"/>
        </w:rPr>
        <w:t>, 2009)</w:t>
      </w:r>
      <w:r w:rsidR="006504F2" w:rsidRPr="008B4BA9">
        <w:rPr>
          <w:rFonts w:ascii="Arial" w:hAnsi="Arial" w:cs="Arial"/>
          <w:color w:val="0E0E0E"/>
          <w:szCs w:val="24"/>
        </w:rPr>
        <w:fldChar w:fldCharType="end"/>
      </w:r>
      <w:r w:rsidR="004422B3" w:rsidRPr="008B4BA9">
        <w:rPr>
          <w:rFonts w:ascii="Arial" w:hAnsi="Arial" w:cs="Arial"/>
          <w:color w:val="0E0E0E"/>
          <w:szCs w:val="24"/>
        </w:rPr>
        <w:t>.</w:t>
      </w:r>
      <w:r w:rsidR="00343602" w:rsidRPr="008B4BA9">
        <w:rPr>
          <w:rFonts w:ascii="Arial" w:hAnsi="Arial" w:cs="Arial"/>
          <w:color w:val="0E0E0E"/>
          <w:szCs w:val="24"/>
        </w:rPr>
        <w:t xml:space="preserve"> También</w:t>
      </w:r>
      <w:r w:rsidR="00A04768">
        <w:rPr>
          <w:rFonts w:ascii="Arial" w:hAnsi="Arial" w:cs="Arial"/>
          <w:color w:val="0E0E0E"/>
          <w:szCs w:val="24"/>
        </w:rPr>
        <w:t>,</w:t>
      </w:r>
      <w:r w:rsidR="00343602" w:rsidRPr="008B4BA9">
        <w:rPr>
          <w:rFonts w:ascii="Arial" w:hAnsi="Arial" w:cs="Arial"/>
          <w:color w:val="0E0E0E"/>
          <w:szCs w:val="24"/>
        </w:rPr>
        <w:t xml:space="preserve"> es importante citar</w:t>
      </w:r>
      <w:r w:rsidR="004422B3" w:rsidRPr="008B4BA9">
        <w:rPr>
          <w:rFonts w:ascii="Arial" w:hAnsi="Arial" w:cs="Arial"/>
          <w:color w:val="0E0E0E"/>
          <w:szCs w:val="24"/>
        </w:rPr>
        <w:t xml:space="preserve"> que dich</w:t>
      </w:r>
      <w:r w:rsidR="00340B8C" w:rsidRPr="008B4BA9">
        <w:rPr>
          <w:rFonts w:ascii="Arial" w:hAnsi="Arial" w:cs="Arial"/>
          <w:color w:val="0E0E0E"/>
          <w:szCs w:val="24"/>
        </w:rPr>
        <w:t xml:space="preserve">a tendencia </w:t>
      </w:r>
      <w:r w:rsidR="00AE34A9" w:rsidRPr="008B4BA9">
        <w:rPr>
          <w:rFonts w:ascii="Arial" w:hAnsi="Arial" w:cs="Arial"/>
          <w:color w:val="0E0E0E"/>
          <w:szCs w:val="24"/>
        </w:rPr>
        <w:t xml:space="preserve">representa la </w:t>
      </w:r>
      <w:r w:rsidR="00ED5E1B" w:rsidRPr="008B4BA9">
        <w:rPr>
          <w:rFonts w:ascii="Arial" w:hAnsi="Arial" w:cs="Arial"/>
          <w:color w:val="0E0E0E"/>
          <w:szCs w:val="24"/>
        </w:rPr>
        <w:t>principal caus</w:t>
      </w:r>
      <w:r w:rsidR="00340B8C" w:rsidRPr="008B4BA9">
        <w:rPr>
          <w:rFonts w:ascii="Arial" w:hAnsi="Arial" w:cs="Arial"/>
          <w:color w:val="0E0E0E"/>
          <w:szCs w:val="24"/>
        </w:rPr>
        <w:t>a de cambios de</w:t>
      </w:r>
      <w:r w:rsidR="00AE34A9" w:rsidRPr="008B4BA9">
        <w:rPr>
          <w:rFonts w:ascii="Arial" w:hAnsi="Arial" w:cs="Arial"/>
          <w:color w:val="0E0E0E"/>
          <w:szCs w:val="24"/>
        </w:rPr>
        <w:t xml:space="preserve"> cobertura y uso del suelo a</w:t>
      </w:r>
      <w:r w:rsidR="008661EF" w:rsidRPr="008B4BA9">
        <w:rPr>
          <w:rFonts w:ascii="Arial" w:hAnsi="Arial" w:cs="Arial"/>
          <w:color w:val="0E0E0E"/>
          <w:szCs w:val="24"/>
        </w:rPr>
        <w:t xml:space="preserve"> nivel mundial</w:t>
      </w:r>
      <w:r w:rsidR="008E40B3" w:rsidRPr="008B4BA9">
        <w:rPr>
          <w:rFonts w:ascii="Arial" w:hAnsi="Arial" w:cs="Arial"/>
          <w:color w:val="0E0E0E"/>
          <w:szCs w:val="24"/>
        </w:rPr>
        <w:t xml:space="preserve"> </w:t>
      </w:r>
      <w:r w:rsidR="0001754F" w:rsidRPr="008B4BA9">
        <w:rPr>
          <w:rFonts w:ascii="Arial" w:hAnsi="Arial" w:cs="Arial"/>
          <w:color w:val="0E0E0E"/>
          <w:szCs w:val="24"/>
        </w:rPr>
        <w:fldChar w:fldCharType="begin"/>
      </w:r>
      <w:r w:rsidR="00EB716C">
        <w:rPr>
          <w:rFonts w:ascii="Arial" w:hAnsi="Arial" w:cs="Arial"/>
          <w:color w:val="0E0E0E"/>
          <w:szCs w:val="24"/>
        </w:rPr>
        <w:instrText xml:space="preserve"> ADDIN ZOTERO_ITEM CSL_CITATION {"citationID":"TtPLZLX7","properties":{"formattedCitation":"{\\rtf (Gonz\\uc0\\u225{}lez et\\uc0\\u160{}al., 2010; Santana &amp; Pineda, 2011)}","plainCitation":"(González et al., 2010; Santana &amp; Pineda, 2011)"},"citationItems":[{"id":33,"uris":["http://zotero.org/users/3351236/items/RCVI9C4Q"],"uri":["http://zotero.org/users/3351236/items/RCVI9C4Q"],"itemData":{"id":33,"type":"article-journal","title":"Cambio de cobertura y uso del suelo en la cuenca del río Mololoa, Nayarit","container-title":"Bio Ciencias","page":"19-29","volume":"1","author":[{"family":"González","given":"Nájera"},{"family":"Serrano","given":"Bojórquez"},{"family":"Lemus","given":"Cifuentes"},{"family":"Flores","given":"Marceleño"}],"issued":{"date-parts":[["2010"]]}},"label":"page"},{"id":9,"uris":["http://zotero.org/users/3351236/items/AV6CR899"],"uri":["http://zotero.org/users/3351236/items/AV6CR899"],"itemData":{"id":9,"type":"report","title":"Descripción de los cambios de uso y cobertura del suelo en los bosques primarios  del estado de México, durante 1976-200","publisher":"INEGI","publisher-place":"México.","event-place":"México.","author":[{"family":"Santana","given":"Giovanna"},{"family":"Pineda","given":"Noel"}],"issued":{"date-parts":[["2011"]]}},"label":"page"}],"schema":"https://github.com/citation-style-language/schema/raw/master/csl-citation.json"} </w:instrText>
      </w:r>
      <w:r w:rsidR="0001754F" w:rsidRPr="008B4BA9">
        <w:rPr>
          <w:rFonts w:ascii="Arial" w:hAnsi="Arial" w:cs="Arial"/>
          <w:color w:val="0E0E0E"/>
          <w:szCs w:val="24"/>
        </w:rPr>
        <w:fldChar w:fldCharType="separate"/>
      </w:r>
      <w:r w:rsidR="00EA0CB1" w:rsidRPr="00EA0CB1">
        <w:rPr>
          <w:rFonts w:ascii="Arial" w:hAnsi="Arial" w:cs="Arial"/>
          <w:szCs w:val="24"/>
        </w:rPr>
        <w:t xml:space="preserve">(González </w:t>
      </w:r>
      <w:r w:rsidR="00EA0CB1" w:rsidRPr="00F12123">
        <w:rPr>
          <w:rFonts w:ascii="Arial" w:hAnsi="Arial" w:cs="Arial"/>
          <w:i/>
          <w:szCs w:val="24"/>
        </w:rPr>
        <w:t>et al.</w:t>
      </w:r>
      <w:r w:rsidR="00EA0CB1" w:rsidRPr="00EA0CB1">
        <w:rPr>
          <w:rFonts w:ascii="Arial" w:hAnsi="Arial" w:cs="Arial"/>
          <w:szCs w:val="24"/>
        </w:rPr>
        <w:t>, 2010; Santana &amp; Pineda, 2011)</w:t>
      </w:r>
      <w:r w:rsidR="0001754F" w:rsidRPr="008B4BA9">
        <w:rPr>
          <w:rFonts w:ascii="Arial" w:hAnsi="Arial" w:cs="Arial"/>
          <w:color w:val="0E0E0E"/>
          <w:szCs w:val="24"/>
        </w:rPr>
        <w:fldChar w:fldCharType="end"/>
      </w:r>
      <w:r w:rsidR="00AE34A9" w:rsidRPr="00AD2F07">
        <w:rPr>
          <w:rFonts w:ascii="Arial" w:hAnsi="Arial" w:cs="Arial"/>
          <w:color w:val="0E0E0E"/>
          <w:szCs w:val="24"/>
          <w:shd w:val="clear" w:color="auto" w:fill="FFFFFF" w:themeFill="background1"/>
        </w:rPr>
        <w:t>.</w:t>
      </w:r>
      <w:r w:rsidR="00F725AF" w:rsidRPr="00AD2F07">
        <w:rPr>
          <w:rFonts w:ascii="Arial" w:hAnsi="Arial" w:cs="Arial"/>
          <w:color w:val="0E0E0E"/>
          <w:szCs w:val="24"/>
          <w:shd w:val="clear" w:color="auto" w:fill="FFFFFF" w:themeFill="background1"/>
        </w:rPr>
        <w:t xml:space="preserve"> </w:t>
      </w:r>
    </w:p>
    <w:p w14:paraId="2E35D299" w14:textId="77777777" w:rsidR="00355C12" w:rsidRPr="008B4BA9" w:rsidRDefault="00355C12" w:rsidP="00355C12">
      <w:pPr>
        <w:spacing w:after="0" w:line="240" w:lineRule="auto"/>
        <w:ind w:firstLine="709"/>
        <w:jc w:val="both"/>
        <w:rPr>
          <w:rFonts w:ascii="Arial" w:hAnsi="Arial" w:cs="Arial"/>
          <w:color w:val="0E0E0E"/>
          <w:szCs w:val="24"/>
        </w:rPr>
      </w:pPr>
    </w:p>
    <w:p w14:paraId="72ACBAE5" w14:textId="1855DB40" w:rsidR="00355C12" w:rsidRDefault="00A73E9A" w:rsidP="006D7CD3">
      <w:pPr>
        <w:spacing w:after="0" w:line="240" w:lineRule="auto"/>
        <w:ind w:firstLine="709"/>
        <w:jc w:val="both"/>
        <w:rPr>
          <w:rFonts w:ascii="Arial" w:hAnsi="Arial" w:cs="Arial"/>
          <w:color w:val="0E0E0E"/>
          <w:szCs w:val="24"/>
        </w:rPr>
      </w:pPr>
      <w:r w:rsidRPr="008B4BA9">
        <w:rPr>
          <w:rFonts w:ascii="Arial" w:hAnsi="Arial" w:cs="Arial"/>
          <w:color w:val="0E0E0E"/>
          <w:szCs w:val="24"/>
        </w:rPr>
        <w:t>Asimismo, se detectó que</w:t>
      </w:r>
      <w:r w:rsidR="00340B8C" w:rsidRPr="008B4BA9">
        <w:rPr>
          <w:rFonts w:ascii="Arial" w:hAnsi="Arial" w:cs="Arial"/>
          <w:color w:val="0E0E0E"/>
          <w:szCs w:val="24"/>
        </w:rPr>
        <w:t xml:space="preserve"> </w:t>
      </w:r>
      <w:r w:rsidR="00C146D6">
        <w:rPr>
          <w:rFonts w:ascii="Arial" w:hAnsi="Arial" w:cs="Arial"/>
          <w:color w:val="0E0E0E"/>
          <w:szCs w:val="24"/>
        </w:rPr>
        <w:t>la categorí</w:t>
      </w:r>
      <w:r w:rsidR="00340B8C" w:rsidRPr="008B4BA9">
        <w:rPr>
          <w:rFonts w:ascii="Arial" w:hAnsi="Arial" w:cs="Arial"/>
          <w:color w:val="0E0E0E"/>
          <w:szCs w:val="24"/>
        </w:rPr>
        <w:t xml:space="preserve">a de </w:t>
      </w:r>
      <w:r w:rsidR="00C146D6">
        <w:rPr>
          <w:rFonts w:ascii="Arial" w:hAnsi="Arial" w:cs="Arial"/>
          <w:i/>
          <w:color w:val="0E0E0E"/>
          <w:szCs w:val="24"/>
        </w:rPr>
        <w:t>c</w:t>
      </w:r>
      <w:r w:rsidR="00340B8C" w:rsidRPr="00C146D6">
        <w:rPr>
          <w:rFonts w:ascii="Arial" w:hAnsi="Arial" w:cs="Arial"/>
          <w:i/>
          <w:color w:val="0E0E0E"/>
          <w:szCs w:val="24"/>
        </w:rPr>
        <w:t>ultivo permanente</w:t>
      </w:r>
      <w:r w:rsidR="00F01CCD">
        <w:rPr>
          <w:rFonts w:ascii="Arial" w:hAnsi="Arial" w:cs="Arial"/>
          <w:color w:val="0E0E0E"/>
          <w:szCs w:val="24"/>
        </w:rPr>
        <w:t xml:space="preserve"> </w:t>
      </w:r>
      <w:r w:rsidR="00C146D6">
        <w:rPr>
          <w:rFonts w:ascii="Arial" w:hAnsi="Arial" w:cs="Arial"/>
          <w:color w:val="0E0E0E"/>
          <w:szCs w:val="24"/>
        </w:rPr>
        <w:t>conformada principalmente por el cultivo del café,</w:t>
      </w:r>
      <w:r w:rsidR="00340B8C" w:rsidRPr="008B4BA9">
        <w:rPr>
          <w:rFonts w:ascii="Arial" w:hAnsi="Arial" w:cs="Arial"/>
          <w:color w:val="0E0E0E"/>
          <w:szCs w:val="24"/>
        </w:rPr>
        <w:t xml:space="preserve"> d</w:t>
      </w:r>
      <w:r w:rsidR="00CE4906">
        <w:rPr>
          <w:rFonts w:ascii="Arial" w:hAnsi="Arial" w:cs="Arial"/>
          <w:color w:val="0E0E0E"/>
          <w:szCs w:val="24"/>
        </w:rPr>
        <w:t>isminuyó</w:t>
      </w:r>
      <w:r w:rsidR="00340B8C" w:rsidRPr="008B4BA9">
        <w:rPr>
          <w:rFonts w:ascii="Arial" w:hAnsi="Arial" w:cs="Arial"/>
          <w:color w:val="0E0E0E"/>
          <w:szCs w:val="24"/>
        </w:rPr>
        <w:t xml:space="preserve"> de manera significativa en el 2008</w:t>
      </w:r>
      <w:r w:rsidRPr="008B4BA9">
        <w:rPr>
          <w:rFonts w:ascii="Arial" w:hAnsi="Arial" w:cs="Arial"/>
          <w:color w:val="0E0E0E"/>
          <w:szCs w:val="24"/>
        </w:rPr>
        <w:t xml:space="preserve">, </w:t>
      </w:r>
      <w:r w:rsidR="00FC6413">
        <w:rPr>
          <w:rFonts w:ascii="Arial" w:hAnsi="Arial" w:cs="Arial"/>
          <w:color w:val="0E0E0E"/>
          <w:szCs w:val="24"/>
        </w:rPr>
        <w:t xml:space="preserve">lo que coincide con </w:t>
      </w:r>
      <w:r w:rsidR="00187FB3" w:rsidRPr="008B4BA9">
        <w:rPr>
          <w:rFonts w:ascii="Arial" w:hAnsi="Arial" w:cs="Arial"/>
          <w:color w:val="0E0E0E"/>
          <w:szCs w:val="24"/>
        </w:rPr>
        <w:t>la crisis cafetalera</w:t>
      </w:r>
      <w:r w:rsidR="00FC6413">
        <w:rPr>
          <w:rFonts w:ascii="Arial" w:hAnsi="Arial" w:cs="Arial"/>
          <w:color w:val="0E0E0E"/>
          <w:szCs w:val="24"/>
        </w:rPr>
        <w:t xml:space="preserve"> reportada</w:t>
      </w:r>
      <w:r w:rsidR="00187FB3" w:rsidRPr="008B4BA9">
        <w:rPr>
          <w:rFonts w:ascii="Arial" w:hAnsi="Arial" w:cs="Arial"/>
          <w:color w:val="0E0E0E"/>
          <w:szCs w:val="24"/>
        </w:rPr>
        <w:t xml:space="preserve"> en dicho periodo</w:t>
      </w:r>
      <w:r w:rsidR="00FC6413">
        <w:rPr>
          <w:rFonts w:ascii="Arial" w:hAnsi="Arial" w:cs="Arial"/>
          <w:color w:val="0E0E0E"/>
          <w:szCs w:val="24"/>
        </w:rPr>
        <w:t xml:space="preserve"> a causa del </w:t>
      </w:r>
      <w:r w:rsidR="00FC6413" w:rsidRPr="008B4BA9">
        <w:rPr>
          <w:rFonts w:ascii="Arial" w:hAnsi="Arial" w:cs="Arial"/>
          <w:color w:val="0E0E0E"/>
          <w:szCs w:val="24"/>
        </w:rPr>
        <w:t>ataque de la Broca del café</w:t>
      </w:r>
      <w:r w:rsidR="00FC6413">
        <w:rPr>
          <w:rFonts w:ascii="Arial" w:hAnsi="Arial" w:cs="Arial"/>
          <w:color w:val="0E0E0E"/>
          <w:szCs w:val="24"/>
        </w:rPr>
        <w:t xml:space="preserve"> en las plantaciones</w:t>
      </w:r>
      <w:r w:rsidR="0001754F" w:rsidRPr="008B4BA9">
        <w:rPr>
          <w:rFonts w:ascii="Arial" w:hAnsi="Arial" w:cs="Arial"/>
          <w:color w:val="0E0E0E"/>
          <w:szCs w:val="24"/>
        </w:rPr>
        <w:t xml:space="preserve"> </w:t>
      </w:r>
      <w:r w:rsidR="0001754F" w:rsidRPr="00CE5AA8">
        <w:rPr>
          <w:rFonts w:ascii="Arial" w:hAnsi="Arial" w:cs="Arial"/>
          <w:color w:val="0E0E0E"/>
          <w:szCs w:val="24"/>
        </w:rPr>
        <w:fldChar w:fldCharType="begin"/>
      </w:r>
      <w:r w:rsidR="00EA0CB1">
        <w:rPr>
          <w:rFonts w:ascii="Arial" w:hAnsi="Arial" w:cs="Arial"/>
          <w:color w:val="0E0E0E"/>
          <w:szCs w:val="24"/>
        </w:rPr>
        <w:instrText xml:space="preserve"> ADDIN ZOTERO_ITEM CSL_CITATION {"citationID":"WO0eiZ0b","properties":{"formattedCitation":"(La Hora, 2002)","plainCitation":"(La Hora, 2002)"},"citationItems":[{"id":34,"uris":["http://zotero.org/users/3351236/items/AEIPUVWI"],"uri":["http://zotero.org/users/3351236/items/AEIPUVWI"],"itemData":{"id":34,"type":"article-newspaper","container-title":"La Broca latente en el café, cuidado con el repunte","publisher-place":"Manta","event-place":"Manta","author":[{"literal":"La Hora"}],"issued":{"date-parts":[["2002"]]}}}],"schema":"https://github.com/citation-style-language/schema/raw/master/csl-citation.json"} </w:instrText>
      </w:r>
      <w:r w:rsidR="0001754F" w:rsidRPr="00CE5AA8">
        <w:rPr>
          <w:rFonts w:ascii="Arial" w:hAnsi="Arial" w:cs="Arial"/>
          <w:color w:val="0E0E0E"/>
          <w:szCs w:val="24"/>
        </w:rPr>
        <w:fldChar w:fldCharType="separate"/>
      </w:r>
      <w:r w:rsidR="00EA0CB1" w:rsidRPr="00EA0CB1">
        <w:rPr>
          <w:rFonts w:ascii="Arial" w:hAnsi="Arial" w:cs="Arial"/>
        </w:rPr>
        <w:t>(La Hora, 2002)</w:t>
      </w:r>
      <w:r w:rsidR="0001754F" w:rsidRPr="00CE5AA8">
        <w:rPr>
          <w:rFonts w:ascii="Arial" w:hAnsi="Arial" w:cs="Arial"/>
          <w:color w:val="0E0E0E"/>
          <w:szCs w:val="24"/>
        </w:rPr>
        <w:fldChar w:fldCharType="end"/>
      </w:r>
      <w:r w:rsidR="0001754F" w:rsidRPr="008B4BA9">
        <w:rPr>
          <w:rFonts w:ascii="Arial" w:hAnsi="Arial" w:cs="Arial"/>
          <w:color w:val="0E0E0E"/>
          <w:szCs w:val="24"/>
        </w:rPr>
        <w:t>.</w:t>
      </w:r>
      <w:r w:rsidR="007D274E" w:rsidRPr="008B4BA9">
        <w:rPr>
          <w:rFonts w:ascii="Arial" w:hAnsi="Arial" w:cs="Arial"/>
          <w:color w:val="0E0E0E"/>
          <w:szCs w:val="24"/>
        </w:rPr>
        <w:t xml:space="preserve"> </w:t>
      </w:r>
      <w:r w:rsidR="007C439A" w:rsidRPr="008B4BA9">
        <w:rPr>
          <w:rFonts w:ascii="Arial" w:hAnsi="Arial" w:cs="Arial"/>
          <w:color w:val="0E0E0E"/>
          <w:szCs w:val="24"/>
        </w:rPr>
        <w:t>Otro particular observado</w:t>
      </w:r>
      <w:r w:rsidR="002F2BEB">
        <w:rPr>
          <w:rFonts w:ascii="Arial" w:hAnsi="Arial" w:cs="Arial"/>
          <w:color w:val="0E0E0E"/>
          <w:szCs w:val="24"/>
        </w:rPr>
        <w:t>,</w:t>
      </w:r>
      <w:r w:rsidR="007C439A" w:rsidRPr="008B4BA9">
        <w:rPr>
          <w:rFonts w:ascii="Arial" w:hAnsi="Arial" w:cs="Arial"/>
          <w:color w:val="0E0E0E"/>
          <w:szCs w:val="24"/>
        </w:rPr>
        <w:t xml:space="preserve"> fue </w:t>
      </w:r>
      <w:r w:rsidR="002F2BEB">
        <w:rPr>
          <w:rFonts w:ascii="Arial" w:hAnsi="Arial" w:cs="Arial"/>
          <w:color w:val="0E0E0E"/>
          <w:szCs w:val="24"/>
        </w:rPr>
        <w:t>que</w:t>
      </w:r>
      <w:r w:rsidR="007C439A" w:rsidRPr="008B4BA9">
        <w:rPr>
          <w:rFonts w:ascii="Arial" w:hAnsi="Arial" w:cs="Arial"/>
          <w:color w:val="0E0E0E"/>
          <w:szCs w:val="24"/>
        </w:rPr>
        <w:t xml:space="preserve"> en el </w:t>
      </w:r>
      <w:r w:rsidR="002F2BEB">
        <w:rPr>
          <w:rFonts w:ascii="Arial" w:hAnsi="Arial" w:cs="Arial"/>
          <w:color w:val="0E0E0E"/>
          <w:szCs w:val="24"/>
        </w:rPr>
        <w:t>2002</w:t>
      </w:r>
      <w:r w:rsidR="007D274E" w:rsidRPr="008B4BA9">
        <w:rPr>
          <w:rFonts w:ascii="Arial" w:hAnsi="Arial" w:cs="Arial"/>
          <w:color w:val="0E0E0E"/>
          <w:szCs w:val="24"/>
        </w:rPr>
        <w:t xml:space="preserve"> </w:t>
      </w:r>
      <w:r w:rsidR="007C439A" w:rsidRPr="008B4BA9">
        <w:rPr>
          <w:rFonts w:ascii="Arial" w:hAnsi="Arial" w:cs="Arial"/>
          <w:color w:val="0E0E0E"/>
          <w:szCs w:val="24"/>
        </w:rPr>
        <w:t>un área de</w:t>
      </w:r>
      <w:r w:rsidR="007D274E" w:rsidRPr="008B4BA9">
        <w:rPr>
          <w:rFonts w:ascii="Arial" w:hAnsi="Arial" w:cs="Arial"/>
          <w:color w:val="0E0E0E"/>
          <w:szCs w:val="24"/>
        </w:rPr>
        <w:t xml:space="preserve"> </w:t>
      </w:r>
      <w:r w:rsidR="007D274E" w:rsidRPr="002F2BEB">
        <w:rPr>
          <w:rFonts w:ascii="Arial" w:hAnsi="Arial" w:cs="Arial"/>
          <w:i/>
          <w:color w:val="0E0E0E"/>
          <w:szCs w:val="24"/>
        </w:rPr>
        <w:t>c</w:t>
      </w:r>
      <w:r w:rsidR="00162412" w:rsidRPr="002F2BEB">
        <w:rPr>
          <w:rFonts w:ascii="Arial" w:hAnsi="Arial" w:cs="Arial"/>
          <w:i/>
          <w:color w:val="0E0E0E"/>
          <w:szCs w:val="24"/>
        </w:rPr>
        <w:t>uerpo</w:t>
      </w:r>
      <w:r w:rsidR="007D274E" w:rsidRPr="008B4BA9">
        <w:rPr>
          <w:rFonts w:ascii="Arial" w:hAnsi="Arial" w:cs="Arial"/>
          <w:color w:val="0E0E0E"/>
          <w:szCs w:val="24"/>
        </w:rPr>
        <w:t xml:space="preserve"> </w:t>
      </w:r>
      <w:r w:rsidR="007D274E" w:rsidRPr="002F2BEB">
        <w:rPr>
          <w:rFonts w:ascii="Arial" w:hAnsi="Arial" w:cs="Arial"/>
          <w:i/>
          <w:color w:val="0E0E0E"/>
          <w:szCs w:val="24"/>
        </w:rPr>
        <w:t>de</w:t>
      </w:r>
      <w:r w:rsidR="007D274E" w:rsidRPr="008B4BA9">
        <w:rPr>
          <w:rFonts w:ascii="Arial" w:hAnsi="Arial" w:cs="Arial"/>
          <w:color w:val="0E0E0E"/>
          <w:szCs w:val="24"/>
        </w:rPr>
        <w:t xml:space="preserve"> </w:t>
      </w:r>
      <w:r w:rsidR="007D274E" w:rsidRPr="002F2BEB">
        <w:rPr>
          <w:rFonts w:ascii="Arial" w:hAnsi="Arial" w:cs="Arial"/>
          <w:i/>
          <w:color w:val="0E0E0E"/>
          <w:szCs w:val="24"/>
        </w:rPr>
        <w:t>ag</w:t>
      </w:r>
      <w:r w:rsidR="007C439A" w:rsidRPr="002F2BEB">
        <w:rPr>
          <w:rFonts w:ascii="Arial" w:hAnsi="Arial" w:cs="Arial"/>
          <w:i/>
          <w:color w:val="0E0E0E"/>
          <w:szCs w:val="24"/>
        </w:rPr>
        <w:t>ua</w:t>
      </w:r>
      <w:r w:rsidR="007C439A" w:rsidRPr="008B4BA9">
        <w:rPr>
          <w:rFonts w:ascii="Arial" w:hAnsi="Arial" w:cs="Arial"/>
          <w:color w:val="0E0E0E"/>
          <w:szCs w:val="24"/>
        </w:rPr>
        <w:t xml:space="preserve"> </w:t>
      </w:r>
      <w:r w:rsidR="00162412" w:rsidRPr="00115968">
        <w:rPr>
          <w:rFonts w:ascii="Arial" w:hAnsi="Arial" w:cs="Arial"/>
          <w:i/>
          <w:color w:val="0E0E0E"/>
          <w:szCs w:val="24"/>
        </w:rPr>
        <w:t>natural</w:t>
      </w:r>
      <w:r w:rsidR="00162412" w:rsidRPr="008B4BA9">
        <w:rPr>
          <w:rFonts w:ascii="Arial" w:hAnsi="Arial" w:cs="Arial"/>
          <w:color w:val="0E0E0E"/>
          <w:szCs w:val="24"/>
        </w:rPr>
        <w:t xml:space="preserve"> </w:t>
      </w:r>
      <w:r w:rsidR="007C439A" w:rsidRPr="008B4BA9">
        <w:rPr>
          <w:rFonts w:ascii="Arial" w:hAnsi="Arial" w:cs="Arial"/>
          <w:color w:val="0E0E0E"/>
          <w:szCs w:val="24"/>
        </w:rPr>
        <w:t xml:space="preserve">en la zona norte del cantón </w:t>
      </w:r>
      <w:r w:rsidR="00F01CCD">
        <w:rPr>
          <w:rFonts w:ascii="Arial" w:hAnsi="Arial" w:cs="Arial"/>
          <w:color w:val="0E0E0E"/>
          <w:szCs w:val="24"/>
        </w:rPr>
        <w:t xml:space="preserve">cambió a </w:t>
      </w:r>
      <w:r w:rsidR="00A04768" w:rsidRPr="00A04768">
        <w:rPr>
          <w:rFonts w:ascii="Arial" w:hAnsi="Arial" w:cs="Arial"/>
          <w:i/>
          <w:color w:val="0E0E0E"/>
          <w:szCs w:val="24"/>
        </w:rPr>
        <w:t>cultivo anual</w:t>
      </w:r>
      <w:r w:rsidR="00F01CCD">
        <w:rPr>
          <w:rFonts w:ascii="Arial" w:hAnsi="Arial" w:cs="Arial"/>
          <w:color w:val="0E0E0E"/>
          <w:szCs w:val="24"/>
        </w:rPr>
        <w:t xml:space="preserve"> en el </w:t>
      </w:r>
      <w:r w:rsidR="00752CD0">
        <w:rPr>
          <w:rFonts w:ascii="Arial" w:hAnsi="Arial" w:cs="Arial"/>
          <w:color w:val="0E0E0E"/>
          <w:szCs w:val="24"/>
        </w:rPr>
        <w:t>2008,</w:t>
      </w:r>
      <w:r w:rsidR="00F01CCD">
        <w:rPr>
          <w:rFonts w:ascii="Arial" w:hAnsi="Arial" w:cs="Arial"/>
          <w:color w:val="0E0E0E"/>
          <w:szCs w:val="24"/>
        </w:rPr>
        <w:t xml:space="preserve"> </w:t>
      </w:r>
      <w:r w:rsidR="0042615A">
        <w:rPr>
          <w:rFonts w:ascii="Arial" w:hAnsi="Arial" w:cs="Arial"/>
          <w:color w:val="0E0E0E"/>
          <w:szCs w:val="24"/>
        </w:rPr>
        <w:t>se puede</w:t>
      </w:r>
      <w:r w:rsidR="00F01CCD">
        <w:rPr>
          <w:rFonts w:ascii="Arial" w:hAnsi="Arial" w:cs="Arial"/>
          <w:color w:val="0E0E0E"/>
          <w:szCs w:val="24"/>
        </w:rPr>
        <w:t xml:space="preserve"> inferir que este fenómeno</w:t>
      </w:r>
      <w:r w:rsidR="00951EF0">
        <w:rPr>
          <w:rFonts w:ascii="Arial" w:hAnsi="Arial" w:cs="Arial"/>
          <w:color w:val="0E0E0E"/>
          <w:szCs w:val="24"/>
        </w:rPr>
        <w:t xml:space="preserve"> se debe a la modificación del </w:t>
      </w:r>
      <w:r w:rsidR="00DB02B3">
        <w:rPr>
          <w:rFonts w:ascii="Arial" w:hAnsi="Arial" w:cs="Arial"/>
          <w:color w:val="0E0E0E"/>
          <w:szCs w:val="24"/>
        </w:rPr>
        <w:t>cauce</w:t>
      </w:r>
      <w:r w:rsidR="00F01CCD">
        <w:rPr>
          <w:rFonts w:ascii="Arial" w:hAnsi="Arial" w:cs="Arial"/>
          <w:color w:val="0E0E0E"/>
          <w:szCs w:val="24"/>
        </w:rPr>
        <w:t xml:space="preserve"> de los Río</w:t>
      </w:r>
      <w:r w:rsidR="00DB02B3">
        <w:rPr>
          <w:rFonts w:ascii="Arial" w:hAnsi="Arial" w:cs="Arial"/>
          <w:color w:val="0E0E0E"/>
          <w:szCs w:val="24"/>
        </w:rPr>
        <w:t>s</w:t>
      </w:r>
      <w:r w:rsidR="00F01CCD">
        <w:rPr>
          <w:rFonts w:ascii="Arial" w:hAnsi="Arial" w:cs="Arial"/>
          <w:color w:val="0E0E0E"/>
          <w:szCs w:val="24"/>
        </w:rPr>
        <w:t xml:space="preserve"> </w:t>
      </w:r>
      <w:r w:rsidR="005E27C2">
        <w:rPr>
          <w:rFonts w:ascii="Arial" w:hAnsi="Arial" w:cs="Arial"/>
          <w:color w:val="0E0E0E"/>
          <w:szCs w:val="24"/>
        </w:rPr>
        <w:t>(</w:t>
      </w:r>
      <w:r w:rsidR="001806DD" w:rsidRPr="005E27C2">
        <w:rPr>
          <w:rFonts w:ascii="Arial" w:hAnsi="Arial" w:cs="Arial"/>
          <w:color w:val="0E0E0E"/>
          <w:szCs w:val="24"/>
        </w:rPr>
        <w:t>Río G</w:t>
      </w:r>
      <w:r w:rsidR="00F01CCD" w:rsidRPr="005E27C2">
        <w:rPr>
          <w:rFonts w:ascii="Arial" w:hAnsi="Arial" w:cs="Arial"/>
          <w:color w:val="0E0E0E"/>
          <w:szCs w:val="24"/>
        </w:rPr>
        <w:t>uabito</w:t>
      </w:r>
      <w:r w:rsidR="005E27C2">
        <w:rPr>
          <w:rFonts w:ascii="Arial" w:hAnsi="Arial" w:cs="Arial"/>
          <w:color w:val="0E0E0E"/>
          <w:szCs w:val="24"/>
        </w:rPr>
        <w:t>)</w:t>
      </w:r>
      <w:r w:rsidR="00DB02B3">
        <w:rPr>
          <w:rFonts w:ascii="Arial" w:hAnsi="Arial" w:cs="Arial"/>
          <w:color w:val="0E0E0E"/>
          <w:szCs w:val="24"/>
        </w:rPr>
        <w:t>,</w:t>
      </w:r>
      <w:r w:rsidR="00F01CCD">
        <w:rPr>
          <w:rFonts w:ascii="Arial" w:hAnsi="Arial" w:cs="Arial"/>
          <w:color w:val="0E0E0E"/>
          <w:szCs w:val="24"/>
        </w:rPr>
        <w:t xml:space="preserve"> </w:t>
      </w:r>
      <w:r w:rsidR="00C90710">
        <w:rPr>
          <w:rFonts w:ascii="Arial" w:hAnsi="Arial" w:cs="Arial"/>
          <w:color w:val="0E0E0E"/>
          <w:szCs w:val="24"/>
        </w:rPr>
        <w:t>lo que se verifica en un cambio d</w:t>
      </w:r>
      <w:r w:rsidR="001806DD">
        <w:rPr>
          <w:rFonts w:ascii="Arial" w:hAnsi="Arial" w:cs="Arial"/>
          <w:color w:val="0E0E0E"/>
          <w:szCs w:val="24"/>
        </w:rPr>
        <w:t>el</w:t>
      </w:r>
      <w:r w:rsidR="00F563CE">
        <w:rPr>
          <w:rFonts w:ascii="Arial" w:hAnsi="Arial" w:cs="Arial"/>
          <w:color w:val="0E0E0E"/>
          <w:szCs w:val="24"/>
        </w:rPr>
        <w:t xml:space="preserve"> tipo de</w:t>
      </w:r>
      <w:r w:rsidR="00F01CCD">
        <w:rPr>
          <w:rFonts w:ascii="Arial" w:hAnsi="Arial" w:cs="Arial"/>
          <w:color w:val="0E0E0E"/>
          <w:szCs w:val="24"/>
        </w:rPr>
        <w:t xml:space="preserve"> cobertura como descrito por </w:t>
      </w:r>
      <w:r w:rsidR="007D274E" w:rsidRPr="008B4BA9">
        <w:rPr>
          <w:rFonts w:ascii="Arial" w:hAnsi="Arial" w:cs="Arial"/>
          <w:color w:val="0E0E0E"/>
          <w:szCs w:val="24"/>
        </w:rPr>
        <w:fldChar w:fldCharType="begin"/>
      </w:r>
      <w:r w:rsidR="00EB716C">
        <w:rPr>
          <w:rFonts w:ascii="Arial" w:hAnsi="Arial" w:cs="Arial"/>
          <w:color w:val="0E0E0E"/>
          <w:szCs w:val="24"/>
        </w:rPr>
        <w:instrText xml:space="preserve"> ADDIN ZOTERO_ITEM CSL_CITATION {"citationID":"9AXD1CWx","properties":{"formattedCitation":"(Manson &amp; Jardel, 2009)","plainCitation":"(Manson &amp; Jardel, 2009)"},"citationItems":[{"id":38,"uris":["http://zotero.org/users/3351236/items/8IGZJH2H"],"uri":["http://zotero.org/users/3351236/items/8IGZJH2H"],"itemData":{"id":38,"type":"article-journal","title":"Perturbaciones y desastres naturales: impactos sobre las ecorregiones, la biodiversidad y el bienestar socioeconómico","container-title":"Capital natural de México","page":"131-184","volume":"2","author":[{"family":"Manson","given":"Robert"},{"family":"Jardel","given":"Enrique"}],"issued":{"date-parts":[["2009"]]}}}],"schema":"https://github.com/citation-style-language/schema/raw/master/csl-citation.json"} </w:instrText>
      </w:r>
      <w:r w:rsidR="007D274E" w:rsidRPr="008B4BA9">
        <w:rPr>
          <w:rFonts w:ascii="Arial" w:hAnsi="Arial" w:cs="Arial"/>
          <w:color w:val="0E0E0E"/>
          <w:szCs w:val="24"/>
        </w:rPr>
        <w:fldChar w:fldCharType="separate"/>
      </w:r>
      <w:r w:rsidR="00EA0CB1" w:rsidRPr="00EA0CB1">
        <w:rPr>
          <w:rFonts w:ascii="Arial" w:hAnsi="Arial" w:cs="Arial"/>
        </w:rPr>
        <w:t>(Manson &amp; Jardel, 2009)</w:t>
      </w:r>
      <w:r w:rsidR="007D274E" w:rsidRPr="008B4BA9">
        <w:rPr>
          <w:rFonts w:ascii="Arial" w:hAnsi="Arial" w:cs="Arial"/>
          <w:color w:val="0E0E0E"/>
          <w:szCs w:val="24"/>
        </w:rPr>
        <w:fldChar w:fldCharType="end"/>
      </w:r>
      <w:r w:rsidR="007D274E" w:rsidRPr="008B4BA9">
        <w:rPr>
          <w:rFonts w:ascii="Arial" w:hAnsi="Arial" w:cs="Arial"/>
          <w:color w:val="0E0E0E"/>
          <w:szCs w:val="24"/>
        </w:rPr>
        <w:t>.</w:t>
      </w:r>
    </w:p>
    <w:p w14:paraId="208768FE" w14:textId="77777777" w:rsidR="0073677B" w:rsidRPr="008B4BA9" w:rsidRDefault="0073677B" w:rsidP="006D7CD3">
      <w:pPr>
        <w:spacing w:after="0" w:line="240" w:lineRule="auto"/>
        <w:ind w:firstLine="709"/>
        <w:jc w:val="both"/>
        <w:rPr>
          <w:rFonts w:ascii="Arial" w:hAnsi="Arial" w:cs="Arial"/>
          <w:color w:val="0E0E0E"/>
          <w:szCs w:val="24"/>
        </w:rPr>
      </w:pPr>
    </w:p>
    <w:p w14:paraId="0D18E6F3" w14:textId="35B54ACB" w:rsidR="003F77B0" w:rsidRDefault="00ED5E1B" w:rsidP="00355C12">
      <w:pPr>
        <w:spacing w:after="0" w:line="240" w:lineRule="auto"/>
        <w:ind w:firstLine="709"/>
        <w:jc w:val="both"/>
        <w:rPr>
          <w:rFonts w:ascii="Arial" w:hAnsi="Arial" w:cs="Arial"/>
          <w:color w:val="0E0E0E"/>
          <w:szCs w:val="24"/>
        </w:rPr>
      </w:pPr>
      <w:r w:rsidRPr="008B4BA9">
        <w:rPr>
          <w:rFonts w:ascii="Arial" w:hAnsi="Arial" w:cs="Arial"/>
          <w:color w:val="000000" w:themeColor="text1"/>
          <w:szCs w:val="24"/>
        </w:rPr>
        <w:t xml:space="preserve">Por otro lado, el segundo periodo </w:t>
      </w:r>
      <w:r w:rsidR="00B61C8F" w:rsidRPr="008B4BA9">
        <w:rPr>
          <w:rFonts w:ascii="Arial" w:hAnsi="Arial" w:cs="Arial"/>
          <w:color w:val="000000" w:themeColor="text1"/>
          <w:szCs w:val="24"/>
        </w:rPr>
        <w:t xml:space="preserve">2008-2014 mostró que las </w:t>
      </w:r>
      <w:r w:rsidR="000D1FA5" w:rsidRPr="008B4BA9">
        <w:rPr>
          <w:rFonts w:ascii="Arial" w:hAnsi="Arial" w:cs="Arial"/>
          <w:color w:val="0E0E0E"/>
          <w:szCs w:val="24"/>
        </w:rPr>
        <w:t>categoría</w:t>
      </w:r>
      <w:r w:rsidR="006044E1" w:rsidRPr="008B4BA9">
        <w:rPr>
          <w:rFonts w:ascii="Arial" w:hAnsi="Arial" w:cs="Arial"/>
          <w:color w:val="0E0E0E"/>
          <w:szCs w:val="24"/>
        </w:rPr>
        <w:t>s</w:t>
      </w:r>
      <w:r w:rsidR="000D1FA5" w:rsidRPr="008B4BA9">
        <w:rPr>
          <w:rFonts w:ascii="Arial" w:hAnsi="Arial" w:cs="Arial"/>
          <w:color w:val="0E0E0E"/>
          <w:szCs w:val="24"/>
        </w:rPr>
        <w:t xml:space="preserve"> que más gan</w:t>
      </w:r>
      <w:r w:rsidR="006044E1" w:rsidRPr="008B4BA9">
        <w:rPr>
          <w:rFonts w:ascii="Arial" w:hAnsi="Arial" w:cs="Arial"/>
          <w:color w:val="0E0E0E"/>
          <w:szCs w:val="24"/>
        </w:rPr>
        <w:t>aron</w:t>
      </w:r>
      <w:r w:rsidR="000D1FA5" w:rsidRPr="008B4BA9">
        <w:rPr>
          <w:rFonts w:ascii="Arial" w:hAnsi="Arial" w:cs="Arial"/>
          <w:color w:val="0E0E0E"/>
          <w:szCs w:val="24"/>
        </w:rPr>
        <w:t xml:space="preserve"> en territorio</w:t>
      </w:r>
      <w:r w:rsidR="006044E1" w:rsidRPr="008B4BA9">
        <w:rPr>
          <w:rFonts w:ascii="Arial" w:hAnsi="Arial" w:cs="Arial"/>
          <w:color w:val="0E0E0E"/>
          <w:szCs w:val="24"/>
        </w:rPr>
        <w:t xml:space="preserve"> fueron </w:t>
      </w:r>
      <w:r w:rsidR="00586904" w:rsidRPr="008B4BA9">
        <w:rPr>
          <w:rFonts w:ascii="Arial" w:hAnsi="Arial" w:cs="Arial"/>
          <w:color w:val="0E0E0E"/>
          <w:szCs w:val="24"/>
        </w:rPr>
        <w:t>c</w:t>
      </w:r>
      <w:r w:rsidR="006044E1" w:rsidRPr="008B4BA9">
        <w:rPr>
          <w:rFonts w:ascii="Arial" w:hAnsi="Arial" w:cs="Arial"/>
          <w:i/>
          <w:color w:val="0E0E0E"/>
          <w:szCs w:val="24"/>
        </w:rPr>
        <w:t xml:space="preserve">ultivos </w:t>
      </w:r>
      <w:r w:rsidR="00627C82" w:rsidRPr="008B4BA9">
        <w:rPr>
          <w:rFonts w:ascii="Arial" w:hAnsi="Arial" w:cs="Arial"/>
          <w:i/>
          <w:color w:val="0E0E0E"/>
          <w:szCs w:val="24"/>
        </w:rPr>
        <w:t>permanentes</w:t>
      </w:r>
      <w:r w:rsidR="00627C82" w:rsidRPr="008B4BA9">
        <w:rPr>
          <w:rFonts w:ascii="Arial" w:hAnsi="Arial" w:cs="Arial"/>
          <w:color w:val="0E0E0E"/>
          <w:szCs w:val="24"/>
        </w:rPr>
        <w:t xml:space="preserve"> y </w:t>
      </w:r>
      <w:r w:rsidR="00586904" w:rsidRPr="008B4BA9">
        <w:rPr>
          <w:rFonts w:ascii="Arial" w:hAnsi="Arial" w:cs="Arial"/>
          <w:i/>
          <w:color w:val="0E0E0E"/>
          <w:szCs w:val="24"/>
        </w:rPr>
        <w:t>p</w:t>
      </w:r>
      <w:r w:rsidR="00627C82" w:rsidRPr="008B4BA9">
        <w:rPr>
          <w:rFonts w:ascii="Arial" w:hAnsi="Arial" w:cs="Arial"/>
          <w:i/>
          <w:color w:val="0E0E0E"/>
          <w:szCs w:val="24"/>
        </w:rPr>
        <w:t>astizales</w:t>
      </w:r>
      <w:r w:rsidR="001057CF" w:rsidRPr="008B4BA9">
        <w:rPr>
          <w:rFonts w:ascii="Arial" w:hAnsi="Arial" w:cs="Arial"/>
          <w:color w:val="0E0E0E"/>
          <w:szCs w:val="24"/>
        </w:rPr>
        <w:t xml:space="preserve"> y la</w:t>
      </w:r>
      <w:r w:rsidR="00E0739B" w:rsidRPr="008B4BA9">
        <w:rPr>
          <w:rFonts w:ascii="Arial" w:hAnsi="Arial" w:cs="Arial"/>
          <w:color w:val="0E0E0E"/>
          <w:szCs w:val="24"/>
        </w:rPr>
        <w:t xml:space="preserve"> que más perdió fue </w:t>
      </w:r>
      <w:r w:rsidR="00586904" w:rsidRPr="008B4BA9">
        <w:rPr>
          <w:rFonts w:ascii="Arial" w:hAnsi="Arial" w:cs="Arial"/>
          <w:color w:val="0E0E0E"/>
          <w:szCs w:val="24"/>
        </w:rPr>
        <w:t>m</w:t>
      </w:r>
      <w:r w:rsidR="00E0739B" w:rsidRPr="008B4BA9">
        <w:rPr>
          <w:rFonts w:ascii="Arial" w:hAnsi="Arial" w:cs="Arial"/>
          <w:i/>
          <w:color w:val="0E0E0E"/>
          <w:szCs w:val="24"/>
        </w:rPr>
        <w:t>osaico</w:t>
      </w:r>
      <w:r w:rsidR="00E0739B" w:rsidRPr="008B4BA9">
        <w:rPr>
          <w:rFonts w:ascii="Arial" w:hAnsi="Arial" w:cs="Arial"/>
          <w:color w:val="0E0E0E"/>
          <w:szCs w:val="24"/>
        </w:rPr>
        <w:t xml:space="preserve"> </w:t>
      </w:r>
      <w:r w:rsidR="00E0739B" w:rsidRPr="008B4BA9">
        <w:rPr>
          <w:rFonts w:ascii="Arial" w:hAnsi="Arial" w:cs="Arial"/>
          <w:i/>
          <w:color w:val="0E0E0E"/>
          <w:szCs w:val="24"/>
        </w:rPr>
        <w:t>agropecuario</w:t>
      </w:r>
      <w:r w:rsidR="00B43E78" w:rsidRPr="008B4BA9">
        <w:rPr>
          <w:rFonts w:ascii="Arial" w:hAnsi="Arial" w:cs="Arial"/>
          <w:color w:val="0E0E0E"/>
          <w:szCs w:val="24"/>
        </w:rPr>
        <w:t>,</w:t>
      </w:r>
      <w:r w:rsidR="00847E3F" w:rsidRPr="008B4BA9">
        <w:rPr>
          <w:rFonts w:ascii="Arial" w:hAnsi="Arial" w:cs="Arial"/>
          <w:color w:val="0E0E0E"/>
          <w:szCs w:val="24"/>
        </w:rPr>
        <w:t xml:space="preserve"> </w:t>
      </w:r>
      <w:r w:rsidR="009D4B19" w:rsidRPr="008B4BA9">
        <w:rPr>
          <w:rFonts w:ascii="Arial" w:hAnsi="Arial" w:cs="Arial"/>
          <w:color w:val="0E0E0E"/>
          <w:szCs w:val="24"/>
        </w:rPr>
        <w:t>lo que se traduce en</w:t>
      </w:r>
      <w:r w:rsidR="00847E3F" w:rsidRPr="008B4BA9">
        <w:rPr>
          <w:rFonts w:ascii="Arial" w:hAnsi="Arial" w:cs="Arial"/>
          <w:color w:val="0E0E0E"/>
          <w:szCs w:val="24"/>
        </w:rPr>
        <w:t xml:space="preserve"> una disminución de </w:t>
      </w:r>
      <w:r w:rsidR="00847E3F" w:rsidRPr="00C7216F">
        <w:rPr>
          <w:rFonts w:ascii="Arial" w:hAnsi="Arial" w:cs="Arial"/>
          <w:i/>
          <w:color w:val="0E0E0E"/>
          <w:szCs w:val="24"/>
        </w:rPr>
        <w:t>cultivos anuales</w:t>
      </w:r>
      <w:r w:rsidR="00847E3F" w:rsidRPr="008B4BA9">
        <w:rPr>
          <w:rFonts w:ascii="Arial" w:hAnsi="Arial" w:cs="Arial"/>
          <w:color w:val="0E0E0E"/>
          <w:szCs w:val="24"/>
        </w:rPr>
        <w:t xml:space="preserve"> como maíz</w:t>
      </w:r>
      <w:r w:rsidR="00BC44DD" w:rsidRPr="008B4BA9">
        <w:rPr>
          <w:rFonts w:ascii="Arial" w:hAnsi="Arial" w:cs="Arial"/>
          <w:color w:val="0E0E0E"/>
          <w:szCs w:val="24"/>
        </w:rPr>
        <w:t>,</w:t>
      </w:r>
      <w:r w:rsidR="00C22E94" w:rsidRPr="008B4BA9">
        <w:rPr>
          <w:rFonts w:ascii="Arial" w:hAnsi="Arial" w:cs="Arial"/>
          <w:color w:val="0E0E0E"/>
          <w:szCs w:val="24"/>
        </w:rPr>
        <w:t xml:space="preserve"> </w:t>
      </w:r>
      <w:r w:rsidR="00BC44DD" w:rsidRPr="008B4BA9">
        <w:rPr>
          <w:rFonts w:ascii="Arial" w:hAnsi="Arial" w:cs="Arial"/>
          <w:color w:val="0E0E0E"/>
          <w:szCs w:val="24"/>
        </w:rPr>
        <w:t xml:space="preserve">transformándose a </w:t>
      </w:r>
      <w:r w:rsidR="00C22E94" w:rsidRPr="008B4BA9">
        <w:rPr>
          <w:rFonts w:ascii="Arial" w:hAnsi="Arial" w:cs="Arial"/>
          <w:color w:val="0E0E0E"/>
          <w:szCs w:val="24"/>
        </w:rPr>
        <w:t xml:space="preserve">cultivos perennes </w:t>
      </w:r>
      <w:r w:rsidR="00723FEF" w:rsidRPr="008B4BA9">
        <w:rPr>
          <w:rFonts w:ascii="Arial" w:hAnsi="Arial" w:cs="Arial"/>
          <w:color w:val="0E0E0E"/>
          <w:szCs w:val="24"/>
        </w:rPr>
        <w:t xml:space="preserve">como </w:t>
      </w:r>
      <w:r w:rsidR="00587F82">
        <w:rPr>
          <w:rFonts w:ascii="Arial" w:hAnsi="Arial" w:cs="Arial"/>
          <w:color w:val="0E0E0E"/>
          <w:szCs w:val="24"/>
        </w:rPr>
        <w:t xml:space="preserve">por ejemplo </w:t>
      </w:r>
      <w:r w:rsidR="00723FEF" w:rsidRPr="008B4BA9">
        <w:rPr>
          <w:rFonts w:ascii="Arial" w:hAnsi="Arial" w:cs="Arial"/>
          <w:color w:val="0E0E0E"/>
          <w:szCs w:val="24"/>
        </w:rPr>
        <w:t>cacao y cítricos</w:t>
      </w:r>
      <w:r w:rsidR="0001754F" w:rsidRPr="008B4BA9">
        <w:rPr>
          <w:rFonts w:ascii="Arial" w:hAnsi="Arial" w:cs="Arial"/>
          <w:color w:val="0E0E0E"/>
          <w:szCs w:val="24"/>
        </w:rPr>
        <w:t xml:space="preserve"> </w:t>
      </w:r>
      <w:r w:rsidR="00D5452A" w:rsidRPr="008B4BA9">
        <w:rPr>
          <w:rFonts w:ascii="Arial" w:hAnsi="Arial" w:cs="Arial"/>
          <w:color w:val="0E0E0E"/>
          <w:szCs w:val="24"/>
        </w:rPr>
        <w:fldChar w:fldCharType="begin"/>
      </w:r>
      <w:r w:rsidR="00EB716C">
        <w:rPr>
          <w:rFonts w:ascii="Arial" w:hAnsi="Arial" w:cs="Arial"/>
          <w:color w:val="0E0E0E"/>
          <w:szCs w:val="24"/>
        </w:rPr>
        <w:instrText xml:space="preserve"> ADDIN ZOTERO_ITEM CSL_CITATION {"citationID":"ZGNL1X3t","properties":{"formattedCitation":"{\\rtf (Gonz\\uc0\\u225{}lez et\\uc0\\u160{}al., 2010; Vel\\uc0\\u225{}zquez, Duran, Larraz\\uc0\\u225{}bal, L\\uc0\\u243{}pez, &amp; Medina, 2010b)}","plainCitation":"(González et al., 2010; Velázquez, Duran, Larrazábal, López, &amp; Medina, 2010b)"},"citationItems":[{"id":33,"uris":["http://zotero.org/users/3351236/items/RCVI9C4Q"],"uri":["http://zotero.org/users/3351236/items/RCVI9C4Q"],"itemData":{"id":33,"type":"article-journal","title":"Cambio de cobertura y uso del suelo en la cuenca del río Mololoa, Nayarit","container-title":"Bio Ciencias","page":"19-29","volume":"1","author":[{"family":"González","given":"Nájera"},{"family":"Serrano","given":"Bojórquez"},{"family":"Lemus","given":"Cifuentes"},{"family":"Flores","given":"Marceleño"}],"issued":{"date-parts":[["2010"]]}},"label":"page"},{"id":10,"uris":["http://zotero.org/users/3351236/items/MPSBU32R"],"uri":["http://zotero.org/users/3351236/items/MPSBU32R"],"itemData":{"id":10,"type":"report","title":"La cobertura vegetal y los cambios de uso del suelo","publisher":"Instituto Nacional de Ecología y Cambio Climático","publisher-place":"México.","event-place":"México.","author":[{"family":"Velázquez","given":"Alejandro"},{"family":"Duran","given":"Elvira"},{"family":"Larrazábal","given":"Alejandra"},{"family":"López","given":"Faustino"},{"family":"Medina","given":"Consuelo"}],"issued":{"date-parts":[["2010"]]}},"label":"page"}],"schema":"https://github.com/citation-style-language/schema/raw/master/csl-citation.json"} </w:instrText>
      </w:r>
      <w:r w:rsidR="00D5452A" w:rsidRPr="008B4BA9">
        <w:rPr>
          <w:rFonts w:ascii="Arial" w:hAnsi="Arial" w:cs="Arial"/>
          <w:color w:val="0E0E0E"/>
          <w:szCs w:val="24"/>
        </w:rPr>
        <w:fldChar w:fldCharType="separate"/>
      </w:r>
      <w:r w:rsidR="005A47EC" w:rsidRPr="005A47EC">
        <w:rPr>
          <w:rFonts w:ascii="Arial" w:hAnsi="Arial" w:cs="Arial"/>
          <w:szCs w:val="24"/>
        </w:rPr>
        <w:t xml:space="preserve">(González </w:t>
      </w:r>
      <w:r w:rsidR="005A47EC" w:rsidRPr="006D7CD3">
        <w:rPr>
          <w:rFonts w:ascii="Arial" w:hAnsi="Arial" w:cs="Arial"/>
          <w:i/>
          <w:szCs w:val="24"/>
        </w:rPr>
        <w:t>et al.</w:t>
      </w:r>
      <w:r w:rsidR="005A47EC" w:rsidRPr="005A47EC">
        <w:rPr>
          <w:rFonts w:ascii="Arial" w:hAnsi="Arial" w:cs="Arial"/>
          <w:szCs w:val="24"/>
        </w:rPr>
        <w:t>, 2010; Velá</w:t>
      </w:r>
      <w:r w:rsidR="006D7CD3">
        <w:rPr>
          <w:rFonts w:ascii="Arial" w:hAnsi="Arial" w:cs="Arial"/>
          <w:szCs w:val="24"/>
        </w:rPr>
        <w:t xml:space="preserve">zquez </w:t>
      </w:r>
      <w:r w:rsidR="006D7CD3">
        <w:rPr>
          <w:rFonts w:ascii="Arial" w:hAnsi="Arial" w:cs="Arial"/>
          <w:i/>
          <w:szCs w:val="24"/>
        </w:rPr>
        <w:t>et al.</w:t>
      </w:r>
      <w:r w:rsidR="006D7CD3">
        <w:rPr>
          <w:rFonts w:ascii="Arial" w:hAnsi="Arial" w:cs="Arial"/>
          <w:szCs w:val="24"/>
        </w:rPr>
        <w:t>, 2010</w:t>
      </w:r>
      <w:r w:rsidR="005A47EC" w:rsidRPr="005A47EC">
        <w:rPr>
          <w:rFonts w:ascii="Arial" w:hAnsi="Arial" w:cs="Arial"/>
          <w:szCs w:val="24"/>
        </w:rPr>
        <w:t>)</w:t>
      </w:r>
      <w:r w:rsidR="00D5452A" w:rsidRPr="008B4BA9">
        <w:rPr>
          <w:rFonts w:ascii="Arial" w:hAnsi="Arial" w:cs="Arial"/>
          <w:color w:val="0E0E0E"/>
          <w:szCs w:val="24"/>
        </w:rPr>
        <w:fldChar w:fldCharType="end"/>
      </w:r>
      <w:r w:rsidR="00587F82">
        <w:rPr>
          <w:rFonts w:ascii="Arial" w:hAnsi="Arial" w:cs="Arial"/>
          <w:color w:val="0E0E0E"/>
          <w:szCs w:val="24"/>
        </w:rPr>
        <w:t>,</w:t>
      </w:r>
      <w:r w:rsidR="00B43E78" w:rsidRPr="008B4BA9">
        <w:rPr>
          <w:rFonts w:ascii="Arial" w:hAnsi="Arial" w:cs="Arial"/>
          <w:color w:val="0E0E0E"/>
          <w:szCs w:val="24"/>
        </w:rPr>
        <w:t xml:space="preserve"> l</w:t>
      </w:r>
      <w:r w:rsidR="007C6C85" w:rsidRPr="008B4BA9">
        <w:rPr>
          <w:rFonts w:ascii="Arial" w:hAnsi="Arial" w:cs="Arial"/>
          <w:color w:val="0E0E0E"/>
          <w:szCs w:val="24"/>
        </w:rPr>
        <w:t xml:space="preserve">as dinámicas de </w:t>
      </w:r>
      <w:r w:rsidR="00FD5015" w:rsidRPr="008B4BA9">
        <w:rPr>
          <w:rFonts w:ascii="Arial" w:hAnsi="Arial" w:cs="Arial"/>
          <w:color w:val="0E0E0E"/>
          <w:szCs w:val="24"/>
        </w:rPr>
        <w:t>estos</w:t>
      </w:r>
      <w:r w:rsidR="007C6C85" w:rsidRPr="008B4BA9">
        <w:rPr>
          <w:rFonts w:ascii="Arial" w:hAnsi="Arial" w:cs="Arial"/>
          <w:color w:val="0E0E0E"/>
          <w:szCs w:val="24"/>
        </w:rPr>
        <w:t xml:space="preserve"> cambios permiten</w:t>
      </w:r>
      <w:r w:rsidR="00505377" w:rsidRPr="008B4BA9">
        <w:rPr>
          <w:rFonts w:ascii="Arial" w:hAnsi="Arial" w:cs="Arial"/>
          <w:color w:val="0E0E0E"/>
          <w:szCs w:val="24"/>
        </w:rPr>
        <w:t xml:space="preserve"> </w:t>
      </w:r>
      <w:r w:rsidR="00AF1329" w:rsidRPr="008B4BA9">
        <w:rPr>
          <w:rFonts w:ascii="Arial" w:hAnsi="Arial" w:cs="Arial"/>
          <w:color w:val="0E0E0E"/>
          <w:szCs w:val="24"/>
        </w:rPr>
        <w:t>conocer la tendencia de</w:t>
      </w:r>
      <w:r w:rsidR="00505377" w:rsidRPr="008B4BA9">
        <w:rPr>
          <w:rFonts w:ascii="Arial" w:hAnsi="Arial" w:cs="Arial"/>
          <w:color w:val="0E0E0E"/>
          <w:szCs w:val="24"/>
        </w:rPr>
        <w:t xml:space="preserve"> p</w:t>
      </w:r>
      <w:r w:rsidR="007C6C85" w:rsidRPr="008B4BA9">
        <w:rPr>
          <w:rFonts w:ascii="Arial" w:hAnsi="Arial" w:cs="Arial"/>
          <w:color w:val="0E0E0E"/>
          <w:szCs w:val="24"/>
        </w:rPr>
        <w:t xml:space="preserve">roducción de cultivos perennes, </w:t>
      </w:r>
      <w:r w:rsidR="00EB05C2" w:rsidRPr="008B4BA9">
        <w:rPr>
          <w:rFonts w:ascii="Arial" w:hAnsi="Arial" w:cs="Arial"/>
          <w:color w:val="0E0E0E"/>
          <w:szCs w:val="24"/>
        </w:rPr>
        <w:t xml:space="preserve">siendo </w:t>
      </w:r>
      <w:r w:rsidR="007C6C85" w:rsidRPr="008B4BA9">
        <w:rPr>
          <w:rFonts w:ascii="Arial" w:hAnsi="Arial" w:cs="Arial"/>
          <w:color w:val="0E0E0E"/>
          <w:szCs w:val="24"/>
        </w:rPr>
        <w:t xml:space="preserve">este tipo </w:t>
      </w:r>
      <w:r w:rsidR="00337112" w:rsidRPr="008B4BA9">
        <w:rPr>
          <w:rFonts w:ascii="Arial" w:hAnsi="Arial" w:cs="Arial"/>
          <w:color w:val="0E0E0E"/>
          <w:szCs w:val="24"/>
        </w:rPr>
        <w:t xml:space="preserve">cambio </w:t>
      </w:r>
      <w:r w:rsidR="00146B72">
        <w:rPr>
          <w:rFonts w:ascii="Arial" w:hAnsi="Arial" w:cs="Arial"/>
          <w:color w:val="0E0E0E"/>
          <w:szCs w:val="24"/>
        </w:rPr>
        <w:t>una transición</w:t>
      </w:r>
      <w:r w:rsidR="00EB05C2" w:rsidRPr="008B4BA9">
        <w:rPr>
          <w:rFonts w:ascii="Arial" w:hAnsi="Arial" w:cs="Arial"/>
          <w:color w:val="0E0E0E"/>
          <w:szCs w:val="24"/>
        </w:rPr>
        <w:t xml:space="preserve"> común</w:t>
      </w:r>
      <w:r w:rsidR="00613641" w:rsidRPr="008B4BA9">
        <w:rPr>
          <w:rFonts w:ascii="Arial" w:hAnsi="Arial" w:cs="Arial"/>
          <w:color w:val="0E0E0E"/>
          <w:szCs w:val="24"/>
        </w:rPr>
        <w:t xml:space="preserve"> </w:t>
      </w:r>
      <w:r w:rsidR="00146B72">
        <w:rPr>
          <w:rFonts w:ascii="Arial" w:hAnsi="Arial" w:cs="Arial"/>
          <w:color w:val="0E0E0E"/>
          <w:szCs w:val="24"/>
        </w:rPr>
        <w:t xml:space="preserve">en el área agrícola </w:t>
      </w:r>
      <w:r w:rsidR="00587F82">
        <w:rPr>
          <w:rFonts w:ascii="Arial" w:hAnsi="Arial" w:cs="Arial"/>
          <w:color w:val="0E0E0E"/>
          <w:szCs w:val="24"/>
        </w:rPr>
        <w:t>como reportado por</w:t>
      </w:r>
      <w:r w:rsidR="00EA2396" w:rsidRPr="008B4BA9">
        <w:rPr>
          <w:rFonts w:ascii="Arial" w:hAnsi="Arial" w:cs="Arial"/>
          <w:color w:val="0E0E0E"/>
          <w:szCs w:val="24"/>
        </w:rPr>
        <w:t xml:space="preserve"> </w:t>
      </w:r>
      <w:r w:rsidR="00EA2396" w:rsidRPr="008B4BA9">
        <w:rPr>
          <w:rFonts w:ascii="Arial" w:hAnsi="Arial" w:cs="Arial"/>
          <w:color w:val="0E0E0E"/>
          <w:szCs w:val="24"/>
        </w:rPr>
        <w:fldChar w:fldCharType="begin"/>
      </w:r>
      <w:r w:rsidR="00EA0CB1">
        <w:rPr>
          <w:rFonts w:ascii="Arial" w:hAnsi="Arial" w:cs="Arial"/>
          <w:color w:val="0E0E0E"/>
          <w:szCs w:val="24"/>
        </w:rPr>
        <w:instrText xml:space="preserve"> ADDIN ZOTERO_ITEM CSL_CITATION {"citationID":"cNaPGWhY","properties":{"formattedCitation":"(ForestCarbon, 2013)","plainCitation":"(ForestCarbon, 2013)"},"citationItems":[{"id":40,"uris":["http://zotero.org/users/3351236/items/JMBWUWBT"],"uri":["http://zotero.org/users/3351236/items/JMBWUWBT"],"itemData":{"id":40,"type":"report","title":"Estimación de los costos de oportunidad de REDD+","publisher":"Forest Carbon Partnership Facility","page":"2","author":[{"literal":"ForestCarbon"}],"issued":{"date-parts":[["2013"]]}}}],"schema":"https://github.com/citation-style-language/schema/raw/master/csl-citation.json"} </w:instrText>
      </w:r>
      <w:r w:rsidR="00EA2396" w:rsidRPr="008B4BA9">
        <w:rPr>
          <w:rFonts w:ascii="Arial" w:hAnsi="Arial" w:cs="Arial"/>
          <w:color w:val="0E0E0E"/>
          <w:szCs w:val="24"/>
        </w:rPr>
        <w:fldChar w:fldCharType="separate"/>
      </w:r>
      <w:r w:rsidR="00EA0CB1" w:rsidRPr="00EA0CB1">
        <w:rPr>
          <w:rFonts w:ascii="Arial" w:hAnsi="Arial" w:cs="Arial"/>
        </w:rPr>
        <w:t>(ForestCarbon, 2013)</w:t>
      </w:r>
      <w:r w:rsidR="00EA2396" w:rsidRPr="008B4BA9">
        <w:rPr>
          <w:rFonts w:ascii="Arial" w:hAnsi="Arial" w:cs="Arial"/>
          <w:color w:val="0E0E0E"/>
          <w:szCs w:val="24"/>
        </w:rPr>
        <w:fldChar w:fldCharType="end"/>
      </w:r>
      <w:r w:rsidR="00B21026" w:rsidRPr="008B4BA9">
        <w:rPr>
          <w:rFonts w:ascii="Arial" w:hAnsi="Arial" w:cs="Arial"/>
          <w:color w:val="0E0E0E"/>
          <w:szCs w:val="24"/>
        </w:rPr>
        <w:t>.</w:t>
      </w:r>
      <w:r w:rsidR="00E33EFC" w:rsidRPr="008B4BA9">
        <w:rPr>
          <w:rFonts w:ascii="Arial" w:hAnsi="Arial" w:cs="Arial"/>
          <w:color w:val="0E0E0E"/>
          <w:szCs w:val="24"/>
        </w:rPr>
        <w:t xml:space="preserve"> </w:t>
      </w:r>
      <w:r w:rsidR="00613641" w:rsidRPr="008B4BA9">
        <w:rPr>
          <w:rFonts w:ascii="Arial" w:hAnsi="Arial" w:cs="Arial"/>
          <w:color w:val="0E0E0E"/>
          <w:szCs w:val="24"/>
        </w:rPr>
        <w:t xml:space="preserve">Además, </w:t>
      </w:r>
      <w:r w:rsidR="00E1457B" w:rsidRPr="008B4BA9">
        <w:rPr>
          <w:rFonts w:ascii="Arial" w:hAnsi="Arial" w:cs="Arial"/>
          <w:color w:val="0E0E0E"/>
          <w:szCs w:val="24"/>
        </w:rPr>
        <w:t>en el</w:t>
      </w:r>
      <w:r w:rsidR="00EB60B3" w:rsidRPr="008B4BA9">
        <w:rPr>
          <w:rFonts w:ascii="Arial" w:hAnsi="Arial" w:cs="Arial"/>
          <w:color w:val="0E0E0E"/>
          <w:szCs w:val="24"/>
        </w:rPr>
        <w:t xml:space="preserve"> 2014 </w:t>
      </w:r>
      <w:r w:rsidR="00E1457B" w:rsidRPr="008B4BA9">
        <w:rPr>
          <w:rFonts w:ascii="Arial" w:hAnsi="Arial" w:cs="Arial"/>
          <w:color w:val="0E0E0E"/>
          <w:szCs w:val="24"/>
        </w:rPr>
        <w:t xml:space="preserve">se evidenció </w:t>
      </w:r>
      <w:r w:rsidR="00EB60B3" w:rsidRPr="008B4BA9">
        <w:rPr>
          <w:rFonts w:ascii="Arial" w:hAnsi="Arial" w:cs="Arial"/>
          <w:color w:val="0E0E0E"/>
          <w:szCs w:val="24"/>
        </w:rPr>
        <w:t xml:space="preserve">el </w:t>
      </w:r>
      <w:r w:rsidR="00E1457B" w:rsidRPr="008B4BA9">
        <w:rPr>
          <w:rFonts w:ascii="Arial" w:hAnsi="Arial" w:cs="Arial"/>
          <w:color w:val="0E0E0E"/>
          <w:szCs w:val="24"/>
        </w:rPr>
        <w:t>aumento</w:t>
      </w:r>
      <w:r w:rsidR="00613641" w:rsidRPr="008B4BA9">
        <w:rPr>
          <w:rFonts w:ascii="Arial" w:hAnsi="Arial" w:cs="Arial"/>
          <w:color w:val="0E0E0E"/>
          <w:szCs w:val="24"/>
        </w:rPr>
        <w:t xml:space="preserve"> de áreas con </w:t>
      </w:r>
      <w:r w:rsidR="00613641" w:rsidRPr="00CB2F29">
        <w:rPr>
          <w:rFonts w:ascii="Arial" w:hAnsi="Arial" w:cs="Arial"/>
          <w:i/>
          <w:color w:val="0E0E0E"/>
          <w:szCs w:val="24"/>
        </w:rPr>
        <w:t>cultivos permanentes</w:t>
      </w:r>
      <w:r w:rsidR="00EB60B3" w:rsidRPr="008B4BA9">
        <w:rPr>
          <w:rFonts w:ascii="Arial" w:hAnsi="Arial" w:cs="Arial"/>
          <w:color w:val="0E0E0E"/>
          <w:szCs w:val="24"/>
        </w:rPr>
        <w:t>,</w:t>
      </w:r>
      <w:r w:rsidR="00613641" w:rsidRPr="008B4BA9">
        <w:rPr>
          <w:rFonts w:ascii="Arial" w:hAnsi="Arial" w:cs="Arial"/>
          <w:color w:val="0E0E0E"/>
          <w:szCs w:val="24"/>
        </w:rPr>
        <w:t xml:space="preserve"> </w:t>
      </w:r>
      <w:r w:rsidR="00EB60B3" w:rsidRPr="008B4BA9">
        <w:rPr>
          <w:rFonts w:ascii="Arial" w:hAnsi="Arial" w:cs="Arial"/>
          <w:color w:val="0E0E0E"/>
          <w:szCs w:val="24"/>
        </w:rPr>
        <w:t>dentro de los cuales destaca</w:t>
      </w:r>
      <w:r w:rsidR="00613641" w:rsidRPr="008B4BA9">
        <w:rPr>
          <w:rFonts w:ascii="Arial" w:hAnsi="Arial" w:cs="Arial"/>
          <w:color w:val="0E0E0E"/>
          <w:szCs w:val="24"/>
        </w:rPr>
        <w:t xml:space="preserve"> el</w:t>
      </w:r>
      <w:r w:rsidR="00EB60B3" w:rsidRPr="008B4BA9">
        <w:rPr>
          <w:rFonts w:ascii="Arial" w:hAnsi="Arial" w:cs="Arial"/>
          <w:color w:val="0E0E0E"/>
          <w:szCs w:val="24"/>
        </w:rPr>
        <w:t xml:space="preserve"> cultivo de</w:t>
      </w:r>
      <w:r w:rsidR="00613641" w:rsidRPr="008B4BA9">
        <w:rPr>
          <w:rFonts w:ascii="Arial" w:hAnsi="Arial" w:cs="Arial"/>
          <w:color w:val="0E0E0E"/>
          <w:szCs w:val="24"/>
        </w:rPr>
        <w:t xml:space="preserve"> cacao</w:t>
      </w:r>
      <w:r w:rsidR="00E33EFC" w:rsidRPr="008B4BA9">
        <w:rPr>
          <w:rFonts w:ascii="Arial" w:hAnsi="Arial" w:cs="Arial"/>
          <w:color w:val="0E0E0E"/>
          <w:szCs w:val="24"/>
        </w:rPr>
        <w:t xml:space="preserve"> como </w:t>
      </w:r>
      <w:r w:rsidR="00902052">
        <w:rPr>
          <w:rFonts w:ascii="Arial" w:hAnsi="Arial" w:cs="Arial"/>
          <w:color w:val="0E0E0E"/>
          <w:szCs w:val="24"/>
        </w:rPr>
        <w:t>reportado en el</w:t>
      </w:r>
      <w:r w:rsidR="00E33EFC" w:rsidRPr="008B4BA9">
        <w:rPr>
          <w:rFonts w:ascii="Arial" w:hAnsi="Arial" w:cs="Arial"/>
          <w:color w:val="0E0E0E"/>
          <w:szCs w:val="24"/>
        </w:rPr>
        <w:t xml:space="preserve"> informe de</w:t>
      </w:r>
      <w:r w:rsidR="00D306B8" w:rsidRPr="008B4BA9">
        <w:rPr>
          <w:rFonts w:ascii="Arial" w:hAnsi="Arial" w:cs="Arial"/>
          <w:color w:val="0E0E0E"/>
          <w:szCs w:val="24"/>
        </w:rPr>
        <w:t xml:space="preserve"> </w:t>
      </w:r>
      <w:r w:rsidR="00D306B8" w:rsidRPr="008B4BA9">
        <w:rPr>
          <w:rFonts w:ascii="Arial" w:hAnsi="Arial" w:cs="Arial"/>
          <w:color w:val="0E0E0E"/>
          <w:szCs w:val="24"/>
        </w:rPr>
        <w:fldChar w:fldCharType="begin"/>
      </w:r>
      <w:r w:rsidR="00EA0CB1">
        <w:rPr>
          <w:rFonts w:ascii="Arial" w:hAnsi="Arial" w:cs="Arial"/>
          <w:color w:val="0E0E0E"/>
          <w:szCs w:val="24"/>
        </w:rPr>
        <w:instrText xml:space="preserve"> ADDIN ZOTERO_ITEM CSL_CITATION {"citationID":"6t6AmYim","properties":{"formattedCitation":"(Inteligencia Comercial e Inversiones, 2013)","plainCitation":"(Inteligencia Comercial e Inversiones, 2013)"},"citationItems":[{"id":39,"uris":["http://zotero.org/users/3351236/items/D9XE4NQW"],"uri":["http://zotero.org/users/3351236/items/D9XE4NQW"],"itemData":{"id":39,"type":"report","title":"Análisis del sector cacao y elaborados","publisher":"Instituto de promción de exportaciones e inversiones. Pro Ecuador.","author":[{"literal":"Inteligencia Comercial e Inversiones"}],"issued":{"date-parts":[["2013"]]}}}],"schema":"https://github.com/citation-style-language/schema/raw/master/csl-citation.json"} </w:instrText>
      </w:r>
      <w:r w:rsidR="00D306B8" w:rsidRPr="008B4BA9">
        <w:rPr>
          <w:rFonts w:ascii="Arial" w:hAnsi="Arial" w:cs="Arial"/>
          <w:color w:val="0E0E0E"/>
          <w:szCs w:val="24"/>
        </w:rPr>
        <w:fldChar w:fldCharType="separate"/>
      </w:r>
      <w:r w:rsidR="00EA0CB1" w:rsidRPr="00EA0CB1">
        <w:rPr>
          <w:rFonts w:ascii="Arial" w:hAnsi="Arial" w:cs="Arial"/>
        </w:rPr>
        <w:t>(Inteligencia Comercial e Inversiones, 2013)</w:t>
      </w:r>
      <w:r w:rsidR="00D306B8" w:rsidRPr="008B4BA9">
        <w:rPr>
          <w:rFonts w:ascii="Arial" w:hAnsi="Arial" w:cs="Arial"/>
          <w:color w:val="0E0E0E"/>
          <w:szCs w:val="24"/>
        </w:rPr>
        <w:fldChar w:fldCharType="end"/>
      </w:r>
      <w:r w:rsidR="00587F82">
        <w:rPr>
          <w:rFonts w:ascii="Arial" w:hAnsi="Arial" w:cs="Arial"/>
          <w:color w:val="0E0E0E"/>
          <w:szCs w:val="24"/>
        </w:rPr>
        <w:t>, e</w:t>
      </w:r>
      <w:r w:rsidR="00EB60B3" w:rsidRPr="008B4BA9">
        <w:rPr>
          <w:rFonts w:ascii="Arial" w:hAnsi="Arial" w:cs="Arial"/>
          <w:color w:val="0E0E0E"/>
          <w:szCs w:val="24"/>
        </w:rPr>
        <w:t>sto</w:t>
      </w:r>
      <w:r w:rsidR="00077F1F" w:rsidRPr="008B4BA9">
        <w:rPr>
          <w:rFonts w:ascii="Arial" w:hAnsi="Arial" w:cs="Arial"/>
          <w:color w:val="0E0E0E"/>
          <w:szCs w:val="24"/>
        </w:rPr>
        <w:t>s datos coinciden en parte con el</w:t>
      </w:r>
      <w:r w:rsidR="00812CAD" w:rsidRPr="008B4BA9">
        <w:rPr>
          <w:rFonts w:ascii="Arial" w:hAnsi="Arial" w:cs="Arial"/>
          <w:color w:val="0E0E0E"/>
          <w:szCs w:val="24"/>
        </w:rPr>
        <w:t xml:space="preserve"> incremento de la demanda internaci</w:t>
      </w:r>
      <w:r w:rsidR="00343602" w:rsidRPr="008B4BA9">
        <w:rPr>
          <w:rFonts w:ascii="Arial" w:hAnsi="Arial" w:cs="Arial"/>
          <w:color w:val="0E0E0E"/>
          <w:szCs w:val="24"/>
        </w:rPr>
        <w:t>onal</w:t>
      </w:r>
      <w:r w:rsidR="00962062" w:rsidRPr="008B4BA9">
        <w:rPr>
          <w:rFonts w:ascii="Arial" w:hAnsi="Arial" w:cs="Arial"/>
          <w:color w:val="0E0E0E"/>
          <w:szCs w:val="24"/>
        </w:rPr>
        <w:t xml:space="preserve"> de</w:t>
      </w:r>
      <w:r w:rsidR="00343602" w:rsidRPr="008B4BA9">
        <w:rPr>
          <w:rFonts w:ascii="Arial" w:hAnsi="Arial" w:cs="Arial"/>
          <w:color w:val="0E0E0E"/>
          <w:szCs w:val="24"/>
        </w:rPr>
        <w:t>l</w:t>
      </w:r>
      <w:r w:rsidR="00962062" w:rsidRPr="008B4BA9">
        <w:rPr>
          <w:rFonts w:ascii="Arial" w:hAnsi="Arial" w:cs="Arial"/>
          <w:color w:val="0E0E0E"/>
          <w:szCs w:val="24"/>
        </w:rPr>
        <w:t xml:space="preserve"> cacao </w:t>
      </w:r>
      <w:r w:rsidR="00962062" w:rsidRPr="008B4BA9">
        <w:rPr>
          <w:rFonts w:ascii="Arial" w:hAnsi="Arial" w:cs="Arial"/>
          <w:color w:val="0E0E0E"/>
          <w:szCs w:val="24"/>
        </w:rPr>
        <w:fldChar w:fldCharType="begin"/>
      </w:r>
      <w:r w:rsidR="00EA0CB1">
        <w:rPr>
          <w:rFonts w:ascii="Arial" w:hAnsi="Arial" w:cs="Arial"/>
          <w:color w:val="0E0E0E"/>
          <w:szCs w:val="24"/>
        </w:rPr>
        <w:instrText xml:space="preserve"> ADDIN ZOTERO_ITEM CSL_CITATION {"citationID":"qFOdbK8Q","properties":{"formattedCitation":"(SINAGAP, 2014)","plainCitation":"(SINAGAP, 2014)"},"citationItems":[{"id":35,"uris":["http://zotero.org/users/3351236/items/ZJAKQ6HC"],"uri":["http://zotero.org/users/3351236/items/ZJAKQ6HC"],"itemData":{"id":35,"type":"report","title":"Boletín situacional cacao","genre":"Boletín","URL":"http://sinagap.agricultura.gob.ec/phocadownloadpap/cultivo/2014/dboletin-situacional-de-cacao-2014-actualizado.pdf","author":[{"literal":"SINAGAP"}],"issued":{"date-parts":[["2014"]]}}}],"schema":"https://github.com/citation-style-language/schema/raw/master/csl-citation.json"} </w:instrText>
      </w:r>
      <w:r w:rsidR="00962062" w:rsidRPr="008B4BA9">
        <w:rPr>
          <w:rFonts w:ascii="Arial" w:hAnsi="Arial" w:cs="Arial"/>
          <w:color w:val="0E0E0E"/>
          <w:szCs w:val="24"/>
        </w:rPr>
        <w:fldChar w:fldCharType="separate"/>
      </w:r>
      <w:r w:rsidR="00EA0CB1" w:rsidRPr="00EA0CB1">
        <w:rPr>
          <w:rFonts w:ascii="Arial" w:hAnsi="Arial" w:cs="Arial"/>
        </w:rPr>
        <w:t>(SINAGAP, 2014)</w:t>
      </w:r>
      <w:r w:rsidR="00962062" w:rsidRPr="008B4BA9">
        <w:rPr>
          <w:rFonts w:ascii="Arial" w:hAnsi="Arial" w:cs="Arial"/>
          <w:color w:val="0E0E0E"/>
          <w:szCs w:val="24"/>
        </w:rPr>
        <w:fldChar w:fldCharType="end"/>
      </w:r>
      <w:r w:rsidR="00812CAD" w:rsidRPr="008B4BA9">
        <w:rPr>
          <w:rFonts w:ascii="Arial" w:hAnsi="Arial" w:cs="Arial"/>
          <w:color w:val="0E0E0E"/>
          <w:szCs w:val="24"/>
        </w:rPr>
        <w:t xml:space="preserve">, </w:t>
      </w:r>
      <w:r w:rsidR="00077F1F" w:rsidRPr="008B4BA9">
        <w:rPr>
          <w:rFonts w:ascii="Arial" w:hAnsi="Arial" w:cs="Arial"/>
          <w:color w:val="0E0E0E"/>
          <w:szCs w:val="24"/>
        </w:rPr>
        <w:t xml:space="preserve">y </w:t>
      </w:r>
      <w:r w:rsidR="0077232C">
        <w:rPr>
          <w:rFonts w:ascii="Arial" w:hAnsi="Arial" w:cs="Arial"/>
          <w:color w:val="0E0E0E"/>
          <w:szCs w:val="24"/>
        </w:rPr>
        <w:t xml:space="preserve">en parte </w:t>
      </w:r>
      <w:r w:rsidR="00587F82">
        <w:rPr>
          <w:rFonts w:ascii="Arial" w:hAnsi="Arial" w:cs="Arial"/>
          <w:color w:val="0E0E0E"/>
          <w:szCs w:val="24"/>
        </w:rPr>
        <w:t>con</w:t>
      </w:r>
      <w:r w:rsidR="00812CAD" w:rsidRPr="008B4BA9">
        <w:rPr>
          <w:rFonts w:ascii="Arial" w:hAnsi="Arial" w:cs="Arial"/>
          <w:color w:val="0E0E0E"/>
          <w:szCs w:val="24"/>
        </w:rPr>
        <w:t xml:space="preserve"> </w:t>
      </w:r>
      <w:r w:rsidR="00EB60B3" w:rsidRPr="008B4BA9">
        <w:rPr>
          <w:rFonts w:ascii="Arial" w:hAnsi="Arial" w:cs="Arial"/>
          <w:color w:val="0E0E0E"/>
          <w:szCs w:val="24"/>
        </w:rPr>
        <w:t>la política de estado de</w:t>
      </w:r>
      <w:r w:rsidR="003F77B0" w:rsidRPr="008B4BA9">
        <w:rPr>
          <w:rFonts w:ascii="Arial" w:hAnsi="Arial" w:cs="Arial"/>
          <w:color w:val="0E0E0E"/>
          <w:szCs w:val="24"/>
        </w:rPr>
        <w:t xml:space="preserve"> impulsar el proyecto de reactivación</w:t>
      </w:r>
      <w:r w:rsidR="00613641" w:rsidRPr="008B4BA9">
        <w:rPr>
          <w:rFonts w:ascii="Arial" w:hAnsi="Arial" w:cs="Arial"/>
          <w:color w:val="0E0E0E"/>
          <w:szCs w:val="24"/>
        </w:rPr>
        <w:t xml:space="preserve"> de este cultivo desde el 2012 </w:t>
      </w:r>
      <w:r w:rsidR="0090197C" w:rsidRPr="008B4BA9">
        <w:rPr>
          <w:rFonts w:ascii="Arial" w:hAnsi="Arial" w:cs="Arial"/>
          <w:color w:val="0E0E0E"/>
          <w:szCs w:val="24"/>
        </w:rPr>
        <w:fldChar w:fldCharType="begin"/>
      </w:r>
      <w:r w:rsidR="00EA0CB1">
        <w:rPr>
          <w:rFonts w:ascii="Arial" w:hAnsi="Arial" w:cs="Arial"/>
          <w:color w:val="0E0E0E"/>
          <w:szCs w:val="24"/>
        </w:rPr>
        <w:instrText xml:space="preserve"> ADDIN ZOTERO_ITEM CSL_CITATION {"citationID":"hi7mrg01a","properties":{"formattedCitation":"(MAGAP, 2012; Villon, 2014)","plainCitation":"(MAGAP, 2012; Villon, 2014)"},"citationItems":[{"id":36,"uris":["http://zotero.org/users/3351236/items/4W484B2E"],"uri":["http://zotero.org/users/3351236/items/4W484B2E"],"itemData":{"id":36,"type":"webpage","title":"MAGAP impulsa proyecto de reactivación del Cacao Fino y de Aroma","container-title":"Ministerio de Agricultura, Ganadería, Acuacultura y Pesca","URL":"http://www.agricultura.gob.ec/magap-impulsa-proyecto-de-reactivacion-del-cacao-fino-y-de-aroma/","author":[{"literal":"MAGAP"}],"issued":{"date-parts":[["2012"]]}},"label":"page"},{"id":37,"uris":["http://zotero.org/users/3351236/items/GQWN46CC"],"uri":["http://zotero.org/users/3351236/items/GQWN46CC"],"itemData":{"id":37,"type":"post-weblog","title":"Reactivación del cacao ecuatoriano","container-title":"Todo Comercio exterior","genre":"Blog","URL":"http://comunidad.todocomercioexterior.com.ec/profiles/blogs/reactiviaci-n-del-cacao-ecuatoriano","author":[{"family":"Villon","given":"Liss"}],"issued":{"date-parts":[["2014"]]}},"label":"page"}],"schema":"https://github.com/citation-style-language/schema/raw/master/csl-citation.json"} </w:instrText>
      </w:r>
      <w:r w:rsidR="0090197C" w:rsidRPr="008B4BA9">
        <w:rPr>
          <w:rFonts w:ascii="Arial" w:hAnsi="Arial" w:cs="Arial"/>
          <w:color w:val="0E0E0E"/>
          <w:szCs w:val="24"/>
        </w:rPr>
        <w:fldChar w:fldCharType="separate"/>
      </w:r>
      <w:r w:rsidR="00EA0CB1" w:rsidRPr="00EA0CB1">
        <w:rPr>
          <w:rFonts w:ascii="Arial" w:hAnsi="Arial" w:cs="Arial"/>
        </w:rPr>
        <w:t>(MAGAP, 2012; Villon, 2014)</w:t>
      </w:r>
      <w:r w:rsidR="0090197C" w:rsidRPr="008B4BA9">
        <w:rPr>
          <w:rFonts w:ascii="Arial" w:hAnsi="Arial" w:cs="Arial"/>
          <w:color w:val="0E0E0E"/>
          <w:szCs w:val="24"/>
        </w:rPr>
        <w:fldChar w:fldCharType="end"/>
      </w:r>
      <w:r w:rsidR="00613641" w:rsidRPr="008B4BA9">
        <w:rPr>
          <w:rFonts w:ascii="Arial" w:hAnsi="Arial" w:cs="Arial"/>
          <w:color w:val="0E0E0E"/>
          <w:szCs w:val="24"/>
        </w:rPr>
        <w:t xml:space="preserve">. </w:t>
      </w:r>
    </w:p>
    <w:p w14:paraId="1CDC8DC7" w14:textId="77777777" w:rsidR="00355C12" w:rsidRPr="008B4BA9" w:rsidRDefault="00355C12" w:rsidP="00355C12">
      <w:pPr>
        <w:spacing w:after="0" w:line="240" w:lineRule="auto"/>
        <w:ind w:firstLine="709"/>
        <w:jc w:val="both"/>
        <w:rPr>
          <w:rFonts w:ascii="Arial" w:hAnsi="Arial" w:cs="Arial"/>
          <w:color w:val="0E0E0E"/>
          <w:szCs w:val="24"/>
        </w:rPr>
      </w:pPr>
    </w:p>
    <w:p w14:paraId="52F0BD72" w14:textId="62743F7F" w:rsidR="005263CC" w:rsidRPr="008B4BA9" w:rsidRDefault="00E1457B" w:rsidP="00355C12">
      <w:pPr>
        <w:spacing w:after="0" w:line="240" w:lineRule="auto"/>
        <w:ind w:firstLine="709"/>
        <w:jc w:val="both"/>
        <w:rPr>
          <w:rFonts w:ascii="Arial" w:hAnsi="Arial" w:cs="Arial"/>
          <w:color w:val="0E0E0E"/>
          <w:szCs w:val="24"/>
        </w:rPr>
      </w:pPr>
      <w:r w:rsidRPr="008B4BA9">
        <w:rPr>
          <w:rFonts w:ascii="Arial" w:hAnsi="Arial" w:cs="Arial"/>
          <w:color w:val="0E0E0E"/>
          <w:szCs w:val="24"/>
        </w:rPr>
        <w:t>El análisis en general reveló</w:t>
      </w:r>
      <w:r w:rsidR="00841E7A" w:rsidRPr="008B4BA9">
        <w:rPr>
          <w:rFonts w:ascii="Arial" w:hAnsi="Arial" w:cs="Arial"/>
          <w:color w:val="0E0E0E"/>
          <w:szCs w:val="24"/>
        </w:rPr>
        <w:t xml:space="preserve">, que el primer periodo presentó variaciones </w:t>
      </w:r>
      <w:r w:rsidR="00FD4CFD">
        <w:rPr>
          <w:rFonts w:ascii="Arial" w:hAnsi="Arial" w:cs="Arial"/>
          <w:color w:val="0E0E0E"/>
          <w:szCs w:val="24"/>
        </w:rPr>
        <w:t xml:space="preserve">marcadas </w:t>
      </w:r>
      <w:r w:rsidR="00505377" w:rsidRPr="008B4BA9">
        <w:rPr>
          <w:rFonts w:ascii="Arial" w:hAnsi="Arial" w:cs="Arial"/>
          <w:color w:val="0E0E0E"/>
          <w:szCs w:val="24"/>
        </w:rPr>
        <w:t xml:space="preserve">con porcentajes de </w:t>
      </w:r>
      <w:r w:rsidR="00413F20">
        <w:rPr>
          <w:rFonts w:ascii="Arial" w:hAnsi="Arial" w:cs="Arial"/>
          <w:color w:val="0E0E0E"/>
          <w:szCs w:val="24"/>
        </w:rPr>
        <w:t>cambio</w:t>
      </w:r>
      <w:r w:rsidR="00FD4CFD">
        <w:rPr>
          <w:rFonts w:ascii="Arial" w:hAnsi="Arial" w:cs="Arial"/>
          <w:color w:val="0E0E0E"/>
          <w:szCs w:val="24"/>
        </w:rPr>
        <w:t xml:space="preserve"> e intercambio más altos</w:t>
      </w:r>
      <w:r w:rsidR="00505377" w:rsidRPr="008B4BA9">
        <w:rPr>
          <w:rFonts w:ascii="Arial" w:hAnsi="Arial" w:cs="Arial"/>
          <w:color w:val="0E0E0E"/>
          <w:szCs w:val="24"/>
        </w:rPr>
        <w:t xml:space="preserve"> respecto al segundo período. </w:t>
      </w:r>
      <w:r w:rsidR="009207B2">
        <w:rPr>
          <w:rFonts w:ascii="Arial" w:hAnsi="Arial" w:cs="Arial"/>
          <w:color w:val="0E0E0E"/>
          <w:szCs w:val="24"/>
        </w:rPr>
        <w:t>Dichas variaciones se justifican,</w:t>
      </w:r>
      <w:r w:rsidR="00FD4CFD">
        <w:rPr>
          <w:rFonts w:ascii="Arial" w:hAnsi="Arial" w:cs="Arial"/>
          <w:color w:val="0E0E0E"/>
          <w:szCs w:val="24"/>
        </w:rPr>
        <w:t xml:space="preserve"> en primera instancia al incremento de las actividades antropogénicas</w:t>
      </w:r>
      <w:r w:rsidR="00327E91">
        <w:rPr>
          <w:rFonts w:ascii="Arial" w:hAnsi="Arial" w:cs="Arial"/>
          <w:color w:val="0E0E0E"/>
          <w:szCs w:val="24"/>
        </w:rPr>
        <w:t xml:space="preserve"> </w:t>
      </w:r>
      <w:r w:rsidR="00327E91" w:rsidRPr="008B4BA9">
        <w:rPr>
          <w:rFonts w:ascii="Arial" w:hAnsi="Arial" w:cs="Arial"/>
          <w:color w:val="0E0E0E"/>
          <w:szCs w:val="24"/>
        </w:rPr>
        <w:fldChar w:fldCharType="begin"/>
      </w:r>
      <w:r w:rsidR="003A43B1">
        <w:rPr>
          <w:rFonts w:ascii="Arial" w:hAnsi="Arial" w:cs="Arial"/>
          <w:color w:val="0E0E0E"/>
          <w:szCs w:val="24"/>
        </w:rPr>
        <w:instrText xml:space="preserve"> ADDIN ZOTERO_ITEM CSL_CITATION {"citationID":"k4v5MsJ5","properties":{"unsorted":true,"formattedCitation":"{\\rtf (V\\uc0\\u225{}squez, 1996; Galeana et\\uc0\\u160{}al., 2009)}","plainCitation":"(Vásquez, 1996; Galeana et al., 2009)"},"citationItems":[{"id":6,"uris":["http://zotero.org/users/3351236/items/GQC5G7WU"],"uri":["http://zotero.org/users/3351236/items/GQC5G7WU"],"itemData":{"id":6,"type":"article-journal","title":"El Ordenamiento Territorial y los cambios en el uso de la tierra en Costa Rica","container-title":"Agronomia Costarricense","page":"87-94","volume":"20","issue":"1","author":[{"family":"Vásquez","given":"Alexis"}],"issued":{"date-parts":[["1996"]]}},"label":"page"},{"id":8,"uris":["http://zotero.org/users/3351236/items/WR2GDT6V"],"uri":["http://zotero.org/users/3351236/items/WR2GDT6V"],"itemData":{"id":8,"type":"article-journal","title":"Análisis dimensional de la cobertura vegetal–uso de suelo en la Cuenca del Río Magdalena","container-title":"Ciencia Forestal en México","volume":"34","issue":"105","ISSN":"1405-3586","journalAbbreviation":"Rev. Cien. For. Mex","author":[{"family":"Galeana","given":"José"},{"family":"Corona","given":"Nirani"},{"family":"Ordóñez","given":"José"}],"issued":{"date-parts":[["2009"]]}},"label":"page"}],"schema":"https://github.com/citation-style-language/schema/raw/master/csl-citation.json"} </w:instrText>
      </w:r>
      <w:r w:rsidR="00327E91" w:rsidRPr="008B4BA9">
        <w:rPr>
          <w:rFonts w:ascii="Arial" w:hAnsi="Arial" w:cs="Arial"/>
          <w:color w:val="0E0E0E"/>
          <w:szCs w:val="24"/>
        </w:rPr>
        <w:fldChar w:fldCharType="separate"/>
      </w:r>
      <w:r w:rsidR="00EA0CB1" w:rsidRPr="00EA0CB1">
        <w:rPr>
          <w:rFonts w:ascii="Arial" w:hAnsi="Arial" w:cs="Arial"/>
          <w:szCs w:val="24"/>
        </w:rPr>
        <w:t xml:space="preserve">(Vásquez, 1996; Galeana </w:t>
      </w:r>
      <w:r w:rsidR="00EA0CB1" w:rsidRPr="00E15081">
        <w:rPr>
          <w:rFonts w:ascii="Arial" w:hAnsi="Arial" w:cs="Arial"/>
          <w:i/>
          <w:szCs w:val="24"/>
        </w:rPr>
        <w:t>et al.</w:t>
      </w:r>
      <w:r w:rsidR="00EA0CB1" w:rsidRPr="00EA0CB1">
        <w:rPr>
          <w:rFonts w:ascii="Arial" w:hAnsi="Arial" w:cs="Arial"/>
          <w:szCs w:val="24"/>
        </w:rPr>
        <w:t>, 2009)</w:t>
      </w:r>
      <w:r w:rsidR="00327E91" w:rsidRPr="008B4BA9">
        <w:rPr>
          <w:rFonts w:ascii="Arial" w:hAnsi="Arial" w:cs="Arial"/>
          <w:color w:val="0E0E0E"/>
          <w:szCs w:val="24"/>
        </w:rPr>
        <w:fldChar w:fldCharType="end"/>
      </w:r>
      <w:r w:rsidR="00682A84">
        <w:rPr>
          <w:rFonts w:ascii="Arial" w:hAnsi="Arial" w:cs="Arial"/>
          <w:color w:val="0E0E0E"/>
          <w:szCs w:val="24"/>
        </w:rPr>
        <w:t xml:space="preserve"> y en segunda instancia a </w:t>
      </w:r>
      <w:r w:rsidR="00340B8C" w:rsidRPr="008B4BA9">
        <w:rPr>
          <w:rFonts w:ascii="Arial" w:hAnsi="Arial" w:cs="Arial"/>
          <w:color w:val="0E0E0E"/>
          <w:szCs w:val="24"/>
        </w:rPr>
        <w:t xml:space="preserve">la </w:t>
      </w:r>
      <w:r w:rsidR="00B72220" w:rsidRPr="008B4BA9">
        <w:rPr>
          <w:rFonts w:ascii="Arial" w:hAnsi="Arial" w:cs="Arial"/>
          <w:color w:val="0E0E0E"/>
          <w:szCs w:val="24"/>
        </w:rPr>
        <w:t>calidad de información espacial de</w:t>
      </w:r>
      <w:r w:rsidR="00505377" w:rsidRPr="008B4BA9">
        <w:rPr>
          <w:rFonts w:ascii="Arial" w:hAnsi="Arial" w:cs="Arial"/>
          <w:color w:val="0E0E0E"/>
          <w:szCs w:val="24"/>
        </w:rPr>
        <w:t xml:space="preserve"> cobertura</w:t>
      </w:r>
      <w:r w:rsidR="00B72220" w:rsidRPr="008B4BA9">
        <w:rPr>
          <w:rFonts w:ascii="Arial" w:hAnsi="Arial" w:cs="Arial"/>
          <w:color w:val="0E0E0E"/>
          <w:szCs w:val="24"/>
        </w:rPr>
        <w:t xml:space="preserve"> y uso del suelo</w:t>
      </w:r>
      <w:r w:rsidR="00505377" w:rsidRPr="008B4BA9">
        <w:rPr>
          <w:rFonts w:ascii="Arial" w:hAnsi="Arial" w:cs="Arial"/>
          <w:color w:val="0E0E0E"/>
          <w:szCs w:val="24"/>
        </w:rPr>
        <w:t xml:space="preserve">, siendo en muchas partes no cercana a la realidad </w:t>
      </w:r>
      <w:r w:rsidR="00146B72">
        <w:rPr>
          <w:rFonts w:ascii="Arial" w:hAnsi="Arial" w:cs="Arial"/>
          <w:color w:val="0E0E0E"/>
          <w:szCs w:val="24"/>
        </w:rPr>
        <w:t xml:space="preserve">del </w:t>
      </w:r>
      <w:r w:rsidR="006F2992">
        <w:rPr>
          <w:rFonts w:ascii="Arial" w:hAnsi="Arial" w:cs="Arial"/>
          <w:color w:val="0E0E0E"/>
          <w:szCs w:val="24"/>
        </w:rPr>
        <w:t xml:space="preserve">territorio </w:t>
      </w:r>
      <w:r w:rsidR="00914AB2" w:rsidRPr="008B4BA9">
        <w:rPr>
          <w:rFonts w:ascii="Arial" w:hAnsi="Arial" w:cs="Arial"/>
          <w:color w:val="0E0E0E"/>
          <w:szCs w:val="24"/>
        </w:rPr>
        <w:fldChar w:fldCharType="begin"/>
      </w:r>
      <w:r w:rsidR="003A43B1">
        <w:rPr>
          <w:rFonts w:ascii="Arial" w:hAnsi="Arial" w:cs="Arial"/>
          <w:color w:val="0E0E0E"/>
          <w:szCs w:val="24"/>
        </w:rPr>
        <w:instrText xml:space="preserve"> ADDIN ZOTERO_ITEM CSL_CITATION {"citationID":"n1ai4jrpl","properties":{"unsorted":true,"formattedCitation":"{\\rtf (Zhao et\\uc0\\u160{}al., 2016; Yu et\\uc0\\u160{}al., 2014)}","plainCitation":"(Zhao et al., 2016; Yu et al., 2014)"},"citationItems":[{"id":22,"uris":["http://zotero.org/users/3351236/items/HA264TEF"],"uri":["http://zotero.org/users/3351236/items/HA264TEF"],"itemData":{"id":22,"type":"article-journal","title":"Detailed dynamic land cover mapping of Chile: Accuracy improvement by integrating multi-temporal data","container-title":"Remote Sensing of Environment","page":"170–185","volume":"183","author":[{"family":"Zhao","given":"Yuanyuan"},{"family":"Feng","given":"Duole"},{"family":"Yu","given":"Le"},{"family":"Wang","given":"Xiaoyi"},{"family":"Chen","given":"Yanlei"},{"family":"Bai","given":"Yuqi"},{"family":"Hernández","given":"H. Jaime"},{"family":"Galleguillos","given":"Mauricio"},{"family":"Estades","given":"Cristian"},{"family":"Biging","given":"Gregory S."},{"family":"Radke","given":"John D."},{"family":"Gong","given":"Peng"}],"issued":{"date-parts":[["2016"]]}},"label":"page"},{"id":32,"uris":["http://zotero.org/users/3351236/items/57G9BZBH"],"uri":["http://zotero.org/users/3351236/items/57G9BZBH"],"itemData":{"id":32,"type":"article-journal","title":"Meta-discoveries from a synthesis of satellite-based land-covermapping research.","container-title":"International Journal of Remote Sensing","page":"4573–4588","volume":"35","issue":"13","DOI":"http://dx.doi.org/10.1080/01431161.2014.930206","author":[{"family":"Yu","given":"Le"},{"family":"Liang","given":"Lu"},{"family":"Wang","given":"Jie"},{"family":"Zhao","given":"Yuanyuan"},{"family":"Cheng","given":"Qu"},{"family":"Hu","given":"Luanyun"},{"family":"Liu","given":"Shuang"},{"family":"Yu","given":"Liang"},{"family":"Wang","given":"Xiaoyi"},{"family":"Zhu","given":"Peng"},{"family":"Li","given":"Xueyan"},{"family":"Xu","given":"Yue"},{"family":"Li","given":"Chongcong"},{"family":"Fu","given":"Wei"},{"family":"Li","given":"Xuecao"},{"family":"Li","given":"Wenyu"},{"family":"Liu","given":"Caixia"},{"family":"Cong","given":"Na"},{"family":"Zhang","given":"Han"},{"family":"Sun","given":"Fangdi"},{"family":"Bi","given":"Xinfang"},{"family":"Xin","given":"Qinchuan"},{"family":"Li","given":"Dandan"},{"family":"Yan","given":"Donghui"},{"family":"Zhu","given":"Zhiliang"},{"family":"Goodchild","given":"Michael F."},{"family":"Gong","given":"Peng"}],"issued":{"date-parts":[["2014"]]}},"label":"page"}],"schema":"https://github.com/citation-style-language/schema/raw/master/csl-citation.json"} </w:instrText>
      </w:r>
      <w:r w:rsidR="00914AB2" w:rsidRPr="008B4BA9">
        <w:rPr>
          <w:rFonts w:ascii="Arial" w:hAnsi="Arial" w:cs="Arial"/>
          <w:color w:val="0E0E0E"/>
          <w:szCs w:val="24"/>
        </w:rPr>
        <w:fldChar w:fldCharType="separate"/>
      </w:r>
      <w:r w:rsidR="00EA0CB1" w:rsidRPr="00EA0CB1">
        <w:rPr>
          <w:rFonts w:ascii="Arial" w:hAnsi="Arial" w:cs="Arial"/>
          <w:szCs w:val="24"/>
        </w:rPr>
        <w:t xml:space="preserve">(Zhao </w:t>
      </w:r>
      <w:r w:rsidR="00EA0CB1" w:rsidRPr="00E15081">
        <w:rPr>
          <w:rFonts w:ascii="Arial" w:hAnsi="Arial" w:cs="Arial"/>
          <w:i/>
          <w:szCs w:val="24"/>
        </w:rPr>
        <w:t>et al.</w:t>
      </w:r>
      <w:r w:rsidR="00EA0CB1" w:rsidRPr="00EA0CB1">
        <w:rPr>
          <w:rFonts w:ascii="Arial" w:hAnsi="Arial" w:cs="Arial"/>
          <w:szCs w:val="24"/>
        </w:rPr>
        <w:t xml:space="preserve">, 2016; Yu </w:t>
      </w:r>
      <w:r w:rsidR="00EA0CB1" w:rsidRPr="00E15081">
        <w:rPr>
          <w:rFonts w:ascii="Arial" w:hAnsi="Arial" w:cs="Arial"/>
          <w:i/>
          <w:szCs w:val="24"/>
        </w:rPr>
        <w:t>et al.</w:t>
      </w:r>
      <w:r w:rsidR="00EA0CB1" w:rsidRPr="00EA0CB1">
        <w:rPr>
          <w:rFonts w:ascii="Arial" w:hAnsi="Arial" w:cs="Arial"/>
          <w:szCs w:val="24"/>
        </w:rPr>
        <w:t>, 2014)</w:t>
      </w:r>
      <w:r w:rsidR="00914AB2" w:rsidRPr="008B4BA9">
        <w:rPr>
          <w:rFonts w:ascii="Arial" w:hAnsi="Arial" w:cs="Arial"/>
          <w:color w:val="0E0E0E"/>
          <w:szCs w:val="24"/>
        </w:rPr>
        <w:fldChar w:fldCharType="end"/>
      </w:r>
      <w:r w:rsidR="00343602" w:rsidRPr="008B4BA9">
        <w:rPr>
          <w:rFonts w:ascii="Arial" w:hAnsi="Arial" w:cs="Arial"/>
          <w:color w:val="0E0E0E"/>
          <w:szCs w:val="24"/>
        </w:rPr>
        <w:t>.</w:t>
      </w:r>
    </w:p>
    <w:p w14:paraId="0BB530C3" w14:textId="77777777" w:rsidR="00C75FFB" w:rsidRDefault="00C75FFB" w:rsidP="00EE039C">
      <w:pPr>
        <w:spacing w:after="0" w:line="240" w:lineRule="auto"/>
        <w:ind w:firstLine="709"/>
        <w:jc w:val="both"/>
        <w:rPr>
          <w:rFonts w:ascii="Arial" w:hAnsi="Arial" w:cs="Arial"/>
          <w:szCs w:val="24"/>
        </w:rPr>
      </w:pPr>
    </w:p>
    <w:p w14:paraId="411C5C3E" w14:textId="77777777" w:rsidR="00C75FFB" w:rsidRPr="009359D0" w:rsidRDefault="00C75FFB" w:rsidP="002E25AF">
      <w:pPr>
        <w:pStyle w:val="Ttulo1"/>
        <w:numPr>
          <w:ilvl w:val="0"/>
          <w:numId w:val="3"/>
        </w:numPr>
        <w:spacing w:before="0"/>
        <w:ind w:left="0" w:firstLine="142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CONCLUSIONES</w:t>
      </w:r>
    </w:p>
    <w:p w14:paraId="780B8139" w14:textId="77777777" w:rsidR="00C75FFB" w:rsidRDefault="00F964ED" w:rsidP="00EE039C">
      <w:pPr>
        <w:spacing w:after="0" w:line="240" w:lineRule="auto"/>
        <w:ind w:firstLine="709"/>
        <w:jc w:val="both"/>
        <w:rPr>
          <w:rFonts w:ascii="Arial" w:hAnsi="Arial" w:cs="Arial"/>
          <w:szCs w:val="24"/>
        </w:rPr>
      </w:pPr>
      <w:r w:rsidRPr="008B4BA9">
        <w:rPr>
          <w:rFonts w:ascii="Arial" w:hAnsi="Arial" w:cs="Arial"/>
          <w:szCs w:val="24"/>
        </w:rPr>
        <w:t xml:space="preserve"> </w:t>
      </w:r>
    </w:p>
    <w:p w14:paraId="586FDC71" w14:textId="2AF5BDB2" w:rsidR="00D33B7B" w:rsidRDefault="002E45DC" w:rsidP="00355C12">
      <w:pPr>
        <w:spacing w:after="0" w:line="240" w:lineRule="auto"/>
        <w:ind w:firstLine="709"/>
        <w:jc w:val="both"/>
        <w:rPr>
          <w:rFonts w:ascii="Arial" w:hAnsi="Arial" w:cs="Arial"/>
          <w:szCs w:val="24"/>
        </w:rPr>
      </w:pPr>
      <w:r w:rsidRPr="008B4BA9">
        <w:rPr>
          <w:rFonts w:ascii="Arial" w:hAnsi="Arial" w:cs="Arial"/>
          <w:szCs w:val="24"/>
        </w:rPr>
        <w:t>L</w:t>
      </w:r>
      <w:r w:rsidR="00F964ED" w:rsidRPr="008B4BA9">
        <w:rPr>
          <w:rFonts w:ascii="Arial" w:hAnsi="Arial" w:cs="Arial"/>
          <w:szCs w:val="24"/>
        </w:rPr>
        <w:t>os SIG mediante</w:t>
      </w:r>
      <w:r w:rsidR="00066557" w:rsidRPr="008B4BA9">
        <w:rPr>
          <w:rFonts w:ascii="Arial" w:hAnsi="Arial" w:cs="Arial"/>
          <w:szCs w:val="24"/>
        </w:rPr>
        <w:t xml:space="preserve"> la matriz </w:t>
      </w:r>
      <w:r w:rsidR="00545150">
        <w:rPr>
          <w:rFonts w:ascii="Arial" w:hAnsi="Arial" w:cs="Arial"/>
          <w:szCs w:val="24"/>
        </w:rPr>
        <w:t>de tabulación cruzada</w:t>
      </w:r>
      <w:r w:rsidR="00F964ED" w:rsidRPr="008B4BA9">
        <w:rPr>
          <w:rFonts w:ascii="Arial" w:hAnsi="Arial" w:cs="Arial"/>
          <w:szCs w:val="24"/>
        </w:rPr>
        <w:t>,</w:t>
      </w:r>
      <w:r w:rsidR="00314572" w:rsidRPr="008B4BA9">
        <w:rPr>
          <w:rFonts w:ascii="Arial" w:hAnsi="Arial" w:cs="Arial"/>
          <w:szCs w:val="24"/>
        </w:rPr>
        <w:t xml:space="preserve"> mostró</w:t>
      </w:r>
      <w:r w:rsidR="00F964ED" w:rsidRPr="008B4BA9">
        <w:rPr>
          <w:rFonts w:ascii="Arial" w:hAnsi="Arial" w:cs="Arial"/>
          <w:szCs w:val="24"/>
        </w:rPr>
        <w:t xml:space="preserve"> ser</w:t>
      </w:r>
      <w:r w:rsidR="00C02E07" w:rsidRPr="008B4BA9">
        <w:rPr>
          <w:rFonts w:ascii="Arial" w:hAnsi="Arial" w:cs="Arial"/>
          <w:szCs w:val="24"/>
        </w:rPr>
        <w:t xml:space="preserve"> una herramienta idónea para evaluar </w:t>
      </w:r>
      <w:r w:rsidR="00F964ED" w:rsidRPr="008B4BA9">
        <w:rPr>
          <w:rFonts w:ascii="Arial" w:hAnsi="Arial" w:cs="Arial"/>
          <w:szCs w:val="24"/>
        </w:rPr>
        <w:t>los cambios</w:t>
      </w:r>
      <w:r w:rsidR="006E6E63" w:rsidRPr="008B4BA9">
        <w:rPr>
          <w:rFonts w:ascii="Arial" w:hAnsi="Arial" w:cs="Arial"/>
          <w:szCs w:val="24"/>
        </w:rPr>
        <w:t xml:space="preserve"> </w:t>
      </w:r>
      <w:r w:rsidR="00066557" w:rsidRPr="008B4BA9">
        <w:rPr>
          <w:rFonts w:ascii="Arial" w:hAnsi="Arial" w:cs="Arial"/>
          <w:szCs w:val="24"/>
        </w:rPr>
        <w:t>de la cobertura y uso</w:t>
      </w:r>
      <w:r w:rsidR="00D33B7B">
        <w:rPr>
          <w:rFonts w:ascii="Arial" w:hAnsi="Arial" w:cs="Arial"/>
          <w:szCs w:val="24"/>
        </w:rPr>
        <w:t xml:space="preserve"> del suelo en el área de estudio, sea por su practicidad que por su facilidad de aplicación en </w:t>
      </w:r>
      <w:r w:rsidR="0054119E">
        <w:rPr>
          <w:rFonts w:ascii="Arial" w:hAnsi="Arial" w:cs="Arial"/>
          <w:szCs w:val="24"/>
        </w:rPr>
        <w:t>diferentes zonas geográficas.</w:t>
      </w:r>
    </w:p>
    <w:p w14:paraId="5A6324C3" w14:textId="77777777" w:rsidR="00355C12" w:rsidRDefault="00355C12" w:rsidP="00355C12">
      <w:pPr>
        <w:spacing w:after="0" w:line="240" w:lineRule="auto"/>
        <w:ind w:firstLine="709"/>
        <w:jc w:val="both"/>
        <w:rPr>
          <w:rFonts w:ascii="Arial" w:hAnsi="Arial" w:cs="Arial"/>
          <w:szCs w:val="24"/>
        </w:rPr>
      </w:pPr>
    </w:p>
    <w:p w14:paraId="6C696B94" w14:textId="4502FC68" w:rsidR="006E6E63" w:rsidRDefault="00E941D9" w:rsidP="002E25AF">
      <w:pPr>
        <w:spacing w:after="0" w:line="240" w:lineRule="auto"/>
        <w:ind w:firstLine="709"/>
        <w:jc w:val="both"/>
        <w:rPr>
          <w:rFonts w:ascii="Arial" w:hAnsi="Arial" w:cs="Arial"/>
          <w:szCs w:val="24"/>
        </w:rPr>
      </w:pPr>
      <w:r>
        <w:rPr>
          <w:rFonts w:ascii="Arial" w:hAnsi="Arial" w:cs="Arial"/>
          <w:szCs w:val="24"/>
        </w:rPr>
        <w:lastRenderedPageBreak/>
        <w:t xml:space="preserve">En este sentido, </w:t>
      </w:r>
      <w:r w:rsidR="00FB436B">
        <w:rPr>
          <w:rFonts w:ascii="Arial" w:hAnsi="Arial" w:cs="Arial"/>
          <w:szCs w:val="24"/>
        </w:rPr>
        <w:t>los resultados</w:t>
      </w:r>
      <w:r w:rsidR="001C01E1" w:rsidRPr="008B4BA9">
        <w:rPr>
          <w:rFonts w:ascii="Arial" w:hAnsi="Arial" w:cs="Arial"/>
          <w:szCs w:val="24"/>
        </w:rPr>
        <w:t xml:space="preserve"> </w:t>
      </w:r>
      <w:r w:rsidR="00A10320" w:rsidRPr="008B4BA9">
        <w:rPr>
          <w:rFonts w:ascii="Arial" w:hAnsi="Arial" w:cs="Arial"/>
          <w:szCs w:val="24"/>
        </w:rPr>
        <w:t>mostraron</w:t>
      </w:r>
      <w:r w:rsidR="001C01E1" w:rsidRPr="008B4BA9">
        <w:rPr>
          <w:rFonts w:ascii="Arial" w:hAnsi="Arial" w:cs="Arial"/>
          <w:szCs w:val="24"/>
        </w:rPr>
        <w:t xml:space="preserve"> </w:t>
      </w:r>
      <w:r w:rsidR="006E6E63" w:rsidRPr="008B4BA9">
        <w:rPr>
          <w:rFonts w:ascii="Arial" w:hAnsi="Arial" w:cs="Arial"/>
          <w:szCs w:val="24"/>
        </w:rPr>
        <w:t>que el territorio ha cambiado principalmente en cuanto a los sistemas de producción, pasando de un mosaico variado de cultivos a una producción in</w:t>
      </w:r>
      <w:r w:rsidR="00E1457B" w:rsidRPr="008B4BA9">
        <w:rPr>
          <w:rFonts w:ascii="Arial" w:hAnsi="Arial" w:cs="Arial"/>
          <w:szCs w:val="24"/>
        </w:rPr>
        <w:t>tensiva de cultivos permanentes</w:t>
      </w:r>
      <w:r w:rsidR="006E6E63" w:rsidRPr="008B4BA9">
        <w:rPr>
          <w:rFonts w:ascii="Arial" w:hAnsi="Arial" w:cs="Arial"/>
          <w:szCs w:val="24"/>
        </w:rPr>
        <w:t xml:space="preserve"> </w:t>
      </w:r>
      <w:r w:rsidR="00E1457B" w:rsidRPr="008B4BA9">
        <w:rPr>
          <w:rFonts w:ascii="Arial" w:hAnsi="Arial" w:cs="Arial"/>
          <w:szCs w:val="24"/>
        </w:rPr>
        <w:t xml:space="preserve">en particular </w:t>
      </w:r>
      <w:r w:rsidR="00851382" w:rsidRPr="008B4BA9">
        <w:rPr>
          <w:rFonts w:ascii="Arial" w:hAnsi="Arial" w:cs="Arial"/>
          <w:szCs w:val="24"/>
        </w:rPr>
        <w:t>cacao y frutales.</w:t>
      </w:r>
      <w:r w:rsidR="00694DBE">
        <w:rPr>
          <w:rFonts w:ascii="Arial" w:hAnsi="Arial" w:cs="Arial"/>
          <w:szCs w:val="24"/>
        </w:rPr>
        <w:t xml:space="preserve"> Estos cambios son una prueba tangible de la influencia de las actividades antropogénic</w:t>
      </w:r>
      <w:r w:rsidR="00E23EFB">
        <w:rPr>
          <w:rFonts w:ascii="Arial" w:hAnsi="Arial" w:cs="Arial"/>
          <w:szCs w:val="24"/>
        </w:rPr>
        <w:t>as</w:t>
      </w:r>
      <w:r w:rsidR="00694DBE">
        <w:rPr>
          <w:rFonts w:ascii="Arial" w:hAnsi="Arial" w:cs="Arial"/>
          <w:szCs w:val="24"/>
        </w:rPr>
        <w:t xml:space="preserve"> en los cambios de cobertura del suelo.</w:t>
      </w:r>
    </w:p>
    <w:p w14:paraId="7D0BD5CF" w14:textId="77777777" w:rsidR="00355C12" w:rsidRPr="008B4BA9" w:rsidRDefault="00355C12" w:rsidP="002E25AF">
      <w:pPr>
        <w:spacing w:after="0" w:line="240" w:lineRule="auto"/>
        <w:ind w:firstLine="709"/>
        <w:jc w:val="both"/>
        <w:rPr>
          <w:rFonts w:ascii="Arial" w:hAnsi="Arial" w:cs="Arial"/>
          <w:szCs w:val="24"/>
        </w:rPr>
      </w:pPr>
    </w:p>
    <w:p w14:paraId="235100FB" w14:textId="31CBAE9D" w:rsidR="00FA2B3D" w:rsidRDefault="00694DBE" w:rsidP="002E25AF">
      <w:pPr>
        <w:tabs>
          <w:tab w:val="left" w:pos="709"/>
        </w:tabs>
        <w:spacing w:after="0" w:line="240" w:lineRule="auto"/>
        <w:ind w:firstLine="709"/>
        <w:jc w:val="both"/>
        <w:rPr>
          <w:rFonts w:ascii="Arial" w:hAnsi="Arial" w:cs="Arial"/>
          <w:szCs w:val="24"/>
        </w:rPr>
      </w:pPr>
      <w:r>
        <w:rPr>
          <w:rFonts w:ascii="Arial" w:hAnsi="Arial" w:cs="Arial"/>
          <w:szCs w:val="24"/>
        </w:rPr>
        <w:t>Por consiguiente</w:t>
      </w:r>
      <w:r w:rsidR="00FB436B">
        <w:rPr>
          <w:rFonts w:ascii="Arial" w:hAnsi="Arial" w:cs="Arial"/>
          <w:szCs w:val="24"/>
        </w:rPr>
        <w:t xml:space="preserve">, </w:t>
      </w:r>
      <w:r w:rsidR="00804633">
        <w:rPr>
          <w:rFonts w:ascii="Arial" w:hAnsi="Arial" w:cs="Arial"/>
          <w:szCs w:val="24"/>
        </w:rPr>
        <w:t>el presente</w:t>
      </w:r>
      <w:r w:rsidR="00702023" w:rsidRPr="008B4BA9">
        <w:rPr>
          <w:rFonts w:ascii="Arial" w:hAnsi="Arial" w:cs="Arial"/>
          <w:szCs w:val="24"/>
        </w:rPr>
        <w:t xml:space="preserve"> documento </w:t>
      </w:r>
      <w:r w:rsidR="00804633">
        <w:rPr>
          <w:rFonts w:ascii="Arial" w:hAnsi="Arial" w:cs="Arial"/>
          <w:szCs w:val="24"/>
        </w:rPr>
        <w:t>constituye</w:t>
      </w:r>
      <w:r w:rsidR="00702023" w:rsidRPr="008B4BA9">
        <w:rPr>
          <w:rFonts w:ascii="Arial" w:hAnsi="Arial" w:cs="Arial"/>
          <w:szCs w:val="24"/>
        </w:rPr>
        <w:t xml:space="preserve"> un insumo</w:t>
      </w:r>
      <w:r>
        <w:rPr>
          <w:rFonts w:ascii="Arial" w:hAnsi="Arial" w:cs="Arial"/>
          <w:szCs w:val="24"/>
        </w:rPr>
        <w:t xml:space="preserve"> </w:t>
      </w:r>
      <w:r w:rsidR="00804633">
        <w:rPr>
          <w:rFonts w:ascii="Arial" w:hAnsi="Arial" w:cs="Arial"/>
          <w:szCs w:val="24"/>
        </w:rPr>
        <w:t>pa</w:t>
      </w:r>
      <w:r w:rsidR="00A52784">
        <w:rPr>
          <w:rFonts w:ascii="Arial" w:hAnsi="Arial" w:cs="Arial"/>
          <w:szCs w:val="24"/>
        </w:rPr>
        <w:t>ra futuros trabajos orientados a analizar el</w:t>
      </w:r>
      <w:r w:rsidR="0087324F">
        <w:rPr>
          <w:rFonts w:ascii="Arial" w:hAnsi="Arial" w:cs="Arial"/>
          <w:szCs w:val="24"/>
        </w:rPr>
        <w:t xml:space="preserve"> uso y cobertura del suelo, </w:t>
      </w:r>
      <w:r w:rsidR="00E23EFB">
        <w:rPr>
          <w:rFonts w:ascii="Arial" w:hAnsi="Arial" w:cs="Arial"/>
          <w:szCs w:val="24"/>
        </w:rPr>
        <w:t>así como</w:t>
      </w:r>
      <w:r w:rsidR="00700743">
        <w:rPr>
          <w:rFonts w:ascii="Arial" w:hAnsi="Arial" w:cs="Arial"/>
          <w:szCs w:val="24"/>
        </w:rPr>
        <w:t xml:space="preserve">, </w:t>
      </w:r>
      <w:r>
        <w:rPr>
          <w:rFonts w:ascii="Arial" w:hAnsi="Arial" w:cs="Arial"/>
          <w:szCs w:val="24"/>
        </w:rPr>
        <w:t>para los tomadores de decisiones</w:t>
      </w:r>
      <w:r w:rsidR="00702023" w:rsidRPr="008B4BA9">
        <w:rPr>
          <w:rFonts w:ascii="Arial" w:hAnsi="Arial" w:cs="Arial"/>
          <w:szCs w:val="24"/>
        </w:rPr>
        <w:t xml:space="preserve"> </w:t>
      </w:r>
      <w:r w:rsidR="00E23EFB">
        <w:rPr>
          <w:rFonts w:ascii="Arial" w:hAnsi="Arial" w:cs="Arial"/>
          <w:szCs w:val="24"/>
        </w:rPr>
        <w:t>de</w:t>
      </w:r>
      <w:r w:rsidR="00702023" w:rsidRPr="008B4BA9">
        <w:rPr>
          <w:rFonts w:ascii="Arial" w:hAnsi="Arial" w:cs="Arial"/>
          <w:szCs w:val="24"/>
        </w:rPr>
        <w:t xml:space="preserve"> los GAD</w:t>
      </w:r>
      <w:r w:rsidR="00FA187D" w:rsidRPr="008B4BA9">
        <w:rPr>
          <w:rFonts w:ascii="Arial" w:hAnsi="Arial" w:cs="Arial"/>
          <w:szCs w:val="24"/>
        </w:rPr>
        <w:t>’s</w:t>
      </w:r>
      <w:r w:rsidR="006D0789" w:rsidRPr="008B4BA9">
        <w:rPr>
          <w:rFonts w:ascii="Arial" w:hAnsi="Arial" w:cs="Arial"/>
          <w:szCs w:val="24"/>
        </w:rPr>
        <w:t>,</w:t>
      </w:r>
      <w:r w:rsidR="00702023" w:rsidRPr="008B4BA9">
        <w:rPr>
          <w:rFonts w:ascii="Arial" w:hAnsi="Arial" w:cs="Arial"/>
          <w:szCs w:val="24"/>
        </w:rPr>
        <w:t xml:space="preserve"> en particular para e</w:t>
      </w:r>
      <w:r w:rsidR="00806A4C" w:rsidRPr="008B4BA9">
        <w:rPr>
          <w:rFonts w:ascii="Arial" w:hAnsi="Arial" w:cs="Arial"/>
          <w:szCs w:val="24"/>
        </w:rPr>
        <w:t>l cantón las Naves y su planificación para el año</w:t>
      </w:r>
      <w:r w:rsidR="008143B6" w:rsidRPr="008B4BA9">
        <w:rPr>
          <w:rFonts w:ascii="Arial" w:hAnsi="Arial" w:cs="Arial"/>
          <w:szCs w:val="24"/>
        </w:rPr>
        <w:t xml:space="preserve"> </w:t>
      </w:r>
      <w:r w:rsidR="00702023" w:rsidRPr="008B4BA9">
        <w:rPr>
          <w:rFonts w:ascii="Arial" w:hAnsi="Arial" w:cs="Arial"/>
          <w:szCs w:val="24"/>
        </w:rPr>
        <w:t>2019.</w:t>
      </w:r>
    </w:p>
    <w:p w14:paraId="759F6C88" w14:textId="77777777" w:rsidR="009359D0" w:rsidRPr="008B4BA9" w:rsidRDefault="009359D0" w:rsidP="00150A1E">
      <w:pPr>
        <w:tabs>
          <w:tab w:val="left" w:pos="709"/>
        </w:tabs>
        <w:spacing w:after="0" w:line="240" w:lineRule="auto"/>
        <w:ind w:firstLine="709"/>
        <w:jc w:val="both"/>
        <w:rPr>
          <w:rFonts w:ascii="Arial" w:hAnsi="Arial" w:cs="Arial"/>
          <w:szCs w:val="24"/>
        </w:rPr>
      </w:pPr>
    </w:p>
    <w:p w14:paraId="001384F6" w14:textId="77777777" w:rsidR="00A85526" w:rsidRPr="009359D0" w:rsidRDefault="009359D0" w:rsidP="002E25AF">
      <w:pPr>
        <w:pStyle w:val="Ttulo1"/>
        <w:spacing w:before="0"/>
        <w:jc w:val="both"/>
        <w:rPr>
          <w:rFonts w:ascii="Arial" w:hAnsi="Arial" w:cs="Arial"/>
          <w:b/>
        </w:rPr>
      </w:pPr>
      <w:r w:rsidRPr="009359D0">
        <w:rPr>
          <w:rFonts w:ascii="Arial" w:hAnsi="Arial" w:cs="Arial"/>
          <w:b/>
        </w:rPr>
        <w:t>REFERENCIAS</w:t>
      </w:r>
    </w:p>
    <w:p w14:paraId="07E0860C" w14:textId="77777777" w:rsidR="007F6A7F" w:rsidRPr="00CD1BD5" w:rsidRDefault="007F6A7F" w:rsidP="0087059B">
      <w:pPr>
        <w:spacing w:after="0" w:line="240" w:lineRule="auto"/>
        <w:jc w:val="both"/>
        <w:rPr>
          <w:rFonts w:ascii="Arial" w:hAnsi="Arial" w:cs="Arial"/>
        </w:rPr>
      </w:pPr>
    </w:p>
    <w:p w14:paraId="1CADB5E7" w14:textId="1B293825" w:rsidR="003A43B1" w:rsidRDefault="00A85526" w:rsidP="005F05C4">
      <w:pPr>
        <w:pStyle w:val="Bibliografa"/>
        <w:numPr>
          <w:ilvl w:val="0"/>
          <w:numId w:val="8"/>
        </w:numPr>
        <w:spacing w:line="240" w:lineRule="auto"/>
        <w:jc w:val="both"/>
        <w:rPr>
          <w:rFonts w:ascii="Arial" w:hAnsi="Arial" w:cs="Arial"/>
        </w:rPr>
      </w:pPr>
      <w:r w:rsidRPr="0087059B">
        <w:rPr>
          <w:rFonts w:ascii="Arial" w:hAnsi="Arial" w:cs="Arial"/>
        </w:rPr>
        <w:fldChar w:fldCharType="begin"/>
      </w:r>
      <w:r w:rsidR="003A43B1">
        <w:rPr>
          <w:rFonts w:ascii="Arial" w:hAnsi="Arial" w:cs="Arial"/>
        </w:rPr>
        <w:instrText xml:space="preserve"> ADDIN ZOTERO_BIBL {"custom":[]} CSL_BIBLIOGRAPHY </w:instrText>
      </w:r>
      <w:r w:rsidRPr="0087059B">
        <w:rPr>
          <w:rFonts w:ascii="Arial" w:hAnsi="Arial" w:cs="Arial"/>
        </w:rPr>
        <w:fldChar w:fldCharType="separate"/>
      </w:r>
      <w:r w:rsidR="003A43B1" w:rsidRPr="003A43B1">
        <w:rPr>
          <w:rFonts w:ascii="Arial" w:hAnsi="Arial" w:cs="Arial"/>
        </w:rPr>
        <w:t xml:space="preserve">ForestCarbon. (2013). </w:t>
      </w:r>
      <w:r w:rsidR="003A43B1" w:rsidRPr="003A43B1">
        <w:rPr>
          <w:rFonts w:ascii="Arial" w:hAnsi="Arial" w:cs="Arial"/>
          <w:i/>
          <w:iCs/>
        </w:rPr>
        <w:t>Estimación de los costos de oportunidad de REDD+</w:t>
      </w:r>
      <w:r w:rsidR="003A43B1" w:rsidRPr="003A43B1">
        <w:rPr>
          <w:rFonts w:ascii="Arial" w:hAnsi="Arial" w:cs="Arial"/>
        </w:rPr>
        <w:t xml:space="preserve"> (p. 2). Forest Carbon Partnership Facility.</w:t>
      </w:r>
    </w:p>
    <w:p w14:paraId="62EEEBFE" w14:textId="77777777" w:rsidR="00A321FB" w:rsidRDefault="00A321FB" w:rsidP="00A321FB">
      <w:pPr>
        <w:pStyle w:val="Bibliografa"/>
        <w:spacing w:line="240" w:lineRule="auto"/>
        <w:ind w:left="780" w:firstLine="0"/>
        <w:jc w:val="both"/>
        <w:rPr>
          <w:rFonts w:ascii="Arial" w:hAnsi="Arial" w:cs="Arial"/>
        </w:rPr>
      </w:pPr>
    </w:p>
    <w:p w14:paraId="4F281B9C" w14:textId="71A50648" w:rsidR="003A43B1" w:rsidRPr="003A43B1" w:rsidRDefault="003A43B1" w:rsidP="005F05C4">
      <w:pPr>
        <w:pStyle w:val="Bibliografa"/>
        <w:numPr>
          <w:ilvl w:val="0"/>
          <w:numId w:val="8"/>
        </w:numPr>
        <w:spacing w:line="240" w:lineRule="auto"/>
        <w:jc w:val="both"/>
        <w:rPr>
          <w:rFonts w:ascii="Arial" w:hAnsi="Arial" w:cs="Arial"/>
        </w:rPr>
      </w:pPr>
      <w:r w:rsidRPr="003A43B1">
        <w:rPr>
          <w:rFonts w:ascii="Arial" w:hAnsi="Arial" w:cs="Arial"/>
        </w:rPr>
        <w:t xml:space="preserve">GAD Municipal Las Naves. (2015). </w:t>
      </w:r>
      <w:r w:rsidRPr="003A43B1">
        <w:rPr>
          <w:rFonts w:ascii="Arial" w:hAnsi="Arial" w:cs="Arial"/>
          <w:i/>
          <w:iCs/>
        </w:rPr>
        <w:t>Plan de Desarrollo y Ordenamiento Territorial. Cantón Las Naves. Provincia de Bolívar</w:t>
      </w:r>
      <w:r w:rsidRPr="003A43B1">
        <w:rPr>
          <w:rFonts w:ascii="Arial" w:hAnsi="Arial" w:cs="Arial"/>
        </w:rPr>
        <w:t>. SENPLADES.</w:t>
      </w:r>
    </w:p>
    <w:p w14:paraId="4CB3C5AD" w14:textId="77777777" w:rsidR="00A321FB" w:rsidRDefault="00A321FB" w:rsidP="00A321FB">
      <w:pPr>
        <w:pStyle w:val="Bibliografa"/>
        <w:spacing w:line="240" w:lineRule="auto"/>
        <w:ind w:left="780" w:firstLine="0"/>
        <w:jc w:val="both"/>
        <w:rPr>
          <w:rFonts w:ascii="Arial" w:hAnsi="Arial" w:cs="Arial"/>
        </w:rPr>
      </w:pPr>
    </w:p>
    <w:p w14:paraId="50B80E75" w14:textId="68369403" w:rsidR="003A43B1" w:rsidRPr="003A43B1" w:rsidRDefault="003A43B1" w:rsidP="005F05C4">
      <w:pPr>
        <w:pStyle w:val="Bibliografa"/>
        <w:numPr>
          <w:ilvl w:val="0"/>
          <w:numId w:val="8"/>
        </w:numPr>
        <w:spacing w:line="240" w:lineRule="auto"/>
        <w:jc w:val="both"/>
        <w:rPr>
          <w:rFonts w:ascii="Arial" w:hAnsi="Arial" w:cs="Arial"/>
        </w:rPr>
      </w:pPr>
      <w:r w:rsidRPr="003A43B1">
        <w:rPr>
          <w:rFonts w:ascii="Arial" w:hAnsi="Arial" w:cs="Arial"/>
        </w:rPr>
        <w:t xml:space="preserve">Galeana, J., Corona, N., &amp; Ordóñez, J. (2009). </w:t>
      </w:r>
      <w:r w:rsidR="00A31468">
        <w:rPr>
          <w:rFonts w:ascii="Arial" w:hAnsi="Arial" w:cs="Arial"/>
        </w:rPr>
        <w:t>"</w:t>
      </w:r>
      <w:r w:rsidRPr="003A43B1">
        <w:rPr>
          <w:rFonts w:ascii="Arial" w:hAnsi="Arial" w:cs="Arial"/>
        </w:rPr>
        <w:t>Análisis dimensional de la cobertura vegetal–uso de suelo en la Cuenca del Río Magdalena</w:t>
      </w:r>
      <w:r w:rsidR="00A31468">
        <w:rPr>
          <w:rFonts w:ascii="Arial" w:hAnsi="Arial" w:cs="Arial"/>
        </w:rPr>
        <w:t>"</w:t>
      </w:r>
      <w:r w:rsidRPr="003A43B1">
        <w:rPr>
          <w:rFonts w:ascii="Arial" w:hAnsi="Arial" w:cs="Arial"/>
        </w:rPr>
        <w:t xml:space="preserve">. </w:t>
      </w:r>
      <w:r w:rsidRPr="003A43B1">
        <w:rPr>
          <w:rFonts w:ascii="Arial" w:hAnsi="Arial" w:cs="Arial"/>
          <w:i/>
          <w:iCs/>
        </w:rPr>
        <w:t>Ciencia Forestal en México</w:t>
      </w:r>
      <w:r w:rsidRPr="003A43B1">
        <w:rPr>
          <w:rFonts w:ascii="Arial" w:hAnsi="Arial" w:cs="Arial"/>
        </w:rPr>
        <w:t xml:space="preserve">, </w:t>
      </w:r>
      <w:r w:rsidRPr="00950B29">
        <w:rPr>
          <w:rFonts w:ascii="Arial" w:hAnsi="Arial" w:cs="Arial"/>
          <w:b/>
          <w:iCs/>
        </w:rPr>
        <w:t>34</w:t>
      </w:r>
      <w:r w:rsidRPr="00950B29">
        <w:rPr>
          <w:rFonts w:ascii="Arial" w:hAnsi="Arial" w:cs="Arial"/>
          <w:b/>
        </w:rPr>
        <w:t>(105)</w:t>
      </w:r>
      <w:r w:rsidRPr="003A43B1">
        <w:rPr>
          <w:rFonts w:ascii="Arial" w:hAnsi="Arial" w:cs="Arial"/>
        </w:rPr>
        <w:t>.</w:t>
      </w:r>
    </w:p>
    <w:p w14:paraId="34176859" w14:textId="77777777" w:rsidR="00A321FB" w:rsidRDefault="00A321FB" w:rsidP="00A321FB">
      <w:pPr>
        <w:pStyle w:val="Bibliografa"/>
        <w:spacing w:line="240" w:lineRule="auto"/>
        <w:ind w:left="780" w:firstLine="0"/>
        <w:jc w:val="both"/>
        <w:rPr>
          <w:rFonts w:ascii="Arial" w:hAnsi="Arial" w:cs="Arial"/>
        </w:rPr>
      </w:pPr>
    </w:p>
    <w:p w14:paraId="400F6FBA" w14:textId="233E9CF0" w:rsidR="003A43B1" w:rsidRPr="003A43B1" w:rsidRDefault="003A43B1" w:rsidP="005F05C4">
      <w:pPr>
        <w:pStyle w:val="Bibliografa"/>
        <w:numPr>
          <w:ilvl w:val="0"/>
          <w:numId w:val="8"/>
        </w:numPr>
        <w:spacing w:line="240" w:lineRule="auto"/>
        <w:jc w:val="both"/>
        <w:rPr>
          <w:rFonts w:ascii="Arial" w:hAnsi="Arial" w:cs="Arial"/>
        </w:rPr>
      </w:pPr>
      <w:r w:rsidRPr="003A43B1">
        <w:rPr>
          <w:rFonts w:ascii="Arial" w:hAnsi="Arial" w:cs="Arial"/>
        </w:rPr>
        <w:t>GeoCVC. (2014). Guía explicativa de la temática de cobertura y uso del suelo [Geo Portal]. Recuperado a partir de http://geocvc.co/pdf/GuiaCoberturaUso.pdf</w:t>
      </w:r>
    </w:p>
    <w:p w14:paraId="2918EFB5" w14:textId="77777777" w:rsidR="00A321FB" w:rsidRPr="00057A81" w:rsidRDefault="00A321FB" w:rsidP="00A321FB">
      <w:pPr>
        <w:pStyle w:val="Bibliografa"/>
        <w:spacing w:line="240" w:lineRule="auto"/>
        <w:ind w:left="780" w:firstLine="0"/>
        <w:jc w:val="both"/>
        <w:rPr>
          <w:rFonts w:ascii="Arial" w:hAnsi="Arial" w:cs="Arial"/>
        </w:rPr>
      </w:pPr>
    </w:p>
    <w:p w14:paraId="2B3E0884" w14:textId="1812ECF3" w:rsidR="003A43B1" w:rsidRPr="003A43B1" w:rsidRDefault="003A43B1" w:rsidP="005F05C4">
      <w:pPr>
        <w:pStyle w:val="Bibliografa"/>
        <w:numPr>
          <w:ilvl w:val="0"/>
          <w:numId w:val="8"/>
        </w:numPr>
        <w:spacing w:line="240" w:lineRule="auto"/>
        <w:jc w:val="both"/>
        <w:rPr>
          <w:rFonts w:ascii="Arial" w:hAnsi="Arial" w:cs="Arial"/>
          <w:lang w:val="en-GB"/>
        </w:rPr>
      </w:pPr>
      <w:r w:rsidRPr="003A43B1">
        <w:rPr>
          <w:rFonts w:ascii="Arial" w:hAnsi="Arial" w:cs="Arial"/>
        </w:rPr>
        <w:t xml:space="preserve">Gobierno Autónomo Parroquial de San Isidro. (2015). </w:t>
      </w:r>
      <w:r w:rsidRPr="003A43B1">
        <w:rPr>
          <w:rFonts w:ascii="Arial" w:hAnsi="Arial" w:cs="Arial"/>
          <w:i/>
          <w:iCs/>
        </w:rPr>
        <w:t>Actualización del Plan de Desarrollo y Ordenamiento Territorial</w:t>
      </w:r>
      <w:r w:rsidRPr="003A43B1">
        <w:rPr>
          <w:rFonts w:ascii="Arial" w:hAnsi="Arial" w:cs="Arial"/>
        </w:rPr>
        <w:t xml:space="preserve">. </w:t>
      </w:r>
      <w:r w:rsidRPr="003A43B1">
        <w:rPr>
          <w:rFonts w:ascii="Arial" w:hAnsi="Arial" w:cs="Arial"/>
          <w:lang w:val="en-GB"/>
        </w:rPr>
        <w:t>SENPLADES.</w:t>
      </w:r>
    </w:p>
    <w:p w14:paraId="103B1451" w14:textId="77777777" w:rsidR="00A321FB" w:rsidRPr="00A321FB" w:rsidRDefault="00A321FB" w:rsidP="00A321FB">
      <w:pPr>
        <w:pStyle w:val="Bibliografa"/>
        <w:spacing w:line="240" w:lineRule="auto"/>
        <w:ind w:left="780" w:firstLine="0"/>
        <w:jc w:val="both"/>
        <w:rPr>
          <w:rFonts w:ascii="Arial" w:hAnsi="Arial" w:cs="Arial"/>
        </w:rPr>
      </w:pPr>
    </w:p>
    <w:p w14:paraId="05D9708C" w14:textId="38704606" w:rsidR="003A43B1" w:rsidRPr="00057A81" w:rsidRDefault="003A43B1" w:rsidP="005F05C4">
      <w:pPr>
        <w:pStyle w:val="Bibliografa"/>
        <w:numPr>
          <w:ilvl w:val="0"/>
          <w:numId w:val="8"/>
        </w:numPr>
        <w:spacing w:line="240" w:lineRule="auto"/>
        <w:jc w:val="both"/>
        <w:rPr>
          <w:rFonts w:ascii="Arial" w:hAnsi="Arial" w:cs="Arial"/>
          <w:lang w:val="en-GB"/>
        </w:rPr>
      </w:pPr>
      <w:r w:rsidRPr="003A43B1">
        <w:rPr>
          <w:rFonts w:ascii="Arial" w:hAnsi="Arial" w:cs="Arial"/>
          <w:lang w:val="en-GB"/>
        </w:rPr>
        <w:t xml:space="preserve">Gong, P. (2012). </w:t>
      </w:r>
      <w:r w:rsidR="00057A81">
        <w:rPr>
          <w:rFonts w:ascii="Arial" w:hAnsi="Arial" w:cs="Arial"/>
          <w:lang w:val="en-GB"/>
        </w:rPr>
        <w:t>"</w:t>
      </w:r>
      <w:r w:rsidRPr="003A43B1">
        <w:rPr>
          <w:rFonts w:ascii="Arial" w:hAnsi="Arial" w:cs="Arial"/>
          <w:lang w:val="en-GB"/>
        </w:rPr>
        <w:t>Remote sensing of environmental change over China: A review</w:t>
      </w:r>
      <w:r w:rsidR="00057A81">
        <w:rPr>
          <w:rFonts w:ascii="Arial" w:hAnsi="Arial" w:cs="Arial"/>
          <w:lang w:val="en-GB"/>
        </w:rPr>
        <w:t>"</w:t>
      </w:r>
      <w:r w:rsidRPr="003A43B1">
        <w:rPr>
          <w:rFonts w:ascii="Arial" w:hAnsi="Arial" w:cs="Arial"/>
          <w:lang w:val="en-GB"/>
        </w:rPr>
        <w:t xml:space="preserve">. </w:t>
      </w:r>
      <w:r w:rsidRPr="00057A81">
        <w:rPr>
          <w:rFonts w:ascii="Arial" w:hAnsi="Arial" w:cs="Arial"/>
          <w:i/>
          <w:iCs/>
          <w:lang w:val="en-GB"/>
        </w:rPr>
        <w:t>Chinese Science Bulletin</w:t>
      </w:r>
      <w:r w:rsidRPr="00057A81">
        <w:rPr>
          <w:rFonts w:ascii="Arial" w:hAnsi="Arial" w:cs="Arial"/>
          <w:lang w:val="en-GB"/>
        </w:rPr>
        <w:t xml:space="preserve">, </w:t>
      </w:r>
      <w:r w:rsidRPr="00950B29">
        <w:rPr>
          <w:rFonts w:ascii="Arial" w:hAnsi="Arial" w:cs="Arial"/>
          <w:b/>
          <w:iCs/>
          <w:lang w:val="en-GB"/>
        </w:rPr>
        <w:t>57</w:t>
      </w:r>
      <w:r w:rsidRPr="00950B29">
        <w:rPr>
          <w:rFonts w:ascii="Arial" w:hAnsi="Arial" w:cs="Arial"/>
          <w:b/>
          <w:lang w:val="en-GB"/>
        </w:rPr>
        <w:t>(22)</w:t>
      </w:r>
      <w:r w:rsidRPr="00057A81">
        <w:rPr>
          <w:rFonts w:ascii="Arial" w:hAnsi="Arial" w:cs="Arial"/>
          <w:lang w:val="en-GB"/>
        </w:rPr>
        <w:t>, 2793–2801. https://doi.org/10.1007/s11434-012-5268-y</w:t>
      </w:r>
    </w:p>
    <w:p w14:paraId="0B2F666F" w14:textId="77777777" w:rsidR="00A321FB" w:rsidRPr="00057A81" w:rsidRDefault="00A321FB" w:rsidP="00A321FB">
      <w:pPr>
        <w:pStyle w:val="Bibliografa"/>
        <w:spacing w:line="240" w:lineRule="auto"/>
        <w:ind w:left="780" w:firstLine="0"/>
        <w:jc w:val="both"/>
        <w:rPr>
          <w:rFonts w:ascii="Arial" w:hAnsi="Arial" w:cs="Arial"/>
          <w:lang w:val="en-GB"/>
        </w:rPr>
      </w:pPr>
    </w:p>
    <w:p w14:paraId="01BF4E01" w14:textId="0F69451B" w:rsidR="003A43B1" w:rsidRPr="003A43B1" w:rsidRDefault="003A43B1" w:rsidP="005F05C4">
      <w:pPr>
        <w:pStyle w:val="Bibliografa"/>
        <w:numPr>
          <w:ilvl w:val="0"/>
          <w:numId w:val="8"/>
        </w:numPr>
        <w:spacing w:line="240" w:lineRule="auto"/>
        <w:jc w:val="both"/>
        <w:rPr>
          <w:rFonts w:ascii="Arial" w:hAnsi="Arial" w:cs="Arial"/>
        </w:rPr>
      </w:pPr>
      <w:r w:rsidRPr="003A43B1">
        <w:rPr>
          <w:rFonts w:ascii="Arial" w:hAnsi="Arial" w:cs="Arial"/>
        </w:rPr>
        <w:t xml:space="preserve">González, N., Serrano, B., Lemus, C., &amp; Flores, M. (2010). </w:t>
      </w:r>
      <w:r w:rsidR="00057A81">
        <w:rPr>
          <w:rFonts w:ascii="Arial" w:hAnsi="Arial" w:cs="Arial"/>
        </w:rPr>
        <w:t>"</w:t>
      </w:r>
      <w:r w:rsidRPr="003A43B1">
        <w:rPr>
          <w:rFonts w:ascii="Arial" w:hAnsi="Arial" w:cs="Arial"/>
        </w:rPr>
        <w:t>Cambio de cobertura y uso del suelo en la cuenca del río Mololoa, Nayarit</w:t>
      </w:r>
      <w:r w:rsidR="00057A81">
        <w:rPr>
          <w:rFonts w:ascii="Arial" w:hAnsi="Arial" w:cs="Arial"/>
        </w:rPr>
        <w:t>"</w:t>
      </w:r>
      <w:r w:rsidRPr="003A43B1">
        <w:rPr>
          <w:rFonts w:ascii="Arial" w:hAnsi="Arial" w:cs="Arial"/>
        </w:rPr>
        <w:t xml:space="preserve">. </w:t>
      </w:r>
      <w:r w:rsidRPr="003A43B1">
        <w:rPr>
          <w:rFonts w:ascii="Arial" w:hAnsi="Arial" w:cs="Arial"/>
          <w:i/>
          <w:iCs/>
        </w:rPr>
        <w:t>Bio Ciencias</w:t>
      </w:r>
      <w:r w:rsidRPr="003A43B1">
        <w:rPr>
          <w:rFonts w:ascii="Arial" w:hAnsi="Arial" w:cs="Arial"/>
        </w:rPr>
        <w:t xml:space="preserve">, </w:t>
      </w:r>
      <w:r w:rsidRPr="00950B29">
        <w:rPr>
          <w:rFonts w:ascii="Arial" w:hAnsi="Arial" w:cs="Arial"/>
          <w:b/>
          <w:iCs/>
        </w:rPr>
        <w:t>1</w:t>
      </w:r>
      <w:r w:rsidRPr="003A43B1">
        <w:rPr>
          <w:rFonts w:ascii="Arial" w:hAnsi="Arial" w:cs="Arial"/>
        </w:rPr>
        <w:t>, 19-29.</w:t>
      </w:r>
    </w:p>
    <w:p w14:paraId="317DB229" w14:textId="77777777" w:rsidR="00A321FB" w:rsidRDefault="00A321FB" w:rsidP="00A321FB">
      <w:pPr>
        <w:pStyle w:val="Bibliografa"/>
        <w:spacing w:line="240" w:lineRule="auto"/>
        <w:ind w:left="780" w:firstLine="0"/>
        <w:jc w:val="both"/>
        <w:rPr>
          <w:rFonts w:ascii="Arial" w:hAnsi="Arial" w:cs="Arial"/>
        </w:rPr>
      </w:pPr>
    </w:p>
    <w:p w14:paraId="2320371C" w14:textId="129677C6" w:rsidR="003A43B1" w:rsidRPr="003A43B1" w:rsidRDefault="003A43B1" w:rsidP="005F05C4">
      <w:pPr>
        <w:pStyle w:val="Bibliografa"/>
        <w:numPr>
          <w:ilvl w:val="0"/>
          <w:numId w:val="8"/>
        </w:numPr>
        <w:spacing w:line="240" w:lineRule="auto"/>
        <w:jc w:val="both"/>
        <w:rPr>
          <w:rFonts w:ascii="Arial" w:hAnsi="Arial" w:cs="Arial"/>
        </w:rPr>
      </w:pPr>
      <w:r w:rsidRPr="003A43B1">
        <w:rPr>
          <w:rFonts w:ascii="Arial" w:hAnsi="Arial" w:cs="Arial"/>
        </w:rPr>
        <w:t>gvSIG Association. (2016). gvSIG Project. Recuperado a partir de http://www.gvsig.org</w:t>
      </w:r>
    </w:p>
    <w:p w14:paraId="3013783C" w14:textId="77777777" w:rsidR="00A321FB" w:rsidRDefault="00A321FB" w:rsidP="00A321FB">
      <w:pPr>
        <w:pStyle w:val="Bibliografa"/>
        <w:spacing w:line="240" w:lineRule="auto"/>
        <w:ind w:left="780" w:firstLine="0"/>
        <w:jc w:val="both"/>
        <w:rPr>
          <w:rFonts w:ascii="Arial" w:hAnsi="Arial" w:cs="Arial"/>
        </w:rPr>
      </w:pPr>
    </w:p>
    <w:p w14:paraId="25EEF03D" w14:textId="63B4F477" w:rsidR="003A43B1" w:rsidRPr="003A43B1" w:rsidRDefault="003A43B1" w:rsidP="005F05C4">
      <w:pPr>
        <w:pStyle w:val="Bibliografa"/>
        <w:numPr>
          <w:ilvl w:val="0"/>
          <w:numId w:val="8"/>
        </w:numPr>
        <w:spacing w:line="240" w:lineRule="auto"/>
        <w:jc w:val="both"/>
        <w:rPr>
          <w:rFonts w:ascii="Arial" w:hAnsi="Arial" w:cs="Arial"/>
        </w:rPr>
      </w:pPr>
      <w:r w:rsidRPr="003A43B1">
        <w:rPr>
          <w:rFonts w:ascii="Arial" w:hAnsi="Arial" w:cs="Arial"/>
        </w:rPr>
        <w:t>INEC. (2012). Cantones 2011 (División Administrativa Referencial), escala 1:50.000.</w:t>
      </w:r>
    </w:p>
    <w:p w14:paraId="64596AA4" w14:textId="77777777" w:rsidR="00A321FB" w:rsidRDefault="00A321FB" w:rsidP="00A321FB">
      <w:pPr>
        <w:pStyle w:val="Bibliografa"/>
        <w:spacing w:line="240" w:lineRule="auto"/>
        <w:ind w:left="780" w:firstLine="0"/>
        <w:jc w:val="both"/>
        <w:rPr>
          <w:rFonts w:ascii="Arial" w:hAnsi="Arial" w:cs="Arial"/>
        </w:rPr>
      </w:pPr>
    </w:p>
    <w:p w14:paraId="5A830E14" w14:textId="63C3A9E4" w:rsidR="003A43B1" w:rsidRPr="003A43B1" w:rsidRDefault="003A43B1" w:rsidP="005F05C4">
      <w:pPr>
        <w:pStyle w:val="Bibliografa"/>
        <w:numPr>
          <w:ilvl w:val="0"/>
          <w:numId w:val="8"/>
        </w:numPr>
        <w:spacing w:line="240" w:lineRule="auto"/>
        <w:jc w:val="both"/>
        <w:rPr>
          <w:rFonts w:ascii="Arial" w:hAnsi="Arial" w:cs="Arial"/>
        </w:rPr>
      </w:pPr>
      <w:r w:rsidRPr="003A43B1">
        <w:rPr>
          <w:rFonts w:ascii="Arial" w:hAnsi="Arial" w:cs="Arial"/>
        </w:rPr>
        <w:t xml:space="preserve">Inteligencia Comercial e Inversiones. (2013). </w:t>
      </w:r>
      <w:r w:rsidRPr="003A43B1">
        <w:rPr>
          <w:rFonts w:ascii="Arial" w:hAnsi="Arial" w:cs="Arial"/>
          <w:i/>
          <w:iCs/>
        </w:rPr>
        <w:t>Análisis del sector cacao y elaborados</w:t>
      </w:r>
      <w:r w:rsidRPr="003A43B1">
        <w:rPr>
          <w:rFonts w:ascii="Arial" w:hAnsi="Arial" w:cs="Arial"/>
        </w:rPr>
        <w:t>. Instituto de promción de exportaciones e inversiones. Pro Ecuador.</w:t>
      </w:r>
    </w:p>
    <w:p w14:paraId="0CDDC617" w14:textId="77777777" w:rsidR="00A321FB" w:rsidRDefault="00A321FB" w:rsidP="00A321FB">
      <w:pPr>
        <w:pStyle w:val="Bibliografa"/>
        <w:spacing w:line="240" w:lineRule="auto"/>
        <w:ind w:left="420" w:firstLine="0"/>
        <w:jc w:val="both"/>
        <w:rPr>
          <w:rFonts w:ascii="Arial" w:hAnsi="Arial" w:cs="Arial"/>
        </w:rPr>
      </w:pPr>
    </w:p>
    <w:p w14:paraId="70BFFEC3" w14:textId="0745691A" w:rsidR="003A43B1" w:rsidRPr="003A43B1" w:rsidRDefault="003A43B1" w:rsidP="005F05C4">
      <w:pPr>
        <w:pStyle w:val="Bibliografa"/>
        <w:numPr>
          <w:ilvl w:val="0"/>
          <w:numId w:val="8"/>
        </w:numPr>
        <w:spacing w:line="240" w:lineRule="auto"/>
        <w:jc w:val="both"/>
        <w:rPr>
          <w:rFonts w:ascii="Arial" w:hAnsi="Arial" w:cs="Arial"/>
        </w:rPr>
      </w:pPr>
      <w:r w:rsidRPr="003A43B1">
        <w:rPr>
          <w:rFonts w:ascii="Arial" w:hAnsi="Arial" w:cs="Arial"/>
        </w:rPr>
        <w:t xml:space="preserve">La Hora. (2002). </w:t>
      </w:r>
      <w:r w:rsidRPr="003A43B1">
        <w:rPr>
          <w:rFonts w:ascii="Arial" w:hAnsi="Arial" w:cs="Arial"/>
          <w:i/>
          <w:iCs/>
        </w:rPr>
        <w:t>La Broca latente en el café, cuidado con el repunte</w:t>
      </w:r>
      <w:r w:rsidRPr="003A43B1">
        <w:rPr>
          <w:rFonts w:ascii="Arial" w:hAnsi="Arial" w:cs="Arial"/>
        </w:rPr>
        <w:t>. Manta.</w:t>
      </w:r>
    </w:p>
    <w:p w14:paraId="71ECE281" w14:textId="77777777" w:rsidR="00057A81" w:rsidRDefault="00057A81" w:rsidP="00057A81">
      <w:pPr>
        <w:pStyle w:val="Bibliografa"/>
        <w:spacing w:line="240" w:lineRule="auto"/>
        <w:ind w:left="780" w:firstLine="0"/>
        <w:jc w:val="both"/>
        <w:rPr>
          <w:rFonts w:ascii="Arial" w:hAnsi="Arial" w:cs="Arial"/>
          <w:lang w:val="en-GB"/>
        </w:rPr>
      </w:pPr>
    </w:p>
    <w:p w14:paraId="109D7574" w14:textId="3ABC8769" w:rsidR="003A43B1" w:rsidRPr="003A43B1" w:rsidRDefault="003A43B1" w:rsidP="005F05C4">
      <w:pPr>
        <w:pStyle w:val="Bibliografa"/>
        <w:numPr>
          <w:ilvl w:val="0"/>
          <w:numId w:val="8"/>
        </w:numPr>
        <w:spacing w:line="240" w:lineRule="auto"/>
        <w:jc w:val="both"/>
        <w:rPr>
          <w:rFonts w:ascii="Arial" w:hAnsi="Arial" w:cs="Arial"/>
          <w:lang w:val="en-GB"/>
        </w:rPr>
      </w:pPr>
      <w:r w:rsidRPr="00113777">
        <w:rPr>
          <w:rFonts w:ascii="Arial" w:hAnsi="Arial" w:cs="Arial"/>
          <w:lang w:val="en-GB"/>
        </w:rPr>
        <w:lastRenderedPageBreak/>
        <w:t xml:space="preserve">LaFontaine, J. H., Hay, L. E., Viger, R. J., Regan, R. S., &amp; Markstrom, S. L. (2015). </w:t>
      </w:r>
      <w:r w:rsidR="00C60D0F">
        <w:rPr>
          <w:rFonts w:ascii="Arial" w:hAnsi="Arial" w:cs="Arial"/>
          <w:lang w:val="en-GB"/>
        </w:rPr>
        <w:t>"</w:t>
      </w:r>
      <w:r w:rsidRPr="003A43B1">
        <w:rPr>
          <w:rFonts w:ascii="Arial" w:hAnsi="Arial" w:cs="Arial"/>
          <w:lang w:val="en-GB"/>
        </w:rPr>
        <w:t>Effects of climate and land cover on hydrology in the Southeastern US: Potential impacts on watershed planning</w:t>
      </w:r>
      <w:r w:rsidR="00C60D0F">
        <w:rPr>
          <w:rFonts w:ascii="Arial" w:hAnsi="Arial" w:cs="Arial"/>
          <w:lang w:val="en-GB"/>
        </w:rPr>
        <w:t>"</w:t>
      </w:r>
      <w:r w:rsidRPr="003A43B1">
        <w:rPr>
          <w:rFonts w:ascii="Arial" w:hAnsi="Arial" w:cs="Arial"/>
          <w:lang w:val="en-GB"/>
        </w:rPr>
        <w:t xml:space="preserve">. </w:t>
      </w:r>
      <w:r w:rsidRPr="003A43B1">
        <w:rPr>
          <w:rFonts w:ascii="Arial" w:hAnsi="Arial" w:cs="Arial"/>
          <w:i/>
          <w:iCs/>
          <w:lang w:val="en-GB"/>
        </w:rPr>
        <w:t>Journal of the American Water Resources Association</w:t>
      </w:r>
      <w:r w:rsidRPr="003A43B1">
        <w:rPr>
          <w:rFonts w:ascii="Arial" w:hAnsi="Arial" w:cs="Arial"/>
          <w:lang w:val="en-GB"/>
        </w:rPr>
        <w:t xml:space="preserve">, </w:t>
      </w:r>
      <w:r w:rsidRPr="00950B29">
        <w:rPr>
          <w:rFonts w:ascii="Arial" w:hAnsi="Arial" w:cs="Arial"/>
          <w:b/>
          <w:iCs/>
          <w:lang w:val="en-GB"/>
        </w:rPr>
        <w:t>51</w:t>
      </w:r>
      <w:r w:rsidRPr="00950B29">
        <w:rPr>
          <w:rFonts w:ascii="Arial" w:hAnsi="Arial" w:cs="Arial"/>
          <w:b/>
          <w:lang w:val="en-GB"/>
        </w:rPr>
        <w:t>(5)</w:t>
      </w:r>
      <w:r w:rsidRPr="003A43B1">
        <w:rPr>
          <w:rFonts w:ascii="Arial" w:hAnsi="Arial" w:cs="Arial"/>
          <w:lang w:val="en-GB"/>
        </w:rPr>
        <w:t>, 1235-1261. https://doi.org/10.1111/1752-1688.12304</w:t>
      </w:r>
    </w:p>
    <w:p w14:paraId="4C00F7C8" w14:textId="77777777" w:rsidR="00A321FB" w:rsidRDefault="00A321FB" w:rsidP="00A321FB">
      <w:pPr>
        <w:pStyle w:val="Bibliografa"/>
        <w:spacing w:line="240" w:lineRule="auto"/>
        <w:ind w:left="780" w:firstLine="0"/>
        <w:jc w:val="both"/>
        <w:rPr>
          <w:rFonts w:ascii="Arial" w:hAnsi="Arial" w:cs="Arial"/>
        </w:rPr>
      </w:pPr>
    </w:p>
    <w:p w14:paraId="03AFAB4D" w14:textId="57CE14CA" w:rsidR="003A43B1" w:rsidRPr="003A43B1" w:rsidRDefault="003A43B1" w:rsidP="005F05C4">
      <w:pPr>
        <w:pStyle w:val="Bibliografa"/>
        <w:numPr>
          <w:ilvl w:val="0"/>
          <w:numId w:val="8"/>
        </w:numPr>
        <w:spacing w:line="240" w:lineRule="auto"/>
        <w:jc w:val="both"/>
        <w:rPr>
          <w:rFonts w:ascii="Arial" w:hAnsi="Arial" w:cs="Arial"/>
        </w:rPr>
      </w:pPr>
      <w:r w:rsidRPr="003A43B1">
        <w:rPr>
          <w:rFonts w:ascii="Arial" w:hAnsi="Arial" w:cs="Arial"/>
        </w:rPr>
        <w:t xml:space="preserve">López, J. (2013). </w:t>
      </w:r>
      <w:r w:rsidR="00C60D0F">
        <w:rPr>
          <w:rFonts w:ascii="Arial" w:hAnsi="Arial" w:cs="Arial"/>
        </w:rPr>
        <w:t>"</w:t>
      </w:r>
      <w:r w:rsidRPr="003A43B1">
        <w:rPr>
          <w:rFonts w:ascii="Arial" w:hAnsi="Arial" w:cs="Arial"/>
        </w:rPr>
        <w:t>Análisis del cambio de tipo de cobertura en la micro-cuenca urbana Hato de la Virgen ubicada en el municipio de Ibague</w:t>
      </w:r>
      <w:r w:rsidR="00C60D0F">
        <w:rPr>
          <w:rFonts w:ascii="Arial" w:hAnsi="Arial" w:cs="Arial"/>
        </w:rPr>
        <w:t>"</w:t>
      </w:r>
      <w:r w:rsidRPr="003A43B1">
        <w:rPr>
          <w:rFonts w:ascii="Arial" w:hAnsi="Arial" w:cs="Arial"/>
        </w:rPr>
        <w:t xml:space="preserve">. </w:t>
      </w:r>
      <w:r w:rsidRPr="003A43B1">
        <w:rPr>
          <w:rFonts w:ascii="Arial" w:hAnsi="Arial" w:cs="Arial"/>
          <w:i/>
          <w:iCs/>
        </w:rPr>
        <w:t>Revista Tumbaga</w:t>
      </w:r>
      <w:r w:rsidRPr="003A43B1">
        <w:rPr>
          <w:rFonts w:ascii="Arial" w:hAnsi="Arial" w:cs="Arial"/>
        </w:rPr>
        <w:t xml:space="preserve">, </w:t>
      </w:r>
      <w:r w:rsidRPr="00950B29">
        <w:rPr>
          <w:rFonts w:ascii="Arial" w:hAnsi="Arial" w:cs="Arial"/>
          <w:b/>
          <w:iCs/>
        </w:rPr>
        <w:t>1</w:t>
      </w:r>
      <w:r w:rsidRPr="00950B29">
        <w:rPr>
          <w:rFonts w:ascii="Arial" w:hAnsi="Arial" w:cs="Arial"/>
          <w:b/>
        </w:rPr>
        <w:t>(8)</w:t>
      </w:r>
      <w:r w:rsidRPr="003A43B1">
        <w:rPr>
          <w:rFonts w:ascii="Arial" w:hAnsi="Arial" w:cs="Arial"/>
        </w:rPr>
        <w:t>.</w:t>
      </w:r>
    </w:p>
    <w:p w14:paraId="6146ECA9" w14:textId="77777777" w:rsidR="00A321FB" w:rsidRDefault="00A321FB" w:rsidP="00A321FB">
      <w:pPr>
        <w:pStyle w:val="Bibliografa"/>
        <w:spacing w:line="240" w:lineRule="auto"/>
        <w:ind w:left="780" w:firstLine="0"/>
        <w:jc w:val="both"/>
        <w:rPr>
          <w:rFonts w:ascii="Arial" w:hAnsi="Arial" w:cs="Arial"/>
        </w:rPr>
      </w:pPr>
    </w:p>
    <w:p w14:paraId="054B5961" w14:textId="2F155ABE" w:rsidR="003A43B1" w:rsidRPr="003A43B1" w:rsidRDefault="003A43B1" w:rsidP="005F05C4">
      <w:pPr>
        <w:pStyle w:val="Bibliografa"/>
        <w:numPr>
          <w:ilvl w:val="0"/>
          <w:numId w:val="8"/>
        </w:numPr>
        <w:spacing w:line="240" w:lineRule="auto"/>
        <w:jc w:val="both"/>
        <w:rPr>
          <w:rFonts w:ascii="Arial" w:hAnsi="Arial" w:cs="Arial"/>
        </w:rPr>
      </w:pPr>
      <w:r w:rsidRPr="003A43B1">
        <w:rPr>
          <w:rFonts w:ascii="Arial" w:hAnsi="Arial" w:cs="Arial"/>
        </w:rPr>
        <w:t xml:space="preserve">MAE-MAGAP. (2015). </w:t>
      </w:r>
      <w:r w:rsidRPr="003A43B1">
        <w:rPr>
          <w:rFonts w:ascii="Arial" w:hAnsi="Arial" w:cs="Arial"/>
          <w:i/>
          <w:iCs/>
        </w:rPr>
        <w:t>Protocolo metodológico para la elaboración del mapa de cobertura y uso de la tierra  del Ecuador continental 2013-2014, escala 1:100.000.</w:t>
      </w:r>
      <w:r w:rsidRPr="003A43B1">
        <w:rPr>
          <w:rFonts w:ascii="Arial" w:hAnsi="Arial" w:cs="Arial"/>
        </w:rPr>
        <w:t xml:space="preserve"> (p. 49). Quito.</w:t>
      </w:r>
    </w:p>
    <w:p w14:paraId="432BF805" w14:textId="77777777" w:rsidR="00A321FB" w:rsidRDefault="00A321FB" w:rsidP="00A321FB">
      <w:pPr>
        <w:pStyle w:val="Bibliografa"/>
        <w:spacing w:line="240" w:lineRule="auto"/>
        <w:ind w:left="780" w:firstLine="0"/>
        <w:jc w:val="both"/>
        <w:rPr>
          <w:rFonts w:ascii="Arial" w:hAnsi="Arial" w:cs="Arial"/>
        </w:rPr>
      </w:pPr>
    </w:p>
    <w:p w14:paraId="36B09EC1" w14:textId="7F60E486" w:rsidR="003A43B1" w:rsidRPr="003A43B1" w:rsidRDefault="003A43B1" w:rsidP="005F05C4">
      <w:pPr>
        <w:pStyle w:val="Bibliografa"/>
        <w:numPr>
          <w:ilvl w:val="0"/>
          <w:numId w:val="8"/>
        </w:numPr>
        <w:spacing w:line="240" w:lineRule="auto"/>
        <w:jc w:val="both"/>
        <w:rPr>
          <w:rFonts w:ascii="Arial" w:hAnsi="Arial" w:cs="Arial"/>
        </w:rPr>
      </w:pPr>
      <w:r w:rsidRPr="003A43B1">
        <w:rPr>
          <w:rFonts w:ascii="Arial" w:hAnsi="Arial" w:cs="Arial"/>
        </w:rPr>
        <w:t>MAGAP. (2002). Mapa de Cobertura y Uso de la Tierra (Caracterización de uso del suelo), escala 1:250.000.</w:t>
      </w:r>
    </w:p>
    <w:p w14:paraId="6C87DA50" w14:textId="77777777" w:rsidR="00A321FB" w:rsidRDefault="00A321FB" w:rsidP="00A321FB">
      <w:pPr>
        <w:pStyle w:val="Bibliografa"/>
        <w:spacing w:line="240" w:lineRule="auto"/>
        <w:ind w:left="780" w:firstLine="0"/>
        <w:jc w:val="both"/>
        <w:rPr>
          <w:rFonts w:ascii="Arial" w:hAnsi="Arial" w:cs="Arial"/>
        </w:rPr>
      </w:pPr>
    </w:p>
    <w:p w14:paraId="30C714A7" w14:textId="5BDA9B62" w:rsidR="003A43B1" w:rsidRPr="003A43B1" w:rsidRDefault="003A43B1" w:rsidP="005F05C4">
      <w:pPr>
        <w:pStyle w:val="Bibliografa"/>
        <w:numPr>
          <w:ilvl w:val="0"/>
          <w:numId w:val="8"/>
        </w:numPr>
        <w:spacing w:line="240" w:lineRule="auto"/>
        <w:jc w:val="both"/>
        <w:rPr>
          <w:rFonts w:ascii="Arial" w:hAnsi="Arial" w:cs="Arial"/>
        </w:rPr>
      </w:pPr>
      <w:r w:rsidRPr="003A43B1">
        <w:rPr>
          <w:rFonts w:ascii="Arial" w:hAnsi="Arial" w:cs="Arial"/>
        </w:rPr>
        <w:t>MAGAP. (2012). MAGAP impulsa proyecto de reactivación del Cacao Fino y de Aroma. Recuperado a partir de http://www.agricultura.gob.ec/magap-impulsa-proyecto-de-reactivacion-del-cacao-fino-y-de-aroma/</w:t>
      </w:r>
    </w:p>
    <w:p w14:paraId="4795CDF8" w14:textId="77777777" w:rsidR="00A321FB" w:rsidRPr="00A321FB" w:rsidRDefault="00A321FB" w:rsidP="00A321FB">
      <w:pPr>
        <w:pStyle w:val="Bibliografa"/>
        <w:spacing w:line="240" w:lineRule="auto"/>
        <w:ind w:left="780" w:firstLine="0"/>
        <w:jc w:val="both"/>
        <w:rPr>
          <w:rFonts w:ascii="Arial" w:hAnsi="Arial" w:cs="Arial"/>
          <w:lang w:val="en-GB"/>
        </w:rPr>
      </w:pPr>
    </w:p>
    <w:p w14:paraId="60700988" w14:textId="640F3E27" w:rsidR="003A43B1" w:rsidRPr="00C60D0F" w:rsidRDefault="003A43B1" w:rsidP="005F05C4">
      <w:pPr>
        <w:pStyle w:val="Bibliografa"/>
        <w:numPr>
          <w:ilvl w:val="0"/>
          <w:numId w:val="8"/>
        </w:numPr>
        <w:spacing w:line="240" w:lineRule="auto"/>
        <w:jc w:val="both"/>
        <w:rPr>
          <w:rFonts w:ascii="Arial" w:hAnsi="Arial" w:cs="Arial"/>
        </w:rPr>
      </w:pPr>
      <w:r w:rsidRPr="003A43B1">
        <w:rPr>
          <w:rFonts w:ascii="Arial" w:hAnsi="Arial" w:cs="Arial"/>
        </w:rPr>
        <w:t xml:space="preserve">Manson, R., &amp; Jardel, E. (2009). </w:t>
      </w:r>
      <w:r w:rsidR="00C60D0F">
        <w:rPr>
          <w:rFonts w:ascii="Arial" w:hAnsi="Arial" w:cs="Arial"/>
        </w:rPr>
        <w:t>"</w:t>
      </w:r>
      <w:r w:rsidRPr="003A43B1">
        <w:rPr>
          <w:rFonts w:ascii="Arial" w:hAnsi="Arial" w:cs="Arial"/>
        </w:rPr>
        <w:t>Perturbaciones y desastres naturales: impactos sobre las ecorregiones, la biodiversidad y el bienestar socioeconómico</w:t>
      </w:r>
      <w:r w:rsidR="00C60D0F">
        <w:rPr>
          <w:rFonts w:ascii="Arial" w:hAnsi="Arial" w:cs="Arial"/>
        </w:rPr>
        <w:t>"</w:t>
      </w:r>
      <w:r w:rsidRPr="003A43B1">
        <w:rPr>
          <w:rFonts w:ascii="Arial" w:hAnsi="Arial" w:cs="Arial"/>
        </w:rPr>
        <w:t xml:space="preserve">. </w:t>
      </w:r>
      <w:r w:rsidRPr="00C60D0F">
        <w:rPr>
          <w:rFonts w:ascii="Arial" w:hAnsi="Arial" w:cs="Arial"/>
          <w:i/>
          <w:iCs/>
        </w:rPr>
        <w:t>Capital natural de México</w:t>
      </w:r>
      <w:r w:rsidRPr="00C60D0F">
        <w:rPr>
          <w:rFonts w:ascii="Arial" w:hAnsi="Arial" w:cs="Arial"/>
        </w:rPr>
        <w:t xml:space="preserve">, </w:t>
      </w:r>
      <w:r w:rsidRPr="00950B29">
        <w:rPr>
          <w:rFonts w:ascii="Arial" w:hAnsi="Arial" w:cs="Arial"/>
          <w:b/>
          <w:iCs/>
        </w:rPr>
        <w:t>2</w:t>
      </w:r>
      <w:r w:rsidRPr="00C60D0F">
        <w:rPr>
          <w:rFonts w:ascii="Arial" w:hAnsi="Arial" w:cs="Arial"/>
        </w:rPr>
        <w:t>, 131-184.</w:t>
      </w:r>
    </w:p>
    <w:p w14:paraId="6CAA44C3" w14:textId="77777777" w:rsidR="00A321FB" w:rsidRPr="00A321FB" w:rsidRDefault="00A321FB" w:rsidP="00A321FB">
      <w:pPr>
        <w:pStyle w:val="Bibliografa"/>
        <w:spacing w:line="240" w:lineRule="auto"/>
        <w:ind w:left="780" w:firstLine="0"/>
        <w:jc w:val="both"/>
        <w:rPr>
          <w:rFonts w:ascii="Arial" w:hAnsi="Arial" w:cs="Arial"/>
        </w:rPr>
      </w:pPr>
    </w:p>
    <w:p w14:paraId="452A8F75" w14:textId="0620A3DE" w:rsidR="003A43B1" w:rsidRPr="00C60D0F" w:rsidRDefault="003A43B1" w:rsidP="005F05C4">
      <w:pPr>
        <w:pStyle w:val="Bibliografa"/>
        <w:numPr>
          <w:ilvl w:val="0"/>
          <w:numId w:val="8"/>
        </w:numPr>
        <w:spacing w:line="240" w:lineRule="auto"/>
        <w:jc w:val="both"/>
        <w:rPr>
          <w:rFonts w:ascii="Arial" w:hAnsi="Arial" w:cs="Arial"/>
          <w:lang w:val="en-GB"/>
        </w:rPr>
      </w:pPr>
      <w:r w:rsidRPr="003A43B1">
        <w:rPr>
          <w:rFonts w:ascii="Arial" w:hAnsi="Arial" w:cs="Arial"/>
          <w:lang w:val="en-GB"/>
        </w:rPr>
        <w:t xml:space="preserve">Pauleit, S., &amp; Duhme, F. (2000). </w:t>
      </w:r>
      <w:r w:rsidR="00C60D0F">
        <w:rPr>
          <w:rFonts w:ascii="Arial" w:hAnsi="Arial" w:cs="Arial"/>
          <w:lang w:val="en-GB"/>
        </w:rPr>
        <w:t>"</w:t>
      </w:r>
      <w:r w:rsidRPr="003A43B1">
        <w:rPr>
          <w:rFonts w:ascii="Arial" w:hAnsi="Arial" w:cs="Arial"/>
          <w:lang w:val="en-GB"/>
        </w:rPr>
        <w:t>Assessing the environmental performance of land cover types for urban planning</w:t>
      </w:r>
      <w:r w:rsidR="00C60D0F">
        <w:rPr>
          <w:rFonts w:ascii="Arial" w:hAnsi="Arial" w:cs="Arial"/>
          <w:lang w:val="en-GB"/>
        </w:rPr>
        <w:t>"</w:t>
      </w:r>
      <w:r w:rsidRPr="003A43B1">
        <w:rPr>
          <w:rFonts w:ascii="Arial" w:hAnsi="Arial" w:cs="Arial"/>
          <w:lang w:val="en-GB"/>
        </w:rPr>
        <w:t xml:space="preserve">. </w:t>
      </w:r>
      <w:r w:rsidRPr="00C60D0F">
        <w:rPr>
          <w:rFonts w:ascii="Arial" w:hAnsi="Arial" w:cs="Arial"/>
          <w:i/>
          <w:iCs/>
          <w:lang w:val="en-GB"/>
        </w:rPr>
        <w:t>Landscape and Urban Planning</w:t>
      </w:r>
      <w:r w:rsidRPr="00C60D0F">
        <w:rPr>
          <w:rFonts w:ascii="Arial" w:hAnsi="Arial" w:cs="Arial"/>
          <w:lang w:val="en-GB"/>
        </w:rPr>
        <w:t xml:space="preserve">, </w:t>
      </w:r>
      <w:r w:rsidRPr="00950B29">
        <w:rPr>
          <w:rFonts w:ascii="Arial" w:hAnsi="Arial" w:cs="Arial"/>
          <w:b/>
          <w:iCs/>
          <w:lang w:val="en-GB"/>
        </w:rPr>
        <w:t>52</w:t>
      </w:r>
      <w:r w:rsidRPr="00950B29">
        <w:rPr>
          <w:rFonts w:ascii="Arial" w:hAnsi="Arial" w:cs="Arial"/>
          <w:b/>
          <w:lang w:val="en-GB"/>
        </w:rPr>
        <w:t>(1)</w:t>
      </w:r>
      <w:r w:rsidRPr="00C60D0F">
        <w:rPr>
          <w:rFonts w:ascii="Arial" w:hAnsi="Arial" w:cs="Arial"/>
          <w:lang w:val="en-GB"/>
        </w:rPr>
        <w:t>, 1–20.</w:t>
      </w:r>
    </w:p>
    <w:p w14:paraId="1019A676" w14:textId="77777777" w:rsidR="00A321FB" w:rsidRPr="00C60D0F" w:rsidRDefault="00A321FB" w:rsidP="00A321FB">
      <w:pPr>
        <w:pStyle w:val="Bibliografa"/>
        <w:spacing w:line="240" w:lineRule="auto"/>
        <w:ind w:left="780" w:firstLine="0"/>
        <w:jc w:val="both"/>
        <w:rPr>
          <w:rFonts w:ascii="Arial" w:hAnsi="Arial" w:cs="Arial"/>
          <w:lang w:val="en-GB"/>
        </w:rPr>
      </w:pPr>
    </w:p>
    <w:p w14:paraId="0CCE484F" w14:textId="6478F9F2" w:rsidR="003A43B1" w:rsidRPr="003A43B1" w:rsidRDefault="003A43B1" w:rsidP="005F05C4">
      <w:pPr>
        <w:pStyle w:val="Bibliografa"/>
        <w:numPr>
          <w:ilvl w:val="0"/>
          <w:numId w:val="8"/>
        </w:numPr>
        <w:spacing w:line="240" w:lineRule="auto"/>
        <w:jc w:val="both"/>
        <w:rPr>
          <w:rFonts w:ascii="Arial" w:hAnsi="Arial" w:cs="Arial"/>
        </w:rPr>
      </w:pPr>
      <w:r w:rsidRPr="003A43B1">
        <w:rPr>
          <w:rFonts w:ascii="Arial" w:hAnsi="Arial" w:cs="Arial"/>
        </w:rPr>
        <w:t xml:space="preserve">Peña, J. (2007). </w:t>
      </w:r>
      <w:r w:rsidRPr="003A43B1">
        <w:rPr>
          <w:rFonts w:ascii="Arial" w:hAnsi="Arial" w:cs="Arial"/>
          <w:i/>
          <w:iCs/>
        </w:rPr>
        <w:t>Efectos ecológicos de los cambios de coberturas y usos del suelo en la Marina Maixa (Alicante)</w:t>
      </w:r>
      <w:r w:rsidRPr="003A43B1">
        <w:rPr>
          <w:rFonts w:ascii="Arial" w:hAnsi="Arial" w:cs="Arial"/>
        </w:rPr>
        <w:t xml:space="preserve"> (Tesis Doctoral). Universidad de Alicante, Alicante, España.</w:t>
      </w:r>
    </w:p>
    <w:p w14:paraId="35362CC8" w14:textId="77777777" w:rsidR="00A321FB" w:rsidRDefault="00A321FB" w:rsidP="00A321FB">
      <w:pPr>
        <w:pStyle w:val="Bibliografa"/>
        <w:spacing w:line="240" w:lineRule="auto"/>
        <w:ind w:left="780" w:firstLine="0"/>
        <w:jc w:val="both"/>
        <w:rPr>
          <w:rFonts w:ascii="Arial" w:hAnsi="Arial" w:cs="Arial"/>
        </w:rPr>
      </w:pPr>
    </w:p>
    <w:p w14:paraId="60B8B924" w14:textId="2D6AF63D" w:rsidR="003A43B1" w:rsidRPr="003A43B1" w:rsidRDefault="003A43B1" w:rsidP="005F05C4">
      <w:pPr>
        <w:pStyle w:val="Bibliografa"/>
        <w:numPr>
          <w:ilvl w:val="0"/>
          <w:numId w:val="8"/>
        </w:numPr>
        <w:spacing w:line="240" w:lineRule="auto"/>
        <w:jc w:val="both"/>
        <w:rPr>
          <w:rFonts w:ascii="Arial" w:hAnsi="Arial" w:cs="Arial"/>
        </w:rPr>
      </w:pPr>
      <w:r w:rsidRPr="003A43B1">
        <w:rPr>
          <w:rFonts w:ascii="Arial" w:hAnsi="Arial" w:cs="Arial"/>
        </w:rPr>
        <w:t xml:space="preserve">Pineda, N., Bosque, J., Gómez, M., &amp; Plata, W. (2009). </w:t>
      </w:r>
      <w:r w:rsidR="00C60D0F">
        <w:rPr>
          <w:rFonts w:ascii="Arial" w:hAnsi="Arial" w:cs="Arial"/>
        </w:rPr>
        <w:t>"</w:t>
      </w:r>
      <w:r w:rsidRPr="003A43B1">
        <w:rPr>
          <w:rFonts w:ascii="Arial" w:hAnsi="Arial" w:cs="Arial"/>
        </w:rPr>
        <w:t>Análisis de cambio del uso del suelo en el Estado de México mediante sistemas de información geográfica y técnicas de regresión multivariantes. Una aproximación a los procesos de deforestación</w:t>
      </w:r>
      <w:r w:rsidR="00C60D0F">
        <w:rPr>
          <w:rFonts w:ascii="Arial" w:hAnsi="Arial" w:cs="Arial"/>
        </w:rPr>
        <w:t>"</w:t>
      </w:r>
      <w:r w:rsidRPr="003A43B1">
        <w:rPr>
          <w:rFonts w:ascii="Arial" w:hAnsi="Arial" w:cs="Arial"/>
        </w:rPr>
        <w:t xml:space="preserve">. </w:t>
      </w:r>
      <w:r w:rsidRPr="003A43B1">
        <w:rPr>
          <w:rFonts w:ascii="Arial" w:hAnsi="Arial" w:cs="Arial"/>
          <w:i/>
          <w:iCs/>
        </w:rPr>
        <w:t>Investigaciones Geográficas</w:t>
      </w:r>
      <w:r w:rsidRPr="003A43B1">
        <w:rPr>
          <w:rFonts w:ascii="Arial" w:hAnsi="Arial" w:cs="Arial"/>
        </w:rPr>
        <w:t xml:space="preserve">, </w:t>
      </w:r>
      <w:r w:rsidRPr="00950B29">
        <w:rPr>
          <w:rFonts w:ascii="Arial" w:hAnsi="Arial" w:cs="Arial"/>
          <w:b/>
          <w:iCs/>
        </w:rPr>
        <w:t>69</w:t>
      </w:r>
      <w:r w:rsidRPr="003A43B1">
        <w:rPr>
          <w:rFonts w:ascii="Arial" w:hAnsi="Arial" w:cs="Arial"/>
        </w:rPr>
        <w:t>, 33-52.</w:t>
      </w:r>
    </w:p>
    <w:p w14:paraId="0CD6EF77" w14:textId="77777777" w:rsidR="00A321FB" w:rsidRDefault="00A321FB" w:rsidP="00A321FB">
      <w:pPr>
        <w:pStyle w:val="Bibliografa"/>
        <w:spacing w:line="240" w:lineRule="auto"/>
        <w:ind w:left="780" w:firstLine="0"/>
        <w:jc w:val="both"/>
        <w:rPr>
          <w:rFonts w:ascii="Arial" w:hAnsi="Arial" w:cs="Arial"/>
        </w:rPr>
      </w:pPr>
    </w:p>
    <w:p w14:paraId="29A38DFE" w14:textId="4C9BB761" w:rsidR="003A43B1" w:rsidRPr="003A43B1" w:rsidRDefault="003A43B1" w:rsidP="005F05C4">
      <w:pPr>
        <w:pStyle w:val="Bibliografa"/>
        <w:numPr>
          <w:ilvl w:val="0"/>
          <w:numId w:val="8"/>
        </w:numPr>
        <w:spacing w:line="240" w:lineRule="auto"/>
        <w:jc w:val="both"/>
        <w:rPr>
          <w:rFonts w:ascii="Arial" w:hAnsi="Arial" w:cs="Arial"/>
        </w:rPr>
      </w:pPr>
      <w:r w:rsidRPr="003A43B1">
        <w:rPr>
          <w:rFonts w:ascii="Arial" w:hAnsi="Arial" w:cs="Arial"/>
        </w:rPr>
        <w:t xml:space="preserve">Pino, N. (2015). </w:t>
      </w:r>
      <w:r w:rsidRPr="003A43B1">
        <w:rPr>
          <w:rFonts w:ascii="Arial" w:hAnsi="Arial" w:cs="Arial"/>
          <w:i/>
          <w:iCs/>
        </w:rPr>
        <w:t>Prospectiva del uso del suelo y cobertura vegetal en el Ordenamiento Territorial. Caso cantón Cuenca.</w:t>
      </w:r>
      <w:r w:rsidRPr="003A43B1">
        <w:rPr>
          <w:rFonts w:ascii="Arial" w:hAnsi="Arial" w:cs="Arial"/>
        </w:rPr>
        <w:t xml:space="preserve"> (Maestria en Ordenación Territorial). Universidad de Cuenca. Facultad de Arquitectura yy Urbanismo., Cuenca, Ecuador.</w:t>
      </w:r>
    </w:p>
    <w:p w14:paraId="3554CC9E" w14:textId="77777777" w:rsidR="00A321FB" w:rsidRDefault="00A321FB" w:rsidP="00A321FB">
      <w:pPr>
        <w:pStyle w:val="Bibliografa"/>
        <w:spacing w:line="240" w:lineRule="auto"/>
        <w:ind w:left="780" w:firstLine="0"/>
        <w:jc w:val="both"/>
        <w:rPr>
          <w:rFonts w:ascii="Arial" w:hAnsi="Arial" w:cs="Arial"/>
          <w:lang w:val="en-GB"/>
        </w:rPr>
      </w:pPr>
    </w:p>
    <w:p w14:paraId="028B230B" w14:textId="3F78B471" w:rsidR="003A43B1" w:rsidRPr="003A43B1" w:rsidRDefault="003A43B1" w:rsidP="005F05C4">
      <w:pPr>
        <w:pStyle w:val="Bibliografa"/>
        <w:numPr>
          <w:ilvl w:val="0"/>
          <w:numId w:val="8"/>
        </w:numPr>
        <w:spacing w:line="240" w:lineRule="auto"/>
        <w:jc w:val="both"/>
        <w:rPr>
          <w:rFonts w:ascii="Arial" w:hAnsi="Arial" w:cs="Arial"/>
          <w:lang w:val="en-GB"/>
        </w:rPr>
      </w:pPr>
      <w:r w:rsidRPr="00113777">
        <w:rPr>
          <w:rFonts w:ascii="Arial" w:hAnsi="Arial" w:cs="Arial"/>
          <w:lang w:val="en-GB"/>
        </w:rPr>
        <w:t xml:space="preserve">Pontius, R. G., Shusas, E., &amp; McEachern, M. (2004). </w:t>
      </w:r>
      <w:r w:rsidR="00C60D0F">
        <w:rPr>
          <w:rFonts w:ascii="Arial" w:hAnsi="Arial" w:cs="Arial"/>
          <w:lang w:val="en-GB"/>
        </w:rPr>
        <w:t>"</w:t>
      </w:r>
      <w:r w:rsidRPr="003A43B1">
        <w:rPr>
          <w:rFonts w:ascii="Arial" w:hAnsi="Arial" w:cs="Arial"/>
          <w:lang w:val="en-GB"/>
        </w:rPr>
        <w:t>Detecting important categorical land changes while accounting for persistence</w:t>
      </w:r>
      <w:r w:rsidR="00C60D0F">
        <w:rPr>
          <w:rFonts w:ascii="Arial" w:hAnsi="Arial" w:cs="Arial"/>
          <w:lang w:val="en-GB"/>
        </w:rPr>
        <w:t>"</w:t>
      </w:r>
      <w:r w:rsidRPr="003A43B1">
        <w:rPr>
          <w:rFonts w:ascii="Arial" w:hAnsi="Arial" w:cs="Arial"/>
          <w:lang w:val="en-GB"/>
        </w:rPr>
        <w:t xml:space="preserve">. </w:t>
      </w:r>
      <w:r w:rsidRPr="003A43B1">
        <w:rPr>
          <w:rFonts w:ascii="Arial" w:hAnsi="Arial" w:cs="Arial"/>
          <w:i/>
          <w:iCs/>
          <w:lang w:val="en-GB"/>
        </w:rPr>
        <w:t>Agriculture, Ecosystems and Environment</w:t>
      </w:r>
      <w:r w:rsidRPr="003A43B1">
        <w:rPr>
          <w:rFonts w:ascii="Arial" w:hAnsi="Arial" w:cs="Arial"/>
          <w:lang w:val="en-GB"/>
        </w:rPr>
        <w:t xml:space="preserve">, </w:t>
      </w:r>
      <w:r w:rsidRPr="00950B29">
        <w:rPr>
          <w:rFonts w:ascii="Arial" w:hAnsi="Arial" w:cs="Arial"/>
          <w:b/>
          <w:iCs/>
          <w:lang w:val="en-GB"/>
        </w:rPr>
        <w:t>101</w:t>
      </w:r>
      <w:r w:rsidRPr="003A43B1">
        <w:rPr>
          <w:rFonts w:ascii="Arial" w:hAnsi="Arial" w:cs="Arial"/>
          <w:lang w:val="en-GB"/>
        </w:rPr>
        <w:t>, 251–268. https://doi.org/10.1016/j.agee.2003.09.008</w:t>
      </w:r>
    </w:p>
    <w:p w14:paraId="7BA4F335" w14:textId="77777777" w:rsidR="00A321FB" w:rsidRPr="00C60D0F" w:rsidRDefault="00A321FB" w:rsidP="00A321FB">
      <w:pPr>
        <w:pStyle w:val="Bibliografa"/>
        <w:spacing w:line="240" w:lineRule="auto"/>
        <w:ind w:left="780" w:firstLine="0"/>
        <w:jc w:val="both"/>
        <w:rPr>
          <w:rFonts w:ascii="Arial" w:hAnsi="Arial" w:cs="Arial"/>
          <w:lang w:val="en-GB"/>
        </w:rPr>
      </w:pPr>
    </w:p>
    <w:p w14:paraId="2ECC0156" w14:textId="5A68A594" w:rsidR="003A43B1" w:rsidRPr="003A43B1" w:rsidRDefault="003A43B1" w:rsidP="005F05C4">
      <w:pPr>
        <w:pStyle w:val="Bibliografa"/>
        <w:numPr>
          <w:ilvl w:val="0"/>
          <w:numId w:val="8"/>
        </w:numPr>
        <w:spacing w:line="240" w:lineRule="auto"/>
        <w:jc w:val="both"/>
        <w:rPr>
          <w:rFonts w:ascii="Arial" w:hAnsi="Arial" w:cs="Arial"/>
        </w:rPr>
      </w:pPr>
      <w:r w:rsidRPr="003A43B1">
        <w:rPr>
          <w:rFonts w:ascii="Arial" w:hAnsi="Arial" w:cs="Arial"/>
          <w:lang w:val="en-GB"/>
        </w:rPr>
        <w:t xml:space="preserve">Quantum GIS Development Team. (2016). Open Source Geospatial Foundation Project. </w:t>
      </w:r>
      <w:r w:rsidRPr="003A43B1">
        <w:rPr>
          <w:rFonts w:ascii="Arial" w:hAnsi="Arial" w:cs="Arial"/>
        </w:rPr>
        <w:t>Recuperado a partir de http//qgis.osgeo.org</w:t>
      </w:r>
    </w:p>
    <w:p w14:paraId="635C1DC1" w14:textId="7167CA5C" w:rsidR="003A43B1" w:rsidRPr="003A43B1" w:rsidRDefault="003A43B1" w:rsidP="005F05C4">
      <w:pPr>
        <w:pStyle w:val="Bibliografa"/>
        <w:numPr>
          <w:ilvl w:val="0"/>
          <w:numId w:val="8"/>
        </w:numPr>
        <w:spacing w:line="240" w:lineRule="auto"/>
        <w:jc w:val="both"/>
        <w:rPr>
          <w:rFonts w:ascii="Arial" w:hAnsi="Arial" w:cs="Arial"/>
        </w:rPr>
      </w:pPr>
      <w:r w:rsidRPr="003A43B1">
        <w:rPr>
          <w:rFonts w:ascii="Arial" w:hAnsi="Arial" w:cs="Arial"/>
        </w:rPr>
        <w:lastRenderedPageBreak/>
        <w:t xml:space="preserve">Santana, G., &amp; Pineda, N. (2011). </w:t>
      </w:r>
      <w:r w:rsidR="00950B29">
        <w:rPr>
          <w:rFonts w:ascii="Arial" w:hAnsi="Arial" w:cs="Arial"/>
        </w:rPr>
        <w:t>"</w:t>
      </w:r>
      <w:r w:rsidRPr="00950B29">
        <w:rPr>
          <w:rFonts w:ascii="Arial" w:hAnsi="Arial" w:cs="Arial"/>
          <w:iCs/>
        </w:rPr>
        <w:t xml:space="preserve">Descripción de los cambios de uso y cobertura del </w:t>
      </w:r>
      <w:r w:rsidR="00BE7E77" w:rsidRPr="00950B29">
        <w:rPr>
          <w:rFonts w:ascii="Arial" w:hAnsi="Arial" w:cs="Arial"/>
          <w:iCs/>
        </w:rPr>
        <w:t xml:space="preserve">suelo en los bosques primarios </w:t>
      </w:r>
      <w:r w:rsidRPr="00950B29">
        <w:rPr>
          <w:rFonts w:ascii="Arial" w:hAnsi="Arial" w:cs="Arial"/>
          <w:iCs/>
        </w:rPr>
        <w:t>del estado de México, durante 1976-200</w:t>
      </w:r>
      <w:r w:rsidR="00950B29">
        <w:rPr>
          <w:rFonts w:ascii="Arial" w:hAnsi="Arial" w:cs="Arial"/>
          <w:iCs/>
        </w:rPr>
        <w:t>"</w:t>
      </w:r>
      <w:r w:rsidR="00C60D0F">
        <w:rPr>
          <w:rFonts w:ascii="Arial" w:hAnsi="Arial" w:cs="Arial"/>
        </w:rPr>
        <w:t>. México</w:t>
      </w:r>
      <w:r w:rsidRPr="003A43B1">
        <w:rPr>
          <w:rFonts w:ascii="Arial" w:hAnsi="Arial" w:cs="Arial"/>
        </w:rPr>
        <w:t>: INEGI.</w:t>
      </w:r>
    </w:p>
    <w:p w14:paraId="3B2A7FCC" w14:textId="77777777" w:rsidR="00A321FB" w:rsidRDefault="00A321FB" w:rsidP="00A321FB">
      <w:pPr>
        <w:pStyle w:val="Bibliografa"/>
        <w:spacing w:line="240" w:lineRule="auto"/>
        <w:ind w:left="780" w:firstLine="0"/>
        <w:jc w:val="both"/>
        <w:rPr>
          <w:rFonts w:ascii="Arial" w:hAnsi="Arial" w:cs="Arial"/>
        </w:rPr>
      </w:pPr>
    </w:p>
    <w:p w14:paraId="5FEE59F7" w14:textId="6903358E" w:rsidR="003A43B1" w:rsidRPr="003A43B1" w:rsidRDefault="003A43B1" w:rsidP="005F05C4">
      <w:pPr>
        <w:pStyle w:val="Bibliografa"/>
        <w:numPr>
          <w:ilvl w:val="0"/>
          <w:numId w:val="8"/>
        </w:numPr>
        <w:spacing w:line="240" w:lineRule="auto"/>
        <w:jc w:val="both"/>
        <w:rPr>
          <w:rFonts w:ascii="Arial" w:hAnsi="Arial" w:cs="Arial"/>
        </w:rPr>
      </w:pPr>
      <w:r w:rsidRPr="003A43B1">
        <w:rPr>
          <w:rFonts w:ascii="Arial" w:hAnsi="Arial" w:cs="Arial"/>
        </w:rPr>
        <w:t>SENPLADES. (2008). Mapa de Cobertura y Uso de la Tierra (Mapa Histórico de Deforestación).</w:t>
      </w:r>
    </w:p>
    <w:p w14:paraId="7C0924FF" w14:textId="77777777" w:rsidR="00A321FB" w:rsidRDefault="00A321FB" w:rsidP="00A321FB">
      <w:pPr>
        <w:pStyle w:val="Bibliografa"/>
        <w:spacing w:line="240" w:lineRule="auto"/>
        <w:ind w:left="780" w:firstLine="0"/>
        <w:jc w:val="both"/>
        <w:rPr>
          <w:rFonts w:ascii="Arial" w:hAnsi="Arial" w:cs="Arial"/>
        </w:rPr>
      </w:pPr>
    </w:p>
    <w:p w14:paraId="55FE454D" w14:textId="1321355E" w:rsidR="003A43B1" w:rsidRPr="003A43B1" w:rsidRDefault="003A43B1" w:rsidP="005F05C4">
      <w:pPr>
        <w:pStyle w:val="Bibliografa"/>
        <w:numPr>
          <w:ilvl w:val="0"/>
          <w:numId w:val="8"/>
        </w:numPr>
        <w:spacing w:line="240" w:lineRule="auto"/>
        <w:jc w:val="both"/>
        <w:rPr>
          <w:rFonts w:ascii="Arial" w:hAnsi="Arial" w:cs="Arial"/>
        </w:rPr>
      </w:pPr>
      <w:r w:rsidRPr="003A43B1">
        <w:rPr>
          <w:rFonts w:ascii="Arial" w:hAnsi="Arial" w:cs="Arial"/>
        </w:rPr>
        <w:t>SENPLADES. (2014). PDyOT: instrumentos para la planificación de la inversión pública. Recuperado a partir de http://www.planificacion.gob.ec/pdyot-instrumentos-para-la-planificacion-de-la-inversion-publica/</w:t>
      </w:r>
    </w:p>
    <w:p w14:paraId="455B549D" w14:textId="77777777" w:rsidR="00A321FB" w:rsidRDefault="00A321FB" w:rsidP="00A321FB">
      <w:pPr>
        <w:pStyle w:val="Bibliografa"/>
        <w:spacing w:line="240" w:lineRule="auto"/>
        <w:ind w:left="780" w:firstLine="0"/>
        <w:jc w:val="both"/>
        <w:rPr>
          <w:rFonts w:ascii="Arial" w:hAnsi="Arial" w:cs="Arial"/>
        </w:rPr>
      </w:pPr>
    </w:p>
    <w:p w14:paraId="16B57C62" w14:textId="7BD21422" w:rsidR="003A43B1" w:rsidRPr="003A43B1" w:rsidRDefault="003A43B1" w:rsidP="005F05C4">
      <w:pPr>
        <w:pStyle w:val="Bibliografa"/>
        <w:numPr>
          <w:ilvl w:val="0"/>
          <w:numId w:val="8"/>
        </w:numPr>
        <w:spacing w:line="240" w:lineRule="auto"/>
        <w:jc w:val="both"/>
        <w:rPr>
          <w:rFonts w:ascii="Arial" w:hAnsi="Arial" w:cs="Arial"/>
        </w:rPr>
      </w:pPr>
      <w:r w:rsidRPr="003A43B1">
        <w:rPr>
          <w:rFonts w:ascii="Arial" w:hAnsi="Arial" w:cs="Arial"/>
        </w:rPr>
        <w:t xml:space="preserve">SINAGAP. (2014). </w:t>
      </w:r>
      <w:r w:rsidRPr="003A43B1">
        <w:rPr>
          <w:rFonts w:ascii="Arial" w:hAnsi="Arial" w:cs="Arial"/>
          <w:i/>
          <w:iCs/>
        </w:rPr>
        <w:t>Boletín situacional cacao</w:t>
      </w:r>
      <w:r w:rsidRPr="003A43B1">
        <w:rPr>
          <w:rFonts w:ascii="Arial" w:hAnsi="Arial" w:cs="Arial"/>
        </w:rPr>
        <w:t xml:space="preserve"> (Boletín). Recuperado a partir de http://sinagap.agricultura.gob.ec/phocadownloadpap/cultivo/2014/dboletin-situacional-de-cacao-2014-actualizado.pdf</w:t>
      </w:r>
    </w:p>
    <w:p w14:paraId="76941EBF" w14:textId="77777777" w:rsidR="00A321FB" w:rsidRDefault="00A321FB" w:rsidP="00A321FB">
      <w:pPr>
        <w:pStyle w:val="Bibliografa"/>
        <w:spacing w:line="240" w:lineRule="auto"/>
        <w:ind w:left="780" w:firstLine="0"/>
        <w:jc w:val="both"/>
        <w:rPr>
          <w:rFonts w:ascii="Arial" w:hAnsi="Arial" w:cs="Arial"/>
          <w:lang w:val="en-GB"/>
        </w:rPr>
      </w:pPr>
    </w:p>
    <w:p w14:paraId="4B71742C" w14:textId="2FCEBA1B" w:rsidR="003A43B1" w:rsidRPr="003A43B1" w:rsidRDefault="003A43B1" w:rsidP="005F05C4">
      <w:pPr>
        <w:pStyle w:val="Bibliografa"/>
        <w:numPr>
          <w:ilvl w:val="0"/>
          <w:numId w:val="8"/>
        </w:numPr>
        <w:spacing w:line="240" w:lineRule="auto"/>
        <w:jc w:val="both"/>
        <w:rPr>
          <w:rFonts w:ascii="Arial" w:hAnsi="Arial" w:cs="Arial"/>
          <w:lang w:val="en-GB"/>
        </w:rPr>
      </w:pPr>
      <w:r w:rsidRPr="003A43B1">
        <w:rPr>
          <w:rFonts w:ascii="Arial" w:hAnsi="Arial" w:cs="Arial"/>
          <w:lang w:val="en-GB"/>
        </w:rPr>
        <w:t xml:space="preserve">Sylla, L., Xiong, D., Zhang, H. Y., &amp; Bangoura, S. T. (2012). </w:t>
      </w:r>
      <w:r w:rsidR="00C60D0F">
        <w:rPr>
          <w:rFonts w:ascii="Arial" w:hAnsi="Arial" w:cs="Arial"/>
          <w:lang w:val="en-GB"/>
        </w:rPr>
        <w:t>"</w:t>
      </w:r>
      <w:r w:rsidRPr="003A43B1">
        <w:rPr>
          <w:rFonts w:ascii="Arial" w:hAnsi="Arial" w:cs="Arial"/>
          <w:lang w:val="en-GB"/>
        </w:rPr>
        <w:t>A GIS technology and method to assess environmental problems from land use/cover changes: Conakry, Coyah and Dubreka region case study</w:t>
      </w:r>
      <w:r w:rsidR="00C60D0F">
        <w:rPr>
          <w:rFonts w:ascii="Arial" w:hAnsi="Arial" w:cs="Arial"/>
          <w:lang w:val="en-GB"/>
        </w:rPr>
        <w:t>"</w:t>
      </w:r>
      <w:r w:rsidRPr="003A43B1">
        <w:rPr>
          <w:rFonts w:ascii="Arial" w:hAnsi="Arial" w:cs="Arial"/>
          <w:lang w:val="en-GB"/>
        </w:rPr>
        <w:t xml:space="preserve">. </w:t>
      </w:r>
      <w:r w:rsidRPr="003A43B1">
        <w:rPr>
          <w:rFonts w:ascii="Arial" w:hAnsi="Arial" w:cs="Arial"/>
          <w:i/>
          <w:iCs/>
          <w:lang w:val="en-GB"/>
        </w:rPr>
        <w:t>The Egyptian Journal of Remote Sensing and Space Sciences</w:t>
      </w:r>
      <w:r w:rsidRPr="003A43B1">
        <w:rPr>
          <w:rFonts w:ascii="Arial" w:hAnsi="Arial" w:cs="Arial"/>
          <w:lang w:val="en-GB"/>
        </w:rPr>
        <w:t xml:space="preserve">, </w:t>
      </w:r>
      <w:r w:rsidRPr="0004449A">
        <w:rPr>
          <w:rFonts w:ascii="Arial" w:hAnsi="Arial" w:cs="Arial"/>
          <w:b/>
          <w:iCs/>
          <w:lang w:val="en-GB"/>
        </w:rPr>
        <w:t>15</w:t>
      </w:r>
      <w:r w:rsidRPr="0004449A">
        <w:rPr>
          <w:rFonts w:ascii="Arial" w:hAnsi="Arial" w:cs="Arial"/>
          <w:b/>
          <w:lang w:val="en-GB"/>
        </w:rPr>
        <w:t>(1)</w:t>
      </w:r>
      <w:r w:rsidRPr="003A43B1">
        <w:rPr>
          <w:rFonts w:ascii="Arial" w:hAnsi="Arial" w:cs="Arial"/>
          <w:lang w:val="en-GB"/>
        </w:rPr>
        <w:t>, 31–38.</w:t>
      </w:r>
    </w:p>
    <w:p w14:paraId="42C00EC4" w14:textId="77777777" w:rsidR="00A321FB" w:rsidRPr="00C60D0F" w:rsidRDefault="00A321FB" w:rsidP="00A321FB">
      <w:pPr>
        <w:pStyle w:val="Bibliografa"/>
        <w:spacing w:line="240" w:lineRule="auto"/>
        <w:ind w:left="780" w:firstLine="0"/>
        <w:jc w:val="both"/>
        <w:rPr>
          <w:rFonts w:ascii="Arial" w:hAnsi="Arial" w:cs="Arial"/>
          <w:lang w:val="en-GB"/>
        </w:rPr>
      </w:pPr>
    </w:p>
    <w:p w14:paraId="5A829B24" w14:textId="2F808117" w:rsidR="003A43B1" w:rsidRPr="003A43B1" w:rsidRDefault="003A43B1" w:rsidP="005F05C4">
      <w:pPr>
        <w:pStyle w:val="Bibliografa"/>
        <w:numPr>
          <w:ilvl w:val="0"/>
          <w:numId w:val="8"/>
        </w:numPr>
        <w:spacing w:line="240" w:lineRule="auto"/>
        <w:jc w:val="both"/>
        <w:rPr>
          <w:rFonts w:ascii="Arial" w:hAnsi="Arial" w:cs="Arial"/>
        </w:rPr>
      </w:pPr>
      <w:r w:rsidRPr="00113777">
        <w:rPr>
          <w:rFonts w:ascii="Arial" w:hAnsi="Arial" w:cs="Arial"/>
          <w:lang w:val="es-ES"/>
        </w:rPr>
        <w:t xml:space="preserve">Vásquez, A. (1996). </w:t>
      </w:r>
      <w:r w:rsidR="00C60D0F">
        <w:rPr>
          <w:rFonts w:ascii="Arial" w:hAnsi="Arial" w:cs="Arial"/>
          <w:lang w:val="es-ES"/>
        </w:rPr>
        <w:t>"</w:t>
      </w:r>
      <w:r w:rsidRPr="003A43B1">
        <w:rPr>
          <w:rFonts w:ascii="Arial" w:hAnsi="Arial" w:cs="Arial"/>
        </w:rPr>
        <w:t>El Ordenamiento Territorial y los cambios en el uso de la tierra en Costa Rica</w:t>
      </w:r>
      <w:r w:rsidR="00C60D0F">
        <w:rPr>
          <w:rFonts w:ascii="Arial" w:hAnsi="Arial" w:cs="Arial"/>
        </w:rPr>
        <w:t>"</w:t>
      </w:r>
      <w:r w:rsidRPr="003A43B1">
        <w:rPr>
          <w:rFonts w:ascii="Arial" w:hAnsi="Arial" w:cs="Arial"/>
        </w:rPr>
        <w:t xml:space="preserve">. </w:t>
      </w:r>
      <w:r w:rsidRPr="003A43B1">
        <w:rPr>
          <w:rFonts w:ascii="Arial" w:hAnsi="Arial" w:cs="Arial"/>
          <w:i/>
          <w:iCs/>
        </w:rPr>
        <w:t>Agronomia Costarricense</w:t>
      </w:r>
      <w:r w:rsidRPr="003A43B1">
        <w:rPr>
          <w:rFonts w:ascii="Arial" w:hAnsi="Arial" w:cs="Arial"/>
        </w:rPr>
        <w:t xml:space="preserve">, </w:t>
      </w:r>
      <w:r w:rsidRPr="002135B6">
        <w:rPr>
          <w:rFonts w:ascii="Arial" w:hAnsi="Arial" w:cs="Arial"/>
          <w:b/>
          <w:iCs/>
        </w:rPr>
        <w:t>20</w:t>
      </w:r>
      <w:r w:rsidRPr="002135B6">
        <w:rPr>
          <w:rFonts w:ascii="Arial" w:hAnsi="Arial" w:cs="Arial"/>
          <w:b/>
        </w:rPr>
        <w:t>(1)</w:t>
      </w:r>
      <w:r w:rsidRPr="003A43B1">
        <w:rPr>
          <w:rFonts w:ascii="Arial" w:hAnsi="Arial" w:cs="Arial"/>
        </w:rPr>
        <w:t>, 87-94.</w:t>
      </w:r>
    </w:p>
    <w:p w14:paraId="21FA4C23" w14:textId="5BA7959E" w:rsidR="00A321FB" w:rsidRDefault="00A321FB" w:rsidP="008C3CB6">
      <w:pPr>
        <w:pStyle w:val="Bibliografa"/>
        <w:spacing w:line="240" w:lineRule="auto"/>
        <w:ind w:left="0" w:firstLine="0"/>
        <w:jc w:val="both"/>
        <w:rPr>
          <w:rFonts w:ascii="Arial" w:hAnsi="Arial" w:cs="Arial"/>
        </w:rPr>
      </w:pPr>
    </w:p>
    <w:p w14:paraId="4BED54C7" w14:textId="129F5EBB" w:rsidR="003A43B1" w:rsidRPr="003A43B1" w:rsidRDefault="003A43B1" w:rsidP="005F05C4">
      <w:pPr>
        <w:pStyle w:val="Bibliografa"/>
        <w:numPr>
          <w:ilvl w:val="0"/>
          <w:numId w:val="8"/>
        </w:numPr>
        <w:spacing w:line="240" w:lineRule="auto"/>
        <w:jc w:val="both"/>
        <w:rPr>
          <w:rFonts w:ascii="Arial" w:hAnsi="Arial" w:cs="Arial"/>
        </w:rPr>
      </w:pPr>
      <w:r w:rsidRPr="003A43B1">
        <w:rPr>
          <w:rFonts w:ascii="Arial" w:hAnsi="Arial" w:cs="Arial"/>
        </w:rPr>
        <w:t xml:space="preserve">Velázquez, A., Duran, E., Larrazábal, A., López, F., &amp; Medina, C. (2010b). </w:t>
      </w:r>
      <w:r w:rsidR="002135B6">
        <w:rPr>
          <w:rFonts w:ascii="Arial" w:hAnsi="Arial" w:cs="Arial"/>
        </w:rPr>
        <w:t>"</w:t>
      </w:r>
      <w:r w:rsidRPr="002135B6">
        <w:rPr>
          <w:rFonts w:ascii="Arial" w:hAnsi="Arial" w:cs="Arial"/>
          <w:iCs/>
        </w:rPr>
        <w:t>La cobertura vegetal y los cambios de uso del suelo</w:t>
      </w:r>
      <w:r w:rsidR="002135B6">
        <w:rPr>
          <w:rFonts w:ascii="Arial" w:hAnsi="Arial" w:cs="Arial"/>
          <w:iCs/>
        </w:rPr>
        <w:t>"</w:t>
      </w:r>
      <w:r w:rsidR="002135B6">
        <w:rPr>
          <w:rFonts w:ascii="Arial" w:hAnsi="Arial" w:cs="Arial"/>
        </w:rPr>
        <w:t>. México</w:t>
      </w:r>
      <w:r w:rsidRPr="003A43B1">
        <w:rPr>
          <w:rFonts w:ascii="Arial" w:hAnsi="Arial" w:cs="Arial"/>
        </w:rPr>
        <w:t>: Instituto Nacional de Ecología y Cambio Climático.</w:t>
      </w:r>
    </w:p>
    <w:p w14:paraId="3E909957" w14:textId="77777777" w:rsidR="00A321FB" w:rsidRDefault="00A321FB" w:rsidP="00A321FB">
      <w:pPr>
        <w:pStyle w:val="Bibliografa"/>
        <w:spacing w:line="240" w:lineRule="auto"/>
        <w:ind w:left="780" w:firstLine="0"/>
        <w:jc w:val="both"/>
        <w:rPr>
          <w:rFonts w:ascii="Arial" w:hAnsi="Arial" w:cs="Arial"/>
        </w:rPr>
      </w:pPr>
    </w:p>
    <w:p w14:paraId="6ADA3F1E" w14:textId="6D6E449E" w:rsidR="003A43B1" w:rsidRPr="003A43B1" w:rsidRDefault="003A43B1" w:rsidP="00E75CC7">
      <w:pPr>
        <w:pStyle w:val="Bibliografa"/>
        <w:numPr>
          <w:ilvl w:val="0"/>
          <w:numId w:val="8"/>
        </w:numPr>
        <w:spacing w:line="240" w:lineRule="auto"/>
        <w:rPr>
          <w:rFonts w:ascii="Arial" w:hAnsi="Arial" w:cs="Arial"/>
        </w:rPr>
      </w:pPr>
      <w:r w:rsidRPr="003A43B1">
        <w:rPr>
          <w:rFonts w:ascii="Arial" w:hAnsi="Arial" w:cs="Arial"/>
        </w:rPr>
        <w:t>Villon, L. (2014). Reactivación del cacao ecuatoriano [Blog]. Recuperado a partir</w:t>
      </w:r>
      <w:r w:rsidR="00E75CC7">
        <w:rPr>
          <w:rFonts w:ascii="Arial" w:hAnsi="Arial" w:cs="Arial"/>
        </w:rPr>
        <w:t xml:space="preserve"> </w:t>
      </w:r>
      <w:r w:rsidRPr="003A43B1">
        <w:rPr>
          <w:rFonts w:ascii="Arial" w:hAnsi="Arial" w:cs="Arial"/>
        </w:rPr>
        <w:t>de http://comunidad.todocomercioexterior.com.ec/profiles/blogs/reactiviaci-n-del-cacao-ecuatoriano</w:t>
      </w:r>
    </w:p>
    <w:p w14:paraId="0AED0AF7" w14:textId="77777777" w:rsidR="00A321FB" w:rsidRPr="00764708" w:rsidRDefault="00A321FB" w:rsidP="00A321FB">
      <w:pPr>
        <w:pStyle w:val="Bibliografa"/>
        <w:spacing w:line="240" w:lineRule="auto"/>
        <w:ind w:left="780" w:firstLine="0"/>
        <w:jc w:val="both"/>
        <w:rPr>
          <w:rFonts w:ascii="Arial" w:hAnsi="Arial" w:cs="Arial"/>
        </w:rPr>
      </w:pPr>
    </w:p>
    <w:p w14:paraId="51B44028" w14:textId="19858FD2" w:rsidR="003A43B1" w:rsidRPr="003A43B1" w:rsidRDefault="003A43B1" w:rsidP="005F05C4">
      <w:pPr>
        <w:pStyle w:val="Bibliografa"/>
        <w:numPr>
          <w:ilvl w:val="0"/>
          <w:numId w:val="8"/>
        </w:numPr>
        <w:spacing w:line="240" w:lineRule="auto"/>
        <w:jc w:val="both"/>
        <w:rPr>
          <w:rFonts w:ascii="Arial" w:hAnsi="Arial" w:cs="Arial"/>
          <w:lang w:val="en-GB"/>
        </w:rPr>
      </w:pPr>
      <w:r w:rsidRPr="003A43B1">
        <w:rPr>
          <w:rFonts w:ascii="Arial" w:hAnsi="Arial" w:cs="Arial"/>
          <w:lang w:val="en-GB"/>
        </w:rPr>
        <w:t xml:space="preserve">Yu, L., Liang, L., Wang, J., Zhao, Y., Cheng, Q., Hu, L., … Gong, P. (2014). </w:t>
      </w:r>
      <w:r w:rsidR="00E75CC7">
        <w:rPr>
          <w:rFonts w:ascii="Arial" w:hAnsi="Arial" w:cs="Arial"/>
          <w:lang w:val="en-GB"/>
        </w:rPr>
        <w:t>"</w:t>
      </w:r>
      <w:r w:rsidRPr="003A43B1">
        <w:rPr>
          <w:rFonts w:ascii="Arial" w:hAnsi="Arial" w:cs="Arial"/>
          <w:lang w:val="en-GB"/>
        </w:rPr>
        <w:t>Meta-discoveries from a synthesis of satellite-based land-covermapping research</w:t>
      </w:r>
      <w:r w:rsidR="00E75CC7">
        <w:rPr>
          <w:rFonts w:ascii="Arial" w:hAnsi="Arial" w:cs="Arial"/>
          <w:lang w:val="en-GB"/>
        </w:rPr>
        <w:t>"</w:t>
      </w:r>
      <w:r w:rsidRPr="003A43B1">
        <w:rPr>
          <w:rFonts w:ascii="Arial" w:hAnsi="Arial" w:cs="Arial"/>
          <w:lang w:val="en-GB"/>
        </w:rPr>
        <w:t xml:space="preserve">. </w:t>
      </w:r>
      <w:r w:rsidRPr="003A43B1">
        <w:rPr>
          <w:rFonts w:ascii="Arial" w:hAnsi="Arial" w:cs="Arial"/>
          <w:i/>
          <w:iCs/>
          <w:lang w:val="en-GB"/>
        </w:rPr>
        <w:t>International Journal of Remote Sensing</w:t>
      </w:r>
      <w:r w:rsidRPr="003A43B1">
        <w:rPr>
          <w:rFonts w:ascii="Arial" w:hAnsi="Arial" w:cs="Arial"/>
          <w:lang w:val="en-GB"/>
        </w:rPr>
        <w:t xml:space="preserve">, </w:t>
      </w:r>
      <w:r w:rsidRPr="00205DB0">
        <w:rPr>
          <w:rFonts w:ascii="Arial" w:hAnsi="Arial" w:cs="Arial"/>
          <w:b/>
          <w:iCs/>
          <w:lang w:val="en-GB"/>
        </w:rPr>
        <w:t>35</w:t>
      </w:r>
      <w:r w:rsidRPr="00205DB0">
        <w:rPr>
          <w:rFonts w:ascii="Arial" w:hAnsi="Arial" w:cs="Arial"/>
          <w:b/>
          <w:lang w:val="en-GB"/>
        </w:rPr>
        <w:t>(13)</w:t>
      </w:r>
      <w:r w:rsidRPr="003A43B1">
        <w:rPr>
          <w:rFonts w:ascii="Arial" w:hAnsi="Arial" w:cs="Arial"/>
          <w:lang w:val="en-GB"/>
        </w:rPr>
        <w:t>, 4573–4588. https://doi.org/http://dx.doi.org/10.1080/01431161.2014.930206</w:t>
      </w:r>
    </w:p>
    <w:p w14:paraId="0392833E" w14:textId="77777777" w:rsidR="00A321FB" w:rsidRDefault="00A321FB" w:rsidP="00A321FB">
      <w:pPr>
        <w:pStyle w:val="Bibliografa"/>
        <w:spacing w:line="240" w:lineRule="auto"/>
        <w:ind w:left="780" w:firstLine="0"/>
        <w:jc w:val="both"/>
        <w:rPr>
          <w:rFonts w:ascii="Arial" w:hAnsi="Arial" w:cs="Arial"/>
          <w:lang w:val="en-GB"/>
        </w:rPr>
      </w:pPr>
    </w:p>
    <w:p w14:paraId="0B0E2BDB" w14:textId="0F8D9EE9" w:rsidR="003A43B1" w:rsidRPr="003A43B1" w:rsidRDefault="003A43B1" w:rsidP="005F05C4">
      <w:pPr>
        <w:pStyle w:val="Bibliografa"/>
        <w:numPr>
          <w:ilvl w:val="0"/>
          <w:numId w:val="8"/>
        </w:numPr>
        <w:spacing w:line="240" w:lineRule="auto"/>
        <w:jc w:val="both"/>
        <w:rPr>
          <w:rFonts w:ascii="Arial" w:hAnsi="Arial" w:cs="Arial"/>
          <w:lang w:val="en-GB"/>
        </w:rPr>
      </w:pPr>
      <w:r w:rsidRPr="003A43B1">
        <w:rPr>
          <w:rFonts w:ascii="Arial" w:hAnsi="Arial" w:cs="Arial"/>
          <w:lang w:val="en-GB"/>
        </w:rPr>
        <w:t xml:space="preserve">Zhao, Y., Feng, D., Yu, L., Wang, X., Chen, Y., Bai, Y., … Gong, P. (2016). </w:t>
      </w:r>
      <w:r w:rsidR="00E75CC7">
        <w:rPr>
          <w:rFonts w:ascii="Arial" w:hAnsi="Arial" w:cs="Arial"/>
          <w:lang w:val="en-GB"/>
        </w:rPr>
        <w:t>"</w:t>
      </w:r>
      <w:r w:rsidRPr="003A43B1">
        <w:rPr>
          <w:rFonts w:ascii="Arial" w:hAnsi="Arial" w:cs="Arial"/>
          <w:lang w:val="en-GB"/>
        </w:rPr>
        <w:t>Detailed dynamic land cover mapping of Chile: Accuracy improvement by integrating multi-temporal data</w:t>
      </w:r>
      <w:r w:rsidR="00E75CC7">
        <w:rPr>
          <w:rFonts w:ascii="Arial" w:hAnsi="Arial" w:cs="Arial"/>
          <w:lang w:val="en-GB"/>
        </w:rPr>
        <w:t>"</w:t>
      </w:r>
      <w:r w:rsidRPr="003A43B1">
        <w:rPr>
          <w:rFonts w:ascii="Arial" w:hAnsi="Arial" w:cs="Arial"/>
          <w:lang w:val="en-GB"/>
        </w:rPr>
        <w:t xml:space="preserve">. </w:t>
      </w:r>
      <w:r w:rsidRPr="003A43B1">
        <w:rPr>
          <w:rFonts w:ascii="Arial" w:hAnsi="Arial" w:cs="Arial"/>
          <w:i/>
          <w:iCs/>
          <w:lang w:val="en-GB"/>
        </w:rPr>
        <w:t>Remote Sensing of Environment</w:t>
      </w:r>
      <w:r w:rsidRPr="003A43B1">
        <w:rPr>
          <w:rFonts w:ascii="Arial" w:hAnsi="Arial" w:cs="Arial"/>
          <w:lang w:val="en-GB"/>
        </w:rPr>
        <w:t xml:space="preserve">, </w:t>
      </w:r>
      <w:r w:rsidRPr="00205DB0">
        <w:rPr>
          <w:rFonts w:ascii="Arial" w:hAnsi="Arial" w:cs="Arial"/>
          <w:b/>
          <w:iCs/>
          <w:lang w:val="en-GB"/>
        </w:rPr>
        <w:t>183</w:t>
      </w:r>
      <w:r w:rsidRPr="003A43B1">
        <w:rPr>
          <w:rFonts w:ascii="Arial" w:hAnsi="Arial" w:cs="Arial"/>
          <w:lang w:val="en-GB"/>
        </w:rPr>
        <w:t>, 170–185.</w:t>
      </w:r>
    </w:p>
    <w:p w14:paraId="12F7ECF2" w14:textId="77777777" w:rsidR="00A321FB" w:rsidRPr="00E75CC7" w:rsidRDefault="00A321FB" w:rsidP="00A321FB">
      <w:pPr>
        <w:pStyle w:val="Bibliografa"/>
        <w:spacing w:line="240" w:lineRule="auto"/>
        <w:ind w:left="780" w:firstLine="0"/>
        <w:jc w:val="both"/>
        <w:rPr>
          <w:rFonts w:ascii="Arial" w:hAnsi="Arial" w:cs="Arial"/>
          <w:lang w:val="en-GB"/>
        </w:rPr>
      </w:pPr>
    </w:p>
    <w:p w14:paraId="39B5248F" w14:textId="316727B9" w:rsidR="003A43B1" w:rsidRPr="00E75CC7" w:rsidRDefault="003A43B1" w:rsidP="005F05C4">
      <w:pPr>
        <w:pStyle w:val="Bibliografa"/>
        <w:numPr>
          <w:ilvl w:val="0"/>
          <w:numId w:val="8"/>
        </w:numPr>
        <w:spacing w:line="240" w:lineRule="auto"/>
        <w:jc w:val="both"/>
        <w:rPr>
          <w:rFonts w:ascii="Arial" w:hAnsi="Arial" w:cs="Arial"/>
          <w:lang w:val="en-GB"/>
        </w:rPr>
      </w:pPr>
      <w:r w:rsidRPr="003A43B1">
        <w:rPr>
          <w:rFonts w:ascii="Arial" w:hAnsi="Arial" w:cs="Arial"/>
          <w:lang w:val="en-GB"/>
        </w:rPr>
        <w:t xml:space="preserve">Zhong, L., Gong, P., &amp; Biging, G. (2012). </w:t>
      </w:r>
      <w:r w:rsidR="00E75CC7">
        <w:rPr>
          <w:rFonts w:ascii="Arial" w:hAnsi="Arial" w:cs="Arial"/>
          <w:lang w:val="en-GB"/>
        </w:rPr>
        <w:t>"</w:t>
      </w:r>
      <w:r w:rsidRPr="003A43B1">
        <w:rPr>
          <w:rFonts w:ascii="Arial" w:hAnsi="Arial" w:cs="Arial"/>
          <w:lang w:val="en-GB"/>
        </w:rPr>
        <w:t>Phenology-based crop classification algorithm and its implications on agricultural water use assessments in California’s central valley</w:t>
      </w:r>
      <w:r w:rsidR="00E75CC7">
        <w:rPr>
          <w:rFonts w:ascii="Arial" w:hAnsi="Arial" w:cs="Arial"/>
          <w:lang w:val="en-GB"/>
        </w:rPr>
        <w:t>"</w:t>
      </w:r>
      <w:r w:rsidRPr="003A43B1">
        <w:rPr>
          <w:rFonts w:ascii="Arial" w:hAnsi="Arial" w:cs="Arial"/>
          <w:lang w:val="en-GB"/>
        </w:rPr>
        <w:t xml:space="preserve">. </w:t>
      </w:r>
      <w:r w:rsidRPr="00E75CC7">
        <w:rPr>
          <w:rFonts w:ascii="Arial" w:hAnsi="Arial" w:cs="Arial"/>
          <w:i/>
          <w:iCs/>
          <w:lang w:val="en-GB"/>
        </w:rPr>
        <w:t>Photogrammetric Engineering and Remote Sensing</w:t>
      </w:r>
      <w:r w:rsidRPr="00E75CC7">
        <w:rPr>
          <w:rFonts w:ascii="Arial" w:hAnsi="Arial" w:cs="Arial"/>
          <w:lang w:val="en-GB"/>
        </w:rPr>
        <w:t xml:space="preserve">, </w:t>
      </w:r>
      <w:r w:rsidRPr="00205DB0">
        <w:rPr>
          <w:rFonts w:ascii="Arial" w:hAnsi="Arial" w:cs="Arial"/>
          <w:b/>
          <w:iCs/>
          <w:lang w:val="en-GB"/>
        </w:rPr>
        <w:t>78</w:t>
      </w:r>
      <w:r w:rsidRPr="00205DB0">
        <w:rPr>
          <w:rFonts w:ascii="Arial" w:hAnsi="Arial" w:cs="Arial"/>
          <w:b/>
          <w:lang w:val="en-GB"/>
        </w:rPr>
        <w:t>(8)</w:t>
      </w:r>
      <w:r w:rsidRPr="00E75CC7">
        <w:rPr>
          <w:rFonts w:ascii="Arial" w:hAnsi="Arial" w:cs="Arial"/>
          <w:lang w:val="en-GB"/>
        </w:rPr>
        <w:t>, 799–813. https://doi.org/10.14358/PERS.78.8.799</w:t>
      </w:r>
    </w:p>
    <w:p w14:paraId="525DD97D" w14:textId="72E84217" w:rsidR="00BD52CE" w:rsidRPr="0087059B" w:rsidRDefault="00A85526" w:rsidP="005F05C4">
      <w:pPr>
        <w:pStyle w:val="Bibliografa"/>
        <w:spacing w:line="240" w:lineRule="auto"/>
        <w:ind w:left="0" w:firstLine="0"/>
        <w:jc w:val="both"/>
        <w:rPr>
          <w:rFonts w:ascii="Arial" w:hAnsi="Arial" w:cs="Arial"/>
          <w:color w:val="0E0E0E"/>
        </w:rPr>
      </w:pPr>
      <w:r w:rsidRPr="0087059B">
        <w:rPr>
          <w:rFonts w:ascii="Arial" w:hAnsi="Arial" w:cs="Arial"/>
        </w:rPr>
        <w:fldChar w:fldCharType="end"/>
      </w:r>
    </w:p>
    <w:sectPr w:rsidR="00BD52CE" w:rsidRPr="0087059B" w:rsidSect="000D3018">
      <w:headerReference w:type="even" r:id="rId28"/>
      <w:headerReference w:type="default" r:id="rId29"/>
      <w:footerReference w:type="even" r:id="rId30"/>
      <w:pgSz w:w="10773" w:h="15309" w:code="9"/>
      <w:pgMar w:top="1701" w:right="1701" w:bottom="1701" w:left="1701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309813D" w14:textId="77777777" w:rsidR="00BF5D34" w:rsidRDefault="00BF5D34">
      <w:pPr>
        <w:spacing w:after="0" w:line="240" w:lineRule="auto"/>
      </w:pPr>
      <w:r>
        <w:separator/>
      </w:r>
    </w:p>
  </w:endnote>
  <w:endnote w:type="continuationSeparator" w:id="0">
    <w:p w14:paraId="5858045E" w14:textId="77777777" w:rsidR="00BF5D34" w:rsidRDefault="00BF5D34">
      <w:pPr>
        <w:spacing w:after="0" w:line="240" w:lineRule="auto"/>
      </w:pPr>
      <w:r>
        <w:continuationSeparator/>
      </w:r>
    </w:p>
  </w:endnote>
  <w:endnote w:type="continuationNotice" w:id="1">
    <w:p w14:paraId="48E082EF" w14:textId="77777777" w:rsidR="00BF5D34" w:rsidRDefault="00BF5D34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Times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1CC955B" w14:textId="77777777" w:rsidR="007911E3" w:rsidRDefault="007911E3">
    <w:pPr>
      <w:pStyle w:val="Piedepgina"/>
      <w:jc w:val="right"/>
    </w:pPr>
  </w:p>
  <w:p w14:paraId="408A8300" w14:textId="77777777" w:rsidR="007911E3" w:rsidRDefault="007911E3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A2A868F" w14:textId="77777777" w:rsidR="00BF5D34" w:rsidRDefault="00BF5D34">
      <w:pPr>
        <w:spacing w:after="0" w:line="240" w:lineRule="auto"/>
      </w:pPr>
      <w:r>
        <w:separator/>
      </w:r>
    </w:p>
  </w:footnote>
  <w:footnote w:type="continuationSeparator" w:id="0">
    <w:p w14:paraId="499C3F7C" w14:textId="77777777" w:rsidR="00BF5D34" w:rsidRDefault="00BF5D34">
      <w:pPr>
        <w:spacing w:after="0" w:line="240" w:lineRule="auto"/>
      </w:pPr>
      <w:r>
        <w:continuationSeparator/>
      </w:r>
    </w:p>
  </w:footnote>
  <w:footnote w:type="continuationNotice" w:id="1">
    <w:p w14:paraId="44B15F12" w14:textId="77777777" w:rsidR="00BF5D34" w:rsidRDefault="00BF5D34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792177034"/>
      <w:docPartObj>
        <w:docPartGallery w:val="Page Numbers (Top of Page)"/>
        <w:docPartUnique/>
      </w:docPartObj>
    </w:sdtPr>
    <w:sdtEndPr>
      <w:rPr>
        <w:b/>
      </w:rPr>
    </w:sdtEndPr>
    <w:sdtContent>
      <w:p w14:paraId="79C0ADC0" w14:textId="311D7836" w:rsidR="007911E3" w:rsidRPr="00963196" w:rsidRDefault="007911E3" w:rsidP="00603E75">
        <w:pPr>
          <w:pStyle w:val="Ttulo1"/>
          <w:tabs>
            <w:tab w:val="left" w:pos="0"/>
            <w:tab w:val="left" w:pos="3402"/>
          </w:tabs>
          <w:spacing w:before="0"/>
          <w:jc w:val="both"/>
          <w:rPr>
            <w:rFonts w:asciiTheme="minorHAnsi" w:eastAsiaTheme="minorHAnsi" w:hAnsiTheme="minorHAnsi" w:cstheme="minorBidi"/>
            <w:b/>
            <w:sz w:val="20"/>
            <w:szCs w:val="20"/>
          </w:rPr>
        </w:pPr>
        <w:r w:rsidRPr="00963196">
          <w:rPr>
            <w:rFonts w:ascii="Arial" w:hAnsi="Arial" w:cs="Arial"/>
            <w:b/>
            <w:sz w:val="20"/>
            <w:szCs w:val="20"/>
          </w:rPr>
          <w:fldChar w:fldCharType="begin"/>
        </w:r>
        <w:r w:rsidRPr="00963196">
          <w:rPr>
            <w:rFonts w:ascii="Arial" w:hAnsi="Arial" w:cs="Arial"/>
            <w:b/>
            <w:sz w:val="20"/>
            <w:szCs w:val="20"/>
          </w:rPr>
          <w:instrText>PAGE   \* MERGEFORMAT</w:instrText>
        </w:r>
        <w:r w:rsidRPr="00963196">
          <w:rPr>
            <w:rFonts w:ascii="Arial" w:hAnsi="Arial" w:cs="Arial"/>
            <w:b/>
            <w:sz w:val="20"/>
            <w:szCs w:val="20"/>
          </w:rPr>
          <w:fldChar w:fldCharType="separate"/>
        </w:r>
        <w:r w:rsidR="00F873D5" w:rsidRPr="00F873D5">
          <w:rPr>
            <w:rFonts w:ascii="Arial" w:hAnsi="Arial" w:cs="Arial"/>
            <w:b/>
            <w:noProof/>
            <w:sz w:val="20"/>
            <w:szCs w:val="20"/>
            <w:lang w:val="es-ES"/>
          </w:rPr>
          <w:t>10</w:t>
        </w:r>
        <w:r w:rsidRPr="00963196">
          <w:rPr>
            <w:rFonts w:ascii="Arial" w:hAnsi="Arial" w:cs="Arial"/>
            <w:b/>
            <w:sz w:val="20"/>
            <w:szCs w:val="20"/>
          </w:rPr>
          <w:fldChar w:fldCharType="end"/>
        </w:r>
        <w:r>
          <w:rPr>
            <w:rFonts w:ascii="Arial" w:hAnsi="Arial" w:cs="Arial"/>
            <w:b/>
            <w:sz w:val="20"/>
            <w:szCs w:val="20"/>
          </w:rPr>
          <w:tab/>
        </w:r>
        <w:r>
          <w:rPr>
            <w:rFonts w:ascii="Arial" w:hAnsi="Arial" w:cs="Arial"/>
            <w:b/>
            <w:sz w:val="20"/>
            <w:szCs w:val="20"/>
          </w:rPr>
          <w:fldChar w:fldCharType="begin"/>
        </w:r>
        <w:r>
          <w:rPr>
            <w:rFonts w:ascii="Arial" w:hAnsi="Arial" w:cs="Arial"/>
            <w:b/>
            <w:sz w:val="20"/>
            <w:szCs w:val="20"/>
          </w:rPr>
          <w:instrText xml:space="preserve"> USERNAME  "Agni Lombeida, Ma. Fernanda Calderón…"  \* MERGEFORMAT </w:instrText>
        </w:r>
        <w:r>
          <w:rPr>
            <w:rFonts w:ascii="Arial" w:hAnsi="Arial" w:cs="Arial"/>
            <w:b/>
            <w:sz w:val="20"/>
            <w:szCs w:val="20"/>
          </w:rPr>
          <w:fldChar w:fldCharType="separate"/>
        </w:r>
        <w:r w:rsidR="00F873D5">
          <w:rPr>
            <w:rFonts w:ascii="Arial" w:hAnsi="Arial" w:cs="Arial"/>
            <w:b/>
            <w:noProof/>
            <w:sz w:val="20"/>
            <w:szCs w:val="20"/>
          </w:rPr>
          <w:t>Agni Lombeida, Ma. Fernanda Calderón…</w:t>
        </w:r>
        <w:r>
          <w:rPr>
            <w:rFonts w:ascii="Arial" w:hAnsi="Arial" w:cs="Arial"/>
            <w:b/>
            <w:sz w:val="20"/>
            <w:szCs w:val="20"/>
          </w:rPr>
          <w:fldChar w:fldCharType="end"/>
        </w:r>
      </w:p>
    </w:sdtContent>
  </w:sdt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2052526652"/>
      <w:docPartObj>
        <w:docPartGallery w:val="Page Numbers (Top of Page)"/>
        <w:docPartUnique/>
      </w:docPartObj>
    </w:sdtPr>
    <w:sdtEndPr>
      <w:rPr>
        <w:rFonts w:ascii="Arial" w:hAnsi="Arial" w:cs="Arial"/>
        <w:b/>
      </w:rPr>
    </w:sdtEndPr>
    <w:sdtContent>
      <w:p w14:paraId="1743AC53" w14:textId="65C56FFC" w:rsidR="007911E3" w:rsidRPr="00CA39E2" w:rsidRDefault="007911E3">
        <w:pPr>
          <w:pStyle w:val="Encabezado"/>
          <w:jc w:val="right"/>
          <w:rPr>
            <w:rFonts w:ascii="Arial" w:hAnsi="Arial" w:cs="Arial"/>
            <w:b/>
          </w:rPr>
        </w:pPr>
        <w:r w:rsidRPr="00CA39E2">
          <w:rPr>
            <w:rFonts w:ascii="Arial" w:hAnsi="Arial" w:cs="Arial"/>
            <w:b/>
          </w:rPr>
          <w:fldChar w:fldCharType="begin"/>
        </w:r>
        <w:r w:rsidRPr="00CA39E2">
          <w:rPr>
            <w:rFonts w:ascii="Arial" w:hAnsi="Arial" w:cs="Arial"/>
            <w:b/>
          </w:rPr>
          <w:instrText xml:space="preserve"> AUTHOR  "Evaluación geoespacial del cambio de cobertura y uso..."  \* MERGEFORMAT </w:instrText>
        </w:r>
        <w:r w:rsidRPr="00CA39E2">
          <w:rPr>
            <w:rFonts w:ascii="Arial" w:hAnsi="Arial" w:cs="Arial"/>
            <w:b/>
          </w:rPr>
          <w:fldChar w:fldCharType="separate"/>
        </w:r>
        <w:r w:rsidR="00F873D5">
          <w:rPr>
            <w:rFonts w:ascii="Arial" w:hAnsi="Arial" w:cs="Arial"/>
            <w:b/>
            <w:noProof/>
          </w:rPr>
          <w:t>Evaluación geoespacial del cambio de cobertura y uso...</w:t>
        </w:r>
        <w:r w:rsidRPr="00CA39E2">
          <w:rPr>
            <w:rFonts w:ascii="Arial" w:hAnsi="Arial" w:cs="Arial"/>
            <w:b/>
          </w:rPr>
          <w:fldChar w:fldCharType="end"/>
        </w:r>
        <w:r>
          <w:rPr>
            <w:rFonts w:ascii="Arial" w:hAnsi="Arial" w:cs="Arial"/>
            <w:b/>
          </w:rPr>
          <w:tab/>
        </w:r>
        <w:r w:rsidRPr="00CA39E2">
          <w:rPr>
            <w:rFonts w:ascii="Arial" w:hAnsi="Arial" w:cs="Arial"/>
            <w:b/>
          </w:rPr>
          <w:fldChar w:fldCharType="begin"/>
        </w:r>
        <w:r w:rsidRPr="00CA39E2">
          <w:rPr>
            <w:rFonts w:ascii="Arial" w:hAnsi="Arial" w:cs="Arial"/>
            <w:b/>
          </w:rPr>
          <w:instrText>PAGE   \* MERGEFORMAT</w:instrText>
        </w:r>
        <w:r w:rsidRPr="00CA39E2">
          <w:rPr>
            <w:rFonts w:ascii="Arial" w:hAnsi="Arial" w:cs="Arial"/>
            <w:b/>
          </w:rPr>
          <w:fldChar w:fldCharType="separate"/>
        </w:r>
        <w:r w:rsidR="00F873D5" w:rsidRPr="00F873D5">
          <w:rPr>
            <w:rFonts w:ascii="Arial" w:hAnsi="Arial" w:cs="Arial"/>
            <w:b/>
            <w:noProof/>
            <w:lang w:val="es-ES"/>
          </w:rPr>
          <w:t>11</w:t>
        </w:r>
        <w:r w:rsidRPr="00CA39E2">
          <w:rPr>
            <w:rFonts w:ascii="Arial" w:hAnsi="Arial" w:cs="Arial"/>
            <w:b/>
          </w:rPr>
          <w:fldChar w:fldCharType="end"/>
        </w:r>
      </w:p>
    </w:sdtContent>
  </w:sdt>
  <w:p w14:paraId="1A36ABEB" w14:textId="77777777" w:rsidR="007911E3" w:rsidRDefault="007911E3">
    <w:pPr>
      <w:pStyle w:val="Encabezad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1829EB"/>
    <w:multiLevelType w:val="hybridMultilevel"/>
    <w:tmpl w:val="96B06B02"/>
    <w:lvl w:ilvl="0" w:tplc="27D68B36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B6F4709"/>
    <w:multiLevelType w:val="hybridMultilevel"/>
    <w:tmpl w:val="5212EEB0"/>
    <w:lvl w:ilvl="0" w:tplc="ED4C3554">
      <w:start w:val="1"/>
      <w:numFmt w:val="lowerLetter"/>
      <w:lvlText w:val="(%1)"/>
      <w:lvlJc w:val="left"/>
      <w:pPr>
        <w:ind w:left="1069" w:hanging="360"/>
      </w:pPr>
      <w:rPr>
        <w:rFonts w:asciiTheme="minorHAnsi" w:hAnsiTheme="minorHAnsi" w:cstheme="minorBidi" w:hint="default"/>
        <w:color w:val="auto"/>
        <w:sz w:val="20"/>
      </w:rPr>
    </w:lvl>
    <w:lvl w:ilvl="1" w:tplc="300A0019" w:tentative="1">
      <w:start w:val="1"/>
      <w:numFmt w:val="lowerLetter"/>
      <w:lvlText w:val="%2."/>
      <w:lvlJc w:val="left"/>
      <w:pPr>
        <w:ind w:left="1789" w:hanging="360"/>
      </w:pPr>
    </w:lvl>
    <w:lvl w:ilvl="2" w:tplc="300A001B" w:tentative="1">
      <w:start w:val="1"/>
      <w:numFmt w:val="lowerRoman"/>
      <w:lvlText w:val="%3."/>
      <w:lvlJc w:val="right"/>
      <w:pPr>
        <w:ind w:left="2509" w:hanging="180"/>
      </w:pPr>
    </w:lvl>
    <w:lvl w:ilvl="3" w:tplc="300A000F" w:tentative="1">
      <w:start w:val="1"/>
      <w:numFmt w:val="decimal"/>
      <w:lvlText w:val="%4."/>
      <w:lvlJc w:val="left"/>
      <w:pPr>
        <w:ind w:left="3229" w:hanging="360"/>
      </w:pPr>
    </w:lvl>
    <w:lvl w:ilvl="4" w:tplc="300A0019" w:tentative="1">
      <w:start w:val="1"/>
      <w:numFmt w:val="lowerLetter"/>
      <w:lvlText w:val="%5."/>
      <w:lvlJc w:val="left"/>
      <w:pPr>
        <w:ind w:left="3949" w:hanging="360"/>
      </w:pPr>
    </w:lvl>
    <w:lvl w:ilvl="5" w:tplc="300A001B" w:tentative="1">
      <w:start w:val="1"/>
      <w:numFmt w:val="lowerRoman"/>
      <w:lvlText w:val="%6."/>
      <w:lvlJc w:val="right"/>
      <w:pPr>
        <w:ind w:left="4669" w:hanging="180"/>
      </w:pPr>
    </w:lvl>
    <w:lvl w:ilvl="6" w:tplc="300A000F" w:tentative="1">
      <w:start w:val="1"/>
      <w:numFmt w:val="decimal"/>
      <w:lvlText w:val="%7."/>
      <w:lvlJc w:val="left"/>
      <w:pPr>
        <w:ind w:left="5389" w:hanging="360"/>
      </w:pPr>
    </w:lvl>
    <w:lvl w:ilvl="7" w:tplc="300A0019" w:tentative="1">
      <w:start w:val="1"/>
      <w:numFmt w:val="lowerLetter"/>
      <w:lvlText w:val="%8."/>
      <w:lvlJc w:val="left"/>
      <w:pPr>
        <w:ind w:left="6109" w:hanging="360"/>
      </w:pPr>
    </w:lvl>
    <w:lvl w:ilvl="8" w:tplc="300A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" w15:restartNumberingAfterBreak="0">
    <w:nsid w:val="282547F1"/>
    <w:multiLevelType w:val="hybridMultilevel"/>
    <w:tmpl w:val="393AD6E6"/>
    <w:lvl w:ilvl="0" w:tplc="300A000F">
      <w:start w:val="1"/>
      <w:numFmt w:val="decimal"/>
      <w:lvlText w:val="%1."/>
      <w:lvlJc w:val="left"/>
      <w:pPr>
        <w:ind w:left="780" w:hanging="360"/>
      </w:pPr>
    </w:lvl>
    <w:lvl w:ilvl="1" w:tplc="300A0019" w:tentative="1">
      <w:start w:val="1"/>
      <w:numFmt w:val="lowerLetter"/>
      <w:lvlText w:val="%2."/>
      <w:lvlJc w:val="left"/>
      <w:pPr>
        <w:ind w:left="1500" w:hanging="360"/>
      </w:pPr>
    </w:lvl>
    <w:lvl w:ilvl="2" w:tplc="300A001B" w:tentative="1">
      <w:start w:val="1"/>
      <w:numFmt w:val="lowerRoman"/>
      <w:lvlText w:val="%3."/>
      <w:lvlJc w:val="right"/>
      <w:pPr>
        <w:ind w:left="2220" w:hanging="180"/>
      </w:pPr>
    </w:lvl>
    <w:lvl w:ilvl="3" w:tplc="300A000F" w:tentative="1">
      <w:start w:val="1"/>
      <w:numFmt w:val="decimal"/>
      <w:lvlText w:val="%4."/>
      <w:lvlJc w:val="left"/>
      <w:pPr>
        <w:ind w:left="2940" w:hanging="360"/>
      </w:pPr>
    </w:lvl>
    <w:lvl w:ilvl="4" w:tplc="300A0019" w:tentative="1">
      <w:start w:val="1"/>
      <w:numFmt w:val="lowerLetter"/>
      <w:lvlText w:val="%5."/>
      <w:lvlJc w:val="left"/>
      <w:pPr>
        <w:ind w:left="3660" w:hanging="360"/>
      </w:pPr>
    </w:lvl>
    <w:lvl w:ilvl="5" w:tplc="300A001B" w:tentative="1">
      <w:start w:val="1"/>
      <w:numFmt w:val="lowerRoman"/>
      <w:lvlText w:val="%6."/>
      <w:lvlJc w:val="right"/>
      <w:pPr>
        <w:ind w:left="4380" w:hanging="180"/>
      </w:pPr>
    </w:lvl>
    <w:lvl w:ilvl="6" w:tplc="300A000F" w:tentative="1">
      <w:start w:val="1"/>
      <w:numFmt w:val="decimal"/>
      <w:lvlText w:val="%7."/>
      <w:lvlJc w:val="left"/>
      <w:pPr>
        <w:ind w:left="5100" w:hanging="360"/>
      </w:pPr>
    </w:lvl>
    <w:lvl w:ilvl="7" w:tplc="300A0019" w:tentative="1">
      <w:start w:val="1"/>
      <w:numFmt w:val="lowerLetter"/>
      <w:lvlText w:val="%8."/>
      <w:lvlJc w:val="left"/>
      <w:pPr>
        <w:ind w:left="5820" w:hanging="360"/>
      </w:pPr>
    </w:lvl>
    <w:lvl w:ilvl="8" w:tplc="300A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3" w15:restartNumberingAfterBreak="0">
    <w:nsid w:val="384278AF"/>
    <w:multiLevelType w:val="hybridMultilevel"/>
    <w:tmpl w:val="A336B5FC"/>
    <w:lvl w:ilvl="0" w:tplc="8184383C">
      <w:start w:val="1"/>
      <w:numFmt w:val="lowerLetter"/>
      <w:lvlText w:val="(%1)"/>
      <w:lvlJc w:val="left"/>
      <w:pPr>
        <w:ind w:left="1069" w:hanging="360"/>
      </w:pPr>
      <w:rPr>
        <w:rFonts w:asciiTheme="minorHAnsi" w:hAnsiTheme="minorHAnsi" w:cstheme="minorBidi" w:hint="default"/>
        <w:color w:val="auto"/>
        <w:sz w:val="20"/>
      </w:rPr>
    </w:lvl>
    <w:lvl w:ilvl="1" w:tplc="300A0019" w:tentative="1">
      <w:start w:val="1"/>
      <w:numFmt w:val="lowerLetter"/>
      <w:lvlText w:val="%2."/>
      <w:lvlJc w:val="left"/>
      <w:pPr>
        <w:ind w:left="1789" w:hanging="360"/>
      </w:pPr>
    </w:lvl>
    <w:lvl w:ilvl="2" w:tplc="300A001B" w:tentative="1">
      <w:start w:val="1"/>
      <w:numFmt w:val="lowerRoman"/>
      <w:lvlText w:val="%3."/>
      <w:lvlJc w:val="right"/>
      <w:pPr>
        <w:ind w:left="2509" w:hanging="180"/>
      </w:pPr>
    </w:lvl>
    <w:lvl w:ilvl="3" w:tplc="300A000F" w:tentative="1">
      <w:start w:val="1"/>
      <w:numFmt w:val="decimal"/>
      <w:lvlText w:val="%4."/>
      <w:lvlJc w:val="left"/>
      <w:pPr>
        <w:ind w:left="3229" w:hanging="360"/>
      </w:pPr>
    </w:lvl>
    <w:lvl w:ilvl="4" w:tplc="300A0019" w:tentative="1">
      <w:start w:val="1"/>
      <w:numFmt w:val="lowerLetter"/>
      <w:lvlText w:val="%5."/>
      <w:lvlJc w:val="left"/>
      <w:pPr>
        <w:ind w:left="3949" w:hanging="360"/>
      </w:pPr>
    </w:lvl>
    <w:lvl w:ilvl="5" w:tplc="300A001B" w:tentative="1">
      <w:start w:val="1"/>
      <w:numFmt w:val="lowerRoman"/>
      <w:lvlText w:val="%6."/>
      <w:lvlJc w:val="right"/>
      <w:pPr>
        <w:ind w:left="4669" w:hanging="180"/>
      </w:pPr>
    </w:lvl>
    <w:lvl w:ilvl="6" w:tplc="300A000F" w:tentative="1">
      <w:start w:val="1"/>
      <w:numFmt w:val="decimal"/>
      <w:lvlText w:val="%7."/>
      <w:lvlJc w:val="left"/>
      <w:pPr>
        <w:ind w:left="5389" w:hanging="360"/>
      </w:pPr>
    </w:lvl>
    <w:lvl w:ilvl="7" w:tplc="300A0019" w:tentative="1">
      <w:start w:val="1"/>
      <w:numFmt w:val="lowerLetter"/>
      <w:lvlText w:val="%8."/>
      <w:lvlJc w:val="left"/>
      <w:pPr>
        <w:ind w:left="6109" w:hanging="360"/>
      </w:pPr>
    </w:lvl>
    <w:lvl w:ilvl="8" w:tplc="300A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4" w15:restartNumberingAfterBreak="0">
    <w:nsid w:val="40F07707"/>
    <w:multiLevelType w:val="multilevel"/>
    <w:tmpl w:val="300A001F"/>
    <w:lvl w:ilvl="0">
      <w:start w:val="1"/>
      <w:numFmt w:val="decimal"/>
      <w:lvlText w:val="%1."/>
      <w:lvlJc w:val="left"/>
      <w:pPr>
        <w:ind w:left="502" w:hanging="360"/>
      </w:pPr>
    </w:lvl>
    <w:lvl w:ilvl="1">
      <w:start w:val="1"/>
      <w:numFmt w:val="decimal"/>
      <w:lvlText w:val="%1.%2."/>
      <w:lvlJc w:val="left"/>
      <w:pPr>
        <w:ind w:left="934" w:hanging="432"/>
      </w:pPr>
    </w:lvl>
    <w:lvl w:ilvl="2">
      <w:start w:val="1"/>
      <w:numFmt w:val="decimal"/>
      <w:lvlText w:val="%1.%2.%3."/>
      <w:lvlJc w:val="left"/>
      <w:pPr>
        <w:ind w:left="1366" w:hanging="504"/>
      </w:pPr>
    </w:lvl>
    <w:lvl w:ilvl="3">
      <w:start w:val="1"/>
      <w:numFmt w:val="decimal"/>
      <w:lvlText w:val="%1.%2.%3.%4."/>
      <w:lvlJc w:val="left"/>
      <w:pPr>
        <w:ind w:left="1870" w:hanging="648"/>
      </w:pPr>
    </w:lvl>
    <w:lvl w:ilvl="4">
      <w:start w:val="1"/>
      <w:numFmt w:val="decimal"/>
      <w:lvlText w:val="%1.%2.%3.%4.%5."/>
      <w:lvlJc w:val="left"/>
      <w:pPr>
        <w:ind w:left="2374" w:hanging="792"/>
      </w:pPr>
    </w:lvl>
    <w:lvl w:ilvl="5">
      <w:start w:val="1"/>
      <w:numFmt w:val="decimal"/>
      <w:lvlText w:val="%1.%2.%3.%4.%5.%6."/>
      <w:lvlJc w:val="left"/>
      <w:pPr>
        <w:ind w:left="2878" w:hanging="936"/>
      </w:pPr>
    </w:lvl>
    <w:lvl w:ilvl="6">
      <w:start w:val="1"/>
      <w:numFmt w:val="decimal"/>
      <w:lvlText w:val="%1.%2.%3.%4.%5.%6.%7."/>
      <w:lvlJc w:val="left"/>
      <w:pPr>
        <w:ind w:left="3382" w:hanging="1080"/>
      </w:pPr>
    </w:lvl>
    <w:lvl w:ilvl="7">
      <w:start w:val="1"/>
      <w:numFmt w:val="decimal"/>
      <w:lvlText w:val="%1.%2.%3.%4.%5.%6.%7.%8."/>
      <w:lvlJc w:val="left"/>
      <w:pPr>
        <w:ind w:left="3886" w:hanging="1224"/>
      </w:pPr>
    </w:lvl>
    <w:lvl w:ilvl="8">
      <w:start w:val="1"/>
      <w:numFmt w:val="decimal"/>
      <w:lvlText w:val="%1.%2.%3.%4.%5.%6.%7.%8.%9."/>
      <w:lvlJc w:val="left"/>
      <w:pPr>
        <w:ind w:left="4462" w:hanging="1440"/>
      </w:pPr>
    </w:lvl>
  </w:abstractNum>
  <w:abstractNum w:abstractNumId="5" w15:restartNumberingAfterBreak="0">
    <w:nsid w:val="58D94A7D"/>
    <w:multiLevelType w:val="hybridMultilevel"/>
    <w:tmpl w:val="CD76BEC2"/>
    <w:lvl w:ilvl="0" w:tplc="7270A54C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98803DA"/>
    <w:multiLevelType w:val="multilevel"/>
    <w:tmpl w:val="300A001F"/>
    <w:lvl w:ilvl="0">
      <w:start w:val="1"/>
      <w:numFmt w:val="decimal"/>
      <w:lvlText w:val="%1."/>
      <w:lvlJc w:val="left"/>
      <w:pPr>
        <w:ind w:left="502" w:hanging="360"/>
      </w:pPr>
    </w:lvl>
    <w:lvl w:ilvl="1">
      <w:start w:val="1"/>
      <w:numFmt w:val="decimal"/>
      <w:lvlText w:val="%1.%2."/>
      <w:lvlJc w:val="left"/>
      <w:pPr>
        <w:ind w:left="934" w:hanging="432"/>
      </w:pPr>
    </w:lvl>
    <w:lvl w:ilvl="2">
      <w:start w:val="1"/>
      <w:numFmt w:val="decimal"/>
      <w:lvlText w:val="%1.%2.%3."/>
      <w:lvlJc w:val="left"/>
      <w:pPr>
        <w:ind w:left="1366" w:hanging="504"/>
      </w:pPr>
    </w:lvl>
    <w:lvl w:ilvl="3">
      <w:start w:val="1"/>
      <w:numFmt w:val="decimal"/>
      <w:lvlText w:val="%1.%2.%3.%4."/>
      <w:lvlJc w:val="left"/>
      <w:pPr>
        <w:ind w:left="1870" w:hanging="648"/>
      </w:pPr>
    </w:lvl>
    <w:lvl w:ilvl="4">
      <w:start w:val="1"/>
      <w:numFmt w:val="decimal"/>
      <w:lvlText w:val="%1.%2.%3.%4.%5."/>
      <w:lvlJc w:val="left"/>
      <w:pPr>
        <w:ind w:left="2374" w:hanging="792"/>
      </w:pPr>
    </w:lvl>
    <w:lvl w:ilvl="5">
      <w:start w:val="1"/>
      <w:numFmt w:val="decimal"/>
      <w:lvlText w:val="%1.%2.%3.%4.%5.%6."/>
      <w:lvlJc w:val="left"/>
      <w:pPr>
        <w:ind w:left="2878" w:hanging="936"/>
      </w:pPr>
    </w:lvl>
    <w:lvl w:ilvl="6">
      <w:start w:val="1"/>
      <w:numFmt w:val="decimal"/>
      <w:lvlText w:val="%1.%2.%3.%4.%5.%6.%7."/>
      <w:lvlJc w:val="left"/>
      <w:pPr>
        <w:ind w:left="3382" w:hanging="1080"/>
      </w:pPr>
    </w:lvl>
    <w:lvl w:ilvl="7">
      <w:start w:val="1"/>
      <w:numFmt w:val="decimal"/>
      <w:lvlText w:val="%1.%2.%3.%4.%5.%6.%7.%8."/>
      <w:lvlJc w:val="left"/>
      <w:pPr>
        <w:ind w:left="3886" w:hanging="1224"/>
      </w:pPr>
    </w:lvl>
    <w:lvl w:ilvl="8">
      <w:start w:val="1"/>
      <w:numFmt w:val="decimal"/>
      <w:lvlText w:val="%1.%2.%3.%4.%5.%6.%7.%8.%9."/>
      <w:lvlJc w:val="left"/>
      <w:pPr>
        <w:ind w:left="4462" w:hanging="1440"/>
      </w:pPr>
    </w:lvl>
  </w:abstractNum>
  <w:abstractNum w:abstractNumId="7" w15:restartNumberingAfterBreak="0">
    <w:nsid w:val="6FC53695"/>
    <w:multiLevelType w:val="hybridMultilevel"/>
    <w:tmpl w:val="5358EA90"/>
    <w:lvl w:ilvl="0" w:tplc="7270A54C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3"/>
  </w:num>
  <w:num w:numId="3">
    <w:abstractNumId w:val="2"/>
  </w:num>
  <w:num w:numId="4">
    <w:abstractNumId w:val="6"/>
  </w:num>
  <w:num w:numId="5">
    <w:abstractNumId w:val="4"/>
  </w:num>
  <w:num w:numId="6">
    <w:abstractNumId w:val="0"/>
  </w:num>
  <w:num w:numId="7">
    <w:abstractNumId w:val="7"/>
  </w:num>
  <w:num w:numId="8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08"/>
  <w:hyphenationZone w:val="425"/>
  <w:evenAndOddHeaders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26007"/>
    <w:rsid w:val="000008A9"/>
    <w:rsid w:val="00000E74"/>
    <w:rsid w:val="00002067"/>
    <w:rsid w:val="00002F08"/>
    <w:rsid w:val="000037F2"/>
    <w:rsid w:val="00004966"/>
    <w:rsid w:val="00004CDF"/>
    <w:rsid w:val="0000595F"/>
    <w:rsid w:val="00005B51"/>
    <w:rsid w:val="00005ECE"/>
    <w:rsid w:val="00006019"/>
    <w:rsid w:val="0000695C"/>
    <w:rsid w:val="00006AB0"/>
    <w:rsid w:val="00010378"/>
    <w:rsid w:val="00010595"/>
    <w:rsid w:val="0001062A"/>
    <w:rsid w:val="00010D38"/>
    <w:rsid w:val="000139DD"/>
    <w:rsid w:val="0001431B"/>
    <w:rsid w:val="0001568A"/>
    <w:rsid w:val="00016C8E"/>
    <w:rsid w:val="00017125"/>
    <w:rsid w:val="0001754F"/>
    <w:rsid w:val="00021B32"/>
    <w:rsid w:val="00022415"/>
    <w:rsid w:val="00022EC2"/>
    <w:rsid w:val="000234EE"/>
    <w:rsid w:val="00030D24"/>
    <w:rsid w:val="0003172A"/>
    <w:rsid w:val="00034695"/>
    <w:rsid w:val="000369FB"/>
    <w:rsid w:val="00037335"/>
    <w:rsid w:val="00041BC0"/>
    <w:rsid w:val="0004318C"/>
    <w:rsid w:val="000439D0"/>
    <w:rsid w:val="00043C29"/>
    <w:rsid w:val="00043EA5"/>
    <w:rsid w:val="0004449A"/>
    <w:rsid w:val="00045CA5"/>
    <w:rsid w:val="00051EE9"/>
    <w:rsid w:val="000521AC"/>
    <w:rsid w:val="00053D03"/>
    <w:rsid w:val="00053FA0"/>
    <w:rsid w:val="00054F07"/>
    <w:rsid w:val="00056F97"/>
    <w:rsid w:val="000571A0"/>
    <w:rsid w:val="00057A81"/>
    <w:rsid w:val="00062887"/>
    <w:rsid w:val="00064433"/>
    <w:rsid w:val="00065378"/>
    <w:rsid w:val="0006542E"/>
    <w:rsid w:val="00066557"/>
    <w:rsid w:val="00072C6C"/>
    <w:rsid w:val="0007313E"/>
    <w:rsid w:val="000739A2"/>
    <w:rsid w:val="000749B2"/>
    <w:rsid w:val="00076831"/>
    <w:rsid w:val="00076FBD"/>
    <w:rsid w:val="00077F1F"/>
    <w:rsid w:val="000806E0"/>
    <w:rsid w:val="0008159D"/>
    <w:rsid w:val="000816A8"/>
    <w:rsid w:val="00081804"/>
    <w:rsid w:val="00082C1A"/>
    <w:rsid w:val="0008390E"/>
    <w:rsid w:val="00083923"/>
    <w:rsid w:val="00084985"/>
    <w:rsid w:val="00084A01"/>
    <w:rsid w:val="00085936"/>
    <w:rsid w:val="00087804"/>
    <w:rsid w:val="00090421"/>
    <w:rsid w:val="00093682"/>
    <w:rsid w:val="00093DEC"/>
    <w:rsid w:val="00095800"/>
    <w:rsid w:val="00096928"/>
    <w:rsid w:val="0009693B"/>
    <w:rsid w:val="000A032D"/>
    <w:rsid w:val="000A18D0"/>
    <w:rsid w:val="000A1BC5"/>
    <w:rsid w:val="000A2667"/>
    <w:rsid w:val="000A3BB6"/>
    <w:rsid w:val="000A4068"/>
    <w:rsid w:val="000A4D6B"/>
    <w:rsid w:val="000A5128"/>
    <w:rsid w:val="000A5D8F"/>
    <w:rsid w:val="000A6E87"/>
    <w:rsid w:val="000B32D8"/>
    <w:rsid w:val="000B37DE"/>
    <w:rsid w:val="000B4037"/>
    <w:rsid w:val="000B4D83"/>
    <w:rsid w:val="000B6250"/>
    <w:rsid w:val="000B685C"/>
    <w:rsid w:val="000B6930"/>
    <w:rsid w:val="000B746D"/>
    <w:rsid w:val="000B7DC7"/>
    <w:rsid w:val="000C380B"/>
    <w:rsid w:val="000C4F3A"/>
    <w:rsid w:val="000C68CD"/>
    <w:rsid w:val="000C7FDC"/>
    <w:rsid w:val="000D0AE1"/>
    <w:rsid w:val="000D0FDA"/>
    <w:rsid w:val="000D1C7C"/>
    <w:rsid w:val="000D1E22"/>
    <w:rsid w:val="000D1FA5"/>
    <w:rsid w:val="000D20C7"/>
    <w:rsid w:val="000D3018"/>
    <w:rsid w:val="000D356A"/>
    <w:rsid w:val="000D42D7"/>
    <w:rsid w:val="000D61A3"/>
    <w:rsid w:val="000D663E"/>
    <w:rsid w:val="000D7ADB"/>
    <w:rsid w:val="000E185A"/>
    <w:rsid w:val="000E233A"/>
    <w:rsid w:val="000E41D5"/>
    <w:rsid w:val="000E6442"/>
    <w:rsid w:val="000F341D"/>
    <w:rsid w:val="000F3C21"/>
    <w:rsid w:val="000F4CA8"/>
    <w:rsid w:val="000F6841"/>
    <w:rsid w:val="000F6D33"/>
    <w:rsid w:val="000F6F76"/>
    <w:rsid w:val="001003EC"/>
    <w:rsid w:val="00100746"/>
    <w:rsid w:val="001025FA"/>
    <w:rsid w:val="0010398A"/>
    <w:rsid w:val="001048D9"/>
    <w:rsid w:val="001057CF"/>
    <w:rsid w:val="0011213B"/>
    <w:rsid w:val="001134D6"/>
    <w:rsid w:val="00113777"/>
    <w:rsid w:val="0011506D"/>
    <w:rsid w:val="00115968"/>
    <w:rsid w:val="00117A47"/>
    <w:rsid w:val="00117EB0"/>
    <w:rsid w:val="00121293"/>
    <w:rsid w:val="00123890"/>
    <w:rsid w:val="001246B1"/>
    <w:rsid w:val="00124A29"/>
    <w:rsid w:val="00125EB4"/>
    <w:rsid w:val="00125ECD"/>
    <w:rsid w:val="00126007"/>
    <w:rsid w:val="00126AA6"/>
    <w:rsid w:val="00127522"/>
    <w:rsid w:val="00131439"/>
    <w:rsid w:val="00131B56"/>
    <w:rsid w:val="00132965"/>
    <w:rsid w:val="001342C9"/>
    <w:rsid w:val="001375A3"/>
    <w:rsid w:val="00137773"/>
    <w:rsid w:val="00140FD2"/>
    <w:rsid w:val="001410CC"/>
    <w:rsid w:val="001413D6"/>
    <w:rsid w:val="00141465"/>
    <w:rsid w:val="00141BB2"/>
    <w:rsid w:val="001429FB"/>
    <w:rsid w:val="00146B72"/>
    <w:rsid w:val="00147B7F"/>
    <w:rsid w:val="00150A1E"/>
    <w:rsid w:val="00151B52"/>
    <w:rsid w:val="00151D0C"/>
    <w:rsid w:val="00152425"/>
    <w:rsid w:val="001546A4"/>
    <w:rsid w:val="00154866"/>
    <w:rsid w:val="00156F5B"/>
    <w:rsid w:val="00157238"/>
    <w:rsid w:val="00157986"/>
    <w:rsid w:val="00157CCF"/>
    <w:rsid w:val="00157D29"/>
    <w:rsid w:val="00162412"/>
    <w:rsid w:val="0016437B"/>
    <w:rsid w:val="0016502D"/>
    <w:rsid w:val="00166AC7"/>
    <w:rsid w:val="00167184"/>
    <w:rsid w:val="001674F7"/>
    <w:rsid w:val="00172F66"/>
    <w:rsid w:val="001738E9"/>
    <w:rsid w:val="001806DD"/>
    <w:rsid w:val="0018168D"/>
    <w:rsid w:val="00184731"/>
    <w:rsid w:val="001848E3"/>
    <w:rsid w:val="00184BD7"/>
    <w:rsid w:val="00184F9B"/>
    <w:rsid w:val="00187FB3"/>
    <w:rsid w:val="0019015C"/>
    <w:rsid w:val="001912B5"/>
    <w:rsid w:val="00191A02"/>
    <w:rsid w:val="00191F17"/>
    <w:rsid w:val="00194B00"/>
    <w:rsid w:val="001964AD"/>
    <w:rsid w:val="001A345C"/>
    <w:rsid w:val="001A3D7F"/>
    <w:rsid w:val="001A56C9"/>
    <w:rsid w:val="001A6E67"/>
    <w:rsid w:val="001A7423"/>
    <w:rsid w:val="001B0311"/>
    <w:rsid w:val="001B20ED"/>
    <w:rsid w:val="001B2878"/>
    <w:rsid w:val="001B310D"/>
    <w:rsid w:val="001B3D50"/>
    <w:rsid w:val="001B4344"/>
    <w:rsid w:val="001B79BA"/>
    <w:rsid w:val="001B7F4C"/>
    <w:rsid w:val="001C01E1"/>
    <w:rsid w:val="001C1172"/>
    <w:rsid w:val="001C2BC6"/>
    <w:rsid w:val="001C35C2"/>
    <w:rsid w:val="001C43C6"/>
    <w:rsid w:val="001C701D"/>
    <w:rsid w:val="001C7142"/>
    <w:rsid w:val="001D226F"/>
    <w:rsid w:val="001D5DC4"/>
    <w:rsid w:val="001D70AC"/>
    <w:rsid w:val="001E04A9"/>
    <w:rsid w:val="001E0E14"/>
    <w:rsid w:val="001E10DB"/>
    <w:rsid w:val="001E1BBC"/>
    <w:rsid w:val="001E1FFF"/>
    <w:rsid w:val="001E21E6"/>
    <w:rsid w:val="001E32AD"/>
    <w:rsid w:val="001E33CA"/>
    <w:rsid w:val="001E36C0"/>
    <w:rsid w:val="001E371C"/>
    <w:rsid w:val="001E3EBE"/>
    <w:rsid w:val="001E418C"/>
    <w:rsid w:val="001E4F60"/>
    <w:rsid w:val="001E5397"/>
    <w:rsid w:val="001E560D"/>
    <w:rsid w:val="001F0D7C"/>
    <w:rsid w:val="001F0ECA"/>
    <w:rsid w:val="001F2AE3"/>
    <w:rsid w:val="001F3425"/>
    <w:rsid w:val="001F3DEA"/>
    <w:rsid w:val="001F6410"/>
    <w:rsid w:val="001F7573"/>
    <w:rsid w:val="0020020F"/>
    <w:rsid w:val="00200216"/>
    <w:rsid w:val="0020034E"/>
    <w:rsid w:val="00200573"/>
    <w:rsid w:val="00203038"/>
    <w:rsid w:val="0020318D"/>
    <w:rsid w:val="002031A1"/>
    <w:rsid w:val="00203876"/>
    <w:rsid w:val="002038C5"/>
    <w:rsid w:val="00204EF8"/>
    <w:rsid w:val="0020582D"/>
    <w:rsid w:val="00205DB0"/>
    <w:rsid w:val="002065E1"/>
    <w:rsid w:val="00206830"/>
    <w:rsid w:val="0020711F"/>
    <w:rsid w:val="00207AD0"/>
    <w:rsid w:val="002135B6"/>
    <w:rsid w:val="00216F7A"/>
    <w:rsid w:val="002179FC"/>
    <w:rsid w:val="00220495"/>
    <w:rsid w:val="00220B1D"/>
    <w:rsid w:val="00220FFA"/>
    <w:rsid w:val="00222078"/>
    <w:rsid w:val="00222710"/>
    <w:rsid w:val="00224EB5"/>
    <w:rsid w:val="00225927"/>
    <w:rsid w:val="002259F8"/>
    <w:rsid w:val="00227027"/>
    <w:rsid w:val="00230885"/>
    <w:rsid w:val="00230AF9"/>
    <w:rsid w:val="00230B5C"/>
    <w:rsid w:val="002330CE"/>
    <w:rsid w:val="00233AF1"/>
    <w:rsid w:val="00234F58"/>
    <w:rsid w:val="00235C81"/>
    <w:rsid w:val="002361C2"/>
    <w:rsid w:val="00236D00"/>
    <w:rsid w:val="00240357"/>
    <w:rsid w:val="00240513"/>
    <w:rsid w:val="002418D1"/>
    <w:rsid w:val="00244714"/>
    <w:rsid w:val="00244CA9"/>
    <w:rsid w:val="00244DF6"/>
    <w:rsid w:val="002463FB"/>
    <w:rsid w:val="00246D04"/>
    <w:rsid w:val="002473E2"/>
    <w:rsid w:val="0025043D"/>
    <w:rsid w:val="00250BA4"/>
    <w:rsid w:val="00250C60"/>
    <w:rsid w:val="00250EF2"/>
    <w:rsid w:val="00253FEC"/>
    <w:rsid w:val="00255E7F"/>
    <w:rsid w:val="002563A0"/>
    <w:rsid w:val="00262765"/>
    <w:rsid w:val="002633E5"/>
    <w:rsid w:val="002633FC"/>
    <w:rsid w:val="00263B10"/>
    <w:rsid w:val="002644AD"/>
    <w:rsid w:val="00265980"/>
    <w:rsid w:val="002662AE"/>
    <w:rsid w:val="00272DE4"/>
    <w:rsid w:val="0027341F"/>
    <w:rsid w:val="002745A1"/>
    <w:rsid w:val="00277107"/>
    <w:rsid w:val="00277A67"/>
    <w:rsid w:val="00281FA0"/>
    <w:rsid w:val="002828CD"/>
    <w:rsid w:val="00283B3E"/>
    <w:rsid w:val="00285FB8"/>
    <w:rsid w:val="00290E69"/>
    <w:rsid w:val="00290EC0"/>
    <w:rsid w:val="0029203F"/>
    <w:rsid w:val="00292ABE"/>
    <w:rsid w:val="00293273"/>
    <w:rsid w:val="002940CF"/>
    <w:rsid w:val="00295099"/>
    <w:rsid w:val="00295953"/>
    <w:rsid w:val="00296C08"/>
    <w:rsid w:val="00297123"/>
    <w:rsid w:val="00297DB0"/>
    <w:rsid w:val="00297DCA"/>
    <w:rsid w:val="002A456C"/>
    <w:rsid w:val="002A7693"/>
    <w:rsid w:val="002B068E"/>
    <w:rsid w:val="002B24A1"/>
    <w:rsid w:val="002B43C7"/>
    <w:rsid w:val="002B5644"/>
    <w:rsid w:val="002B655E"/>
    <w:rsid w:val="002B7697"/>
    <w:rsid w:val="002C0350"/>
    <w:rsid w:val="002C07F3"/>
    <w:rsid w:val="002C25F1"/>
    <w:rsid w:val="002C4B5D"/>
    <w:rsid w:val="002C4CB4"/>
    <w:rsid w:val="002C5BB7"/>
    <w:rsid w:val="002C64BB"/>
    <w:rsid w:val="002D4F29"/>
    <w:rsid w:val="002D5860"/>
    <w:rsid w:val="002D6487"/>
    <w:rsid w:val="002D6E25"/>
    <w:rsid w:val="002E0CC7"/>
    <w:rsid w:val="002E1104"/>
    <w:rsid w:val="002E25AF"/>
    <w:rsid w:val="002E2CC6"/>
    <w:rsid w:val="002E45DC"/>
    <w:rsid w:val="002E4CB0"/>
    <w:rsid w:val="002E6270"/>
    <w:rsid w:val="002E7A03"/>
    <w:rsid w:val="002F159D"/>
    <w:rsid w:val="002F1846"/>
    <w:rsid w:val="002F1CF6"/>
    <w:rsid w:val="002F2035"/>
    <w:rsid w:val="002F2BEB"/>
    <w:rsid w:val="002F3743"/>
    <w:rsid w:val="002F3833"/>
    <w:rsid w:val="002F4DD8"/>
    <w:rsid w:val="002F4F3B"/>
    <w:rsid w:val="002F5954"/>
    <w:rsid w:val="002F602F"/>
    <w:rsid w:val="002F783C"/>
    <w:rsid w:val="002F7D14"/>
    <w:rsid w:val="003000A5"/>
    <w:rsid w:val="00300D0B"/>
    <w:rsid w:val="00301D31"/>
    <w:rsid w:val="003037B1"/>
    <w:rsid w:val="00304A7B"/>
    <w:rsid w:val="003052E0"/>
    <w:rsid w:val="003057C8"/>
    <w:rsid w:val="00305894"/>
    <w:rsid w:val="003067D3"/>
    <w:rsid w:val="00307829"/>
    <w:rsid w:val="00310235"/>
    <w:rsid w:val="00310691"/>
    <w:rsid w:val="00311378"/>
    <w:rsid w:val="00311EE4"/>
    <w:rsid w:val="0031253C"/>
    <w:rsid w:val="00312743"/>
    <w:rsid w:val="00312B1F"/>
    <w:rsid w:val="003132AC"/>
    <w:rsid w:val="00313B55"/>
    <w:rsid w:val="00314135"/>
    <w:rsid w:val="00314572"/>
    <w:rsid w:val="00315229"/>
    <w:rsid w:val="00315EC0"/>
    <w:rsid w:val="00316786"/>
    <w:rsid w:val="003176D7"/>
    <w:rsid w:val="00317A03"/>
    <w:rsid w:val="00317BCF"/>
    <w:rsid w:val="003215C2"/>
    <w:rsid w:val="00321AFE"/>
    <w:rsid w:val="0032432E"/>
    <w:rsid w:val="0032485E"/>
    <w:rsid w:val="00325DFE"/>
    <w:rsid w:val="0032715A"/>
    <w:rsid w:val="00327E91"/>
    <w:rsid w:val="00331660"/>
    <w:rsid w:val="0033203D"/>
    <w:rsid w:val="003331A4"/>
    <w:rsid w:val="0033355A"/>
    <w:rsid w:val="003345EA"/>
    <w:rsid w:val="00335B47"/>
    <w:rsid w:val="0033697D"/>
    <w:rsid w:val="00336F09"/>
    <w:rsid w:val="00337112"/>
    <w:rsid w:val="003409FF"/>
    <w:rsid w:val="00340B8C"/>
    <w:rsid w:val="00340BBB"/>
    <w:rsid w:val="00340C9F"/>
    <w:rsid w:val="0034314A"/>
    <w:rsid w:val="00343602"/>
    <w:rsid w:val="00343FB4"/>
    <w:rsid w:val="00344BFD"/>
    <w:rsid w:val="003477B2"/>
    <w:rsid w:val="0035193F"/>
    <w:rsid w:val="003544E9"/>
    <w:rsid w:val="00355489"/>
    <w:rsid w:val="00355A4A"/>
    <w:rsid w:val="00355C12"/>
    <w:rsid w:val="00355FDD"/>
    <w:rsid w:val="00360A4B"/>
    <w:rsid w:val="00360A9B"/>
    <w:rsid w:val="00361DDC"/>
    <w:rsid w:val="00362F10"/>
    <w:rsid w:val="00363701"/>
    <w:rsid w:val="0036461C"/>
    <w:rsid w:val="003662FA"/>
    <w:rsid w:val="00366543"/>
    <w:rsid w:val="003673A0"/>
    <w:rsid w:val="00370107"/>
    <w:rsid w:val="00370223"/>
    <w:rsid w:val="00370CE6"/>
    <w:rsid w:val="003717DF"/>
    <w:rsid w:val="003724F1"/>
    <w:rsid w:val="003743F3"/>
    <w:rsid w:val="00375618"/>
    <w:rsid w:val="003756F6"/>
    <w:rsid w:val="0037767D"/>
    <w:rsid w:val="0037781D"/>
    <w:rsid w:val="00377D81"/>
    <w:rsid w:val="003826CF"/>
    <w:rsid w:val="00382A16"/>
    <w:rsid w:val="0038450A"/>
    <w:rsid w:val="003846F7"/>
    <w:rsid w:val="00384B3F"/>
    <w:rsid w:val="00386912"/>
    <w:rsid w:val="00392228"/>
    <w:rsid w:val="00392A78"/>
    <w:rsid w:val="00393118"/>
    <w:rsid w:val="00395036"/>
    <w:rsid w:val="0039735B"/>
    <w:rsid w:val="00397AD1"/>
    <w:rsid w:val="003A0C77"/>
    <w:rsid w:val="003A1B67"/>
    <w:rsid w:val="003A2C42"/>
    <w:rsid w:val="003A3457"/>
    <w:rsid w:val="003A3B6F"/>
    <w:rsid w:val="003A43B1"/>
    <w:rsid w:val="003A61EE"/>
    <w:rsid w:val="003A6294"/>
    <w:rsid w:val="003A72AD"/>
    <w:rsid w:val="003A7894"/>
    <w:rsid w:val="003B2C8A"/>
    <w:rsid w:val="003B7536"/>
    <w:rsid w:val="003C0FCA"/>
    <w:rsid w:val="003C1028"/>
    <w:rsid w:val="003C1527"/>
    <w:rsid w:val="003C1F66"/>
    <w:rsid w:val="003C3C5B"/>
    <w:rsid w:val="003C5C72"/>
    <w:rsid w:val="003C7955"/>
    <w:rsid w:val="003D280F"/>
    <w:rsid w:val="003D2D04"/>
    <w:rsid w:val="003D3BD2"/>
    <w:rsid w:val="003D4B9E"/>
    <w:rsid w:val="003D5486"/>
    <w:rsid w:val="003D7559"/>
    <w:rsid w:val="003D7728"/>
    <w:rsid w:val="003E0679"/>
    <w:rsid w:val="003E25AF"/>
    <w:rsid w:val="003E2895"/>
    <w:rsid w:val="003E3157"/>
    <w:rsid w:val="003E3B30"/>
    <w:rsid w:val="003E4340"/>
    <w:rsid w:val="003E5004"/>
    <w:rsid w:val="003E565A"/>
    <w:rsid w:val="003E6D1F"/>
    <w:rsid w:val="003E6FDC"/>
    <w:rsid w:val="003F00CB"/>
    <w:rsid w:val="003F1D7D"/>
    <w:rsid w:val="003F27D6"/>
    <w:rsid w:val="003F4DED"/>
    <w:rsid w:val="003F600A"/>
    <w:rsid w:val="003F6B06"/>
    <w:rsid w:val="003F6F36"/>
    <w:rsid w:val="003F7621"/>
    <w:rsid w:val="003F77B0"/>
    <w:rsid w:val="0040182A"/>
    <w:rsid w:val="00401D74"/>
    <w:rsid w:val="00402105"/>
    <w:rsid w:val="00402711"/>
    <w:rsid w:val="00404108"/>
    <w:rsid w:val="00404C99"/>
    <w:rsid w:val="004058F0"/>
    <w:rsid w:val="00407739"/>
    <w:rsid w:val="004100AC"/>
    <w:rsid w:val="0041239A"/>
    <w:rsid w:val="00413F20"/>
    <w:rsid w:val="004164EB"/>
    <w:rsid w:val="00416BA6"/>
    <w:rsid w:val="00417B20"/>
    <w:rsid w:val="00417C30"/>
    <w:rsid w:val="00420835"/>
    <w:rsid w:val="00420D6E"/>
    <w:rsid w:val="004213C5"/>
    <w:rsid w:val="0042161B"/>
    <w:rsid w:val="00421722"/>
    <w:rsid w:val="00422602"/>
    <w:rsid w:val="0042334C"/>
    <w:rsid w:val="00423F6E"/>
    <w:rsid w:val="0042615A"/>
    <w:rsid w:val="00426350"/>
    <w:rsid w:val="00426E1B"/>
    <w:rsid w:val="00427B99"/>
    <w:rsid w:val="00432884"/>
    <w:rsid w:val="00432BC2"/>
    <w:rsid w:val="004330A0"/>
    <w:rsid w:val="004331E1"/>
    <w:rsid w:val="00434A92"/>
    <w:rsid w:val="00434D0F"/>
    <w:rsid w:val="00434EF9"/>
    <w:rsid w:val="00435491"/>
    <w:rsid w:val="00440547"/>
    <w:rsid w:val="00440DA3"/>
    <w:rsid w:val="00440E16"/>
    <w:rsid w:val="00441478"/>
    <w:rsid w:val="004414FD"/>
    <w:rsid w:val="00441638"/>
    <w:rsid w:val="004422B3"/>
    <w:rsid w:val="00442E97"/>
    <w:rsid w:val="00443505"/>
    <w:rsid w:val="00443629"/>
    <w:rsid w:val="00443BDC"/>
    <w:rsid w:val="00444F23"/>
    <w:rsid w:val="00450AA2"/>
    <w:rsid w:val="004517D5"/>
    <w:rsid w:val="0045318F"/>
    <w:rsid w:val="004554AB"/>
    <w:rsid w:val="00456739"/>
    <w:rsid w:val="004574D8"/>
    <w:rsid w:val="004601BB"/>
    <w:rsid w:val="00462B50"/>
    <w:rsid w:val="00462BA1"/>
    <w:rsid w:val="0046402F"/>
    <w:rsid w:val="004642AB"/>
    <w:rsid w:val="004667E9"/>
    <w:rsid w:val="00467D0D"/>
    <w:rsid w:val="00470B93"/>
    <w:rsid w:val="00471B65"/>
    <w:rsid w:val="00471C89"/>
    <w:rsid w:val="00472C4F"/>
    <w:rsid w:val="0047304F"/>
    <w:rsid w:val="004736E7"/>
    <w:rsid w:val="00474D1E"/>
    <w:rsid w:val="00474FD8"/>
    <w:rsid w:val="00475183"/>
    <w:rsid w:val="00475A03"/>
    <w:rsid w:val="00475CCC"/>
    <w:rsid w:val="004806BB"/>
    <w:rsid w:val="004809A5"/>
    <w:rsid w:val="00481B79"/>
    <w:rsid w:val="0048261B"/>
    <w:rsid w:val="00484D35"/>
    <w:rsid w:val="00485743"/>
    <w:rsid w:val="004863C8"/>
    <w:rsid w:val="0049045C"/>
    <w:rsid w:val="0049179A"/>
    <w:rsid w:val="0049219A"/>
    <w:rsid w:val="004925D9"/>
    <w:rsid w:val="0049283D"/>
    <w:rsid w:val="00493771"/>
    <w:rsid w:val="00494897"/>
    <w:rsid w:val="0049575A"/>
    <w:rsid w:val="00496A36"/>
    <w:rsid w:val="00496BD4"/>
    <w:rsid w:val="00496DE1"/>
    <w:rsid w:val="00497E35"/>
    <w:rsid w:val="004A035F"/>
    <w:rsid w:val="004A0DF6"/>
    <w:rsid w:val="004A17F2"/>
    <w:rsid w:val="004A2555"/>
    <w:rsid w:val="004A2944"/>
    <w:rsid w:val="004A3CBA"/>
    <w:rsid w:val="004A44D3"/>
    <w:rsid w:val="004A5757"/>
    <w:rsid w:val="004A603B"/>
    <w:rsid w:val="004B0390"/>
    <w:rsid w:val="004B0FC8"/>
    <w:rsid w:val="004B1418"/>
    <w:rsid w:val="004B2254"/>
    <w:rsid w:val="004B602F"/>
    <w:rsid w:val="004B63C5"/>
    <w:rsid w:val="004C3E3D"/>
    <w:rsid w:val="004C5A61"/>
    <w:rsid w:val="004C6316"/>
    <w:rsid w:val="004C6713"/>
    <w:rsid w:val="004C73BE"/>
    <w:rsid w:val="004C7A1A"/>
    <w:rsid w:val="004C7D9A"/>
    <w:rsid w:val="004D02EE"/>
    <w:rsid w:val="004D1723"/>
    <w:rsid w:val="004D303B"/>
    <w:rsid w:val="004D589B"/>
    <w:rsid w:val="004D5A7F"/>
    <w:rsid w:val="004D6834"/>
    <w:rsid w:val="004E0772"/>
    <w:rsid w:val="004E100A"/>
    <w:rsid w:val="004E15BE"/>
    <w:rsid w:val="004E2859"/>
    <w:rsid w:val="004E2ECC"/>
    <w:rsid w:val="004E32E6"/>
    <w:rsid w:val="004E47A8"/>
    <w:rsid w:val="004E4EA2"/>
    <w:rsid w:val="004E5BE8"/>
    <w:rsid w:val="004E681A"/>
    <w:rsid w:val="004E6C0D"/>
    <w:rsid w:val="004E7657"/>
    <w:rsid w:val="004F0D1D"/>
    <w:rsid w:val="004F1EDD"/>
    <w:rsid w:val="004F3880"/>
    <w:rsid w:val="004F3C5B"/>
    <w:rsid w:val="004F4184"/>
    <w:rsid w:val="004F6D48"/>
    <w:rsid w:val="004F6D75"/>
    <w:rsid w:val="004F7030"/>
    <w:rsid w:val="004F734B"/>
    <w:rsid w:val="0050129B"/>
    <w:rsid w:val="005015D2"/>
    <w:rsid w:val="00502AEA"/>
    <w:rsid w:val="00504743"/>
    <w:rsid w:val="00505377"/>
    <w:rsid w:val="0050647C"/>
    <w:rsid w:val="005068E0"/>
    <w:rsid w:val="005075C2"/>
    <w:rsid w:val="00513022"/>
    <w:rsid w:val="0051339F"/>
    <w:rsid w:val="00514A52"/>
    <w:rsid w:val="00516766"/>
    <w:rsid w:val="00516FE7"/>
    <w:rsid w:val="005201B3"/>
    <w:rsid w:val="00523148"/>
    <w:rsid w:val="0052371C"/>
    <w:rsid w:val="005263CC"/>
    <w:rsid w:val="00526C18"/>
    <w:rsid w:val="00527F54"/>
    <w:rsid w:val="00531D17"/>
    <w:rsid w:val="0053242F"/>
    <w:rsid w:val="00532F6F"/>
    <w:rsid w:val="00533A41"/>
    <w:rsid w:val="00533A84"/>
    <w:rsid w:val="00536F54"/>
    <w:rsid w:val="0054065C"/>
    <w:rsid w:val="00540FFF"/>
    <w:rsid w:val="0054119E"/>
    <w:rsid w:val="005434D7"/>
    <w:rsid w:val="00545150"/>
    <w:rsid w:val="00545154"/>
    <w:rsid w:val="005503EC"/>
    <w:rsid w:val="00550787"/>
    <w:rsid w:val="00553C72"/>
    <w:rsid w:val="00554706"/>
    <w:rsid w:val="0055476F"/>
    <w:rsid w:val="005549DF"/>
    <w:rsid w:val="00555924"/>
    <w:rsid w:val="00555A68"/>
    <w:rsid w:val="00555D5D"/>
    <w:rsid w:val="00556371"/>
    <w:rsid w:val="00556485"/>
    <w:rsid w:val="00556C84"/>
    <w:rsid w:val="00561C2F"/>
    <w:rsid w:val="00562B60"/>
    <w:rsid w:val="0056393D"/>
    <w:rsid w:val="00565CE1"/>
    <w:rsid w:val="00570A38"/>
    <w:rsid w:val="005715B4"/>
    <w:rsid w:val="00571933"/>
    <w:rsid w:val="00573B55"/>
    <w:rsid w:val="00573C2F"/>
    <w:rsid w:val="00575BF8"/>
    <w:rsid w:val="00576467"/>
    <w:rsid w:val="005774CD"/>
    <w:rsid w:val="0058003A"/>
    <w:rsid w:val="00580383"/>
    <w:rsid w:val="0058057A"/>
    <w:rsid w:val="005808BD"/>
    <w:rsid w:val="00580FC5"/>
    <w:rsid w:val="005810AB"/>
    <w:rsid w:val="00581876"/>
    <w:rsid w:val="00582613"/>
    <w:rsid w:val="00582C85"/>
    <w:rsid w:val="00583EC5"/>
    <w:rsid w:val="00585690"/>
    <w:rsid w:val="00585FB2"/>
    <w:rsid w:val="00586904"/>
    <w:rsid w:val="00586DC5"/>
    <w:rsid w:val="005876F1"/>
    <w:rsid w:val="00587F82"/>
    <w:rsid w:val="005908B5"/>
    <w:rsid w:val="00591E5E"/>
    <w:rsid w:val="00595A13"/>
    <w:rsid w:val="00595CD5"/>
    <w:rsid w:val="00596400"/>
    <w:rsid w:val="00597A21"/>
    <w:rsid w:val="00597F95"/>
    <w:rsid w:val="005A2BFB"/>
    <w:rsid w:val="005A3CAB"/>
    <w:rsid w:val="005A3E42"/>
    <w:rsid w:val="005A4798"/>
    <w:rsid w:val="005A47EC"/>
    <w:rsid w:val="005B25F5"/>
    <w:rsid w:val="005B3FDC"/>
    <w:rsid w:val="005B447E"/>
    <w:rsid w:val="005B4758"/>
    <w:rsid w:val="005B5DFF"/>
    <w:rsid w:val="005B719F"/>
    <w:rsid w:val="005B7336"/>
    <w:rsid w:val="005C020B"/>
    <w:rsid w:val="005C031B"/>
    <w:rsid w:val="005C10CE"/>
    <w:rsid w:val="005C22E5"/>
    <w:rsid w:val="005C385D"/>
    <w:rsid w:val="005C3EC2"/>
    <w:rsid w:val="005C5E50"/>
    <w:rsid w:val="005C610B"/>
    <w:rsid w:val="005C634B"/>
    <w:rsid w:val="005C679C"/>
    <w:rsid w:val="005C6CD7"/>
    <w:rsid w:val="005C71EB"/>
    <w:rsid w:val="005D0DF3"/>
    <w:rsid w:val="005D0E7B"/>
    <w:rsid w:val="005D10DC"/>
    <w:rsid w:val="005D2617"/>
    <w:rsid w:val="005D3588"/>
    <w:rsid w:val="005D3EF6"/>
    <w:rsid w:val="005D412D"/>
    <w:rsid w:val="005D4456"/>
    <w:rsid w:val="005D48FE"/>
    <w:rsid w:val="005D6309"/>
    <w:rsid w:val="005D6650"/>
    <w:rsid w:val="005D6882"/>
    <w:rsid w:val="005D6E39"/>
    <w:rsid w:val="005D6FF6"/>
    <w:rsid w:val="005D71C6"/>
    <w:rsid w:val="005E076D"/>
    <w:rsid w:val="005E1A58"/>
    <w:rsid w:val="005E1E69"/>
    <w:rsid w:val="005E27C2"/>
    <w:rsid w:val="005E5BDA"/>
    <w:rsid w:val="005E7E44"/>
    <w:rsid w:val="005F009C"/>
    <w:rsid w:val="005F05C4"/>
    <w:rsid w:val="005F1028"/>
    <w:rsid w:val="005F18FD"/>
    <w:rsid w:val="005F2590"/>
    <w:rsid w:val="005F29F2"/>
    <w:rsid w:val="005F2A21"/>
    <w:rsid w:val="005F4C54"/>
    <w:rsid w:val="005F5875"/>
    <w:rsid w:val="005F5CEE"/>
    <w:rsid w:val="005F6C6C"/>
    <w:rsid w:val="005F703D"/>
    <w:rsid w:val="005F7E33"/>
    <w:rsid w:val="0060250F"/>
    <w:rsid w:val="00603E08"/>
    <w:rsid w:val="00603E75"/>
    <w:rsid w:val="006044E1"/>
    <w:rsid w:val="006046BE"/>
    <w:rsid w:val="00606F3C"/>
    <w:rsid w:val="006075FC"/>
    <w:rsid w:val="00611CF5"/>
    <w:rsid w:val="00611F28"/>
    <w:rsid w:val="00613641"/>
    <w:rsid w:val="00614DA0"/>
    <w:rsid w:val="006170ED"/>
    <w:rsid w:val="00617513"/>
    <w:rsid w:val="00617606"/>
    <w:rsid w:val="00621AAE"/>
    <w:rsid w:val="0062253F"/>
    <w:rsid w:val="006226DF"/>
    <w:rsid w:val="006258D9"/>
    <w:rsid w:val="00625D45"/>
    <w:rsid w:val="00625FE2"/>
    <w:rsid w:val="006260C1"/>
    <w:rsid w:val="00627393"/>
    <w:rsid w:val="00627846"/>
    <w:rsid w:val="00627AEB"/>
    <w:rsid w:val="00627C82"/>
    <w:rsid w:val="00630FD5"/>
    <w:rsid w:val="006325B1"/>
    <w:rsid w:val="00632A02"/>
    <w:rsid w:val="006339A9"/>
    <w:rsid w:val="00634665"/>
    <w:rsid w:val="0063608A"/>
    <w:rsid w:val="00636CB2"/>
    <w:rsid w:val="00641540"/>
    <w:rsid w:val="00641BE1"/>
    <w:rsid w:val="00642DD2"/>
    <w:rsid w:val="00643D4E"/>
    <w:rsid w:val="0064557E"/>
    <w:rsid w:val="006466B0"/>
    <w:rsid w:val="0064766C"/>
    <w:rsid w:val="006504F2"/>
    <w:rsid w:val="00650C5A"/>
    <w:rsid w:val="00652171"/>
    <w:rsid w:val="006537F7"/>
    <w:rsid w:val="00654BCC"/>
    <w:rsid w:val="00657419"/>
    <w:rsid w:val="0065787C"/>
    <w:rsid w:val="0066079F"/>
    <w:rsid w:val="00661932"/>
    <w:rsid w:val="00661CDE"/>
    <w:rsid w:val="006623EF"/>
    <w:rsid w:val="00662A3D"/>
    <w:rsid w:val="00663F5D"/>
    <w:rsid w:val="00665756"/>
    <w:rsid w:val="00665B14"/>
    <w:rsid w:val="00670AF7"/>
    <w:rsid w:val="006710FF"/>
    <w:rsid w:val="0067136C"/>
    <w:rsid w:val="0067354B"/>
    <w:rsid w:val="00674B89"/>
    <w:rsid w:val="006757B8"/>
    <w:rsid w:val="0067627D"/>
    <w:rsid w:val="00677313"/>
    <w:rsid w:val="0068072A"/>
    <w:rsid w:val="0068278D"/>
    <w:rsid w:val="00682A84"/>
    <w:rsid w:val="006846E0"/>
    <w:rsid w:val="00684B41"/>
    <w:rsid w:val="0068516A"/>
    <w:rsid w:val="006853C7"/>
    <w:rsid w:val="00685753"/>
    <w:rsid w:val="00685912"/>
    <w:rsid w:val="0068657B"/>
    <w:rsid w:val="00686B57"/>
    <w:rsid w:val="006907F9"/>
    <w:rsid w:val="00692289"/>
    <w:rsid w:val="006926A0"/>
    <w:rsid w:val="00692E12"/>
    <w:rsid w:val="006931D7"/>
    <w:rsid w:val="006939EE"/>
    <w:rsid w:val="00694DBE"/>
    <w:rsid w:val="0069600C"/>
    <w:rsid w:val="00697C62"/>
    <w:rsid w:val="006A032A"/>
    <w:rsid w:val="006A04F4"/>
    <w:rsid w:val="006A0C35"/>
    <w:rsid w:val="006A108E"/>
    <w:rsid w:val="006A1FBE"/>
    <w:rsid w:val="006A4B9B"/>
    <w:rsid w:val="006A5375"/>
    <w:rsid w:val="006B0B2D"/>
    <w:rsid w:val="006B10B5"/>
    <w:rsid w:val="006B12D1"/>
    <w:rsid w:val="006B19E1"/>
    <w:rsid w:val="006B1C03"/>
    <w:rsid w:val="006B4B23"/>
    <w:rsid w:val="006B4EEB"/>
    <w:rsid w:val="006C1910"/>
    <w:rsid w:val="006C287E"/>
    <w:rsid w:val="006C2AE6"/>
    <w:rsid w:val="006C2B67"/>
    <w:rsid w:val="006C2DE6"/>
    <w:rsid w:val="006C336E"/>
    <w:rsid w:val="006C3B3A"/>
    <w:rsid w:val="006C6943"/>
    <w:rsid w:val="006D0789"/>
    <w:rsid w:val="006D367E"/>
    <w:rsid w:val="006D445B"/>
    <w:rsid w:val="006D6E69"/>
    <w:rsid w:val="006D7CD3"/>
    <w:rsid w:val="006D7EE8"/>
    <w:rsid w:val="006E2D22"/>
    <w:rsid w:val="006E2DB7"/>
    <w:rsid w:val="006E329E"/>
    <w:rsid w:val="006E3A01"/>
    <w:rsid w:val="006E521D"/>
    <w:rsid w:val="006E5879"/>
    <w:rsid w:val="006E6E63"/>
    <w:rsid w:val="006E7236"/>
    <w:rsid w:val="006E7EA4"/>
    <w:rsid w:val="006F1299"/>
    <w:rsid w:val="006F134F"/>
    <w:rsid w:val="006F14CA"/>
    <w:rsid w:val="006F1694"/>
    <w:rsid w:val="006F1F67"/>
    <w:rsid w:val="006F2992"/>
    <w:rsid w:val="006F32A8"/>
    <w:rsid w:val="006F3A4E"/>
    <w:rsid w:val="006F5159"/>
    <w:rsid w:val="006F5277"/>
    <w:rsid w:val="006F668B"/>
    <w:rsid w:val="006F7054"/>
    <w:rsid w:val="007004D6"/>
    <w:rsid w:val="00700743"/>
    <w:rsid w:val="00701178"/>
    <w:rsid w:val="00702023"/>
    <w:rsid w:val="007038B5"/>
    <w:rsid w:val="007070F8"/>
    <w:rsid w:val="0070741E"/>
    <w:rsid w:val="00707BC4"/>
    <w:rsid w:val="00711BB2"/>
    <w:rsid w:val="0071272F"/>
    <w:rsid w:val="0071275D"/>
    <w:rsid w:val="00713F4A"/>
    <w:rsid w:val="007144B7"/>
    <w:rsid w:val="00714F60"/>
    <w:rsid w:val="0071752B"/>
    <w:rsid w:val="00721419"/>
    <w:rsid w:val="00722359"/>
    <w:rsid w:val="007226C2"/>
    <w:rsid w:val="00722E54"/>
    <w:rsid w:val="00723362"/>
    <w:rsid w:val="00723FEF"/>
    <w:rsid w:val="00724B54"/>
    <w:rsid w:val="007258BA"/>
    <w:rsid w:val="00726567"/>
    <w:rsid w:val="00726C27"/>
    <w:rsid w:val="00726E61"/>
    <w:rsid w:val="00727ACA"/>
    <w:rsid w:val="00730AC6"/>
    <w:rsid w:val="00730FA2"/>
    <w:rsid w:val="00731864"/>
    <w:rsid w:val="00734354"/>
    <w:rsid w:val="00734524"/>
    <w:rsid w:val="007361C4"/>
    <w:rsid w:val="0073677B"/>
    <w:rsid w:val="00737A53"/>
    <w:rsid w:val="007408C1"/>
    <w:rsid w:val="00745B51"/>
    <w:rsid w:val="007471C6"/>
    <w:rsid w:val="007502EC"/>
    <w:rsid w:val="00750755"/>
    <w:rsid w:val="0075172F"/>
    <w:rsid w:val="0075287E"/>
    <w:rsid w:val="00752CD0"/>
    <w:rsid w:val="00753746"/>
    <w:rsid w:val="00754DB9"/>
    <w:rsid w:val="00755C12"/>
    <w:rsid w:val="00756086"/>
    <w:rsid w:val="00756E3F"/>
    <w:rsid w:val="00757B93"/>
    <w:rsid w:val="007606AF"/>
    <w:rsid w:val="007607F3"/>
    <w:rsid w:val="00761387"/>
    <w:rsid w:val="00761F43"/>
    <w:rsid w:val="00763D77"/>
    <w:rsid w:val="00763DBA"/>
    <w:rsid w:val="00764369"/>
    <w:rsid w:val="00764708"/>
    <w:rsid w:val="0076598C"/>
    <w:rsid w:val="00765C8C"/>
    <w:rsid w:val="007673A2"/>
    <w:rsid w:val="00771A2E"/>
    <w:rsid w:val="0077232C"/>
    <w:rsid w:val="007754E5"/>
    <w:rsid w:val="0078005E"/>
    <w:rsid w:val="0078038B"/>
    <w:rsid w:val="007815F0"/>
    <w:rsid w:val="007818BB"/>
    <w:rsid w:val="00781F70"/>
    <w:rsid w:val="00783B26"/>
    <w:rsid w:val="00783D32"/>
    <w:rsid w:val="00783DAE"/>
    <w:rsid w:val="0079097A"/>
    <w:rsid w:val="007911E3"/>
    <w:rsid w:val="0079173E"/>
    <w:rsid w:val="0079274F"/>
    <w:rsid w:val="00794410"/>
    <w:rsid w:val="00795FC6"/>
    <w:rsid w:val="007972D5"/>
    <w:rsid w:val="007A02A2"/>
    <w:rsid w:val="007A1034"/>
    <w:rsid w:val="007A2B85"/>
    <w:rsid w:val="007A2CEC"/>
    <w:rsid w:val="007A2DF1"/>
    <w:rsid w:val="007A3B10"/>
    <w:rsid w:val="007A480D"/>
    <w:rsid w:val="007A5DDA"/>
    <w:rsid w:val="007A6567"/>
    <w:rsid w:val="007A6A58"/>
    <w:rsid w:val="007A7A90"/>
    <w:rsid w:val="007B0DD3"/>
    <w:rsid w:val="007B194F"/>
    <w:rsid w:val="007B1B1E"/>
    <w:rsid w:val="007B2786"/>
    <w:rsid w:val="007B59F5"/>
    <w:rsid w:val="007B6CD0"/>
    <w:rsid w:val="007B6D67"/>
    <w:rsid w:val="007C1DED"/>
    <w:rsid w:val="007C439A"/>
    <w:rsid w:val="007C49E1"/>
    <w:rsid w:val="007C4D74"/>
    <w:rsid w:val="007C604C"/>
    <w:rsid w:val="007C68C0"/>
    <w:rsid w:val="007C6C85"/>
    <w:rsid w:val="007C772B"/>
    <w:rsid w:val="007D0DD3"/>
    <w:rsid w:val="007D15AF"/>
    <w:rsid w:val="007D1D62"/>
    <w:rsid w:val="007D2535"/>
    <w:rsid w:val="007D274E"/>
    <w:rsid w:val="007D292E"/>
    <w:rsid w:val="007D362B"/>
    <w:rsid w:val="007D36F6"/>
    <w:rsid w:val="007D3736"/>
    <w:rsid w:val="007D4E21"/>
    <w:rsid w:val="007D56F3"/>
    <w:rsid w:val="007D5EBD"/>
    <w:rsid w:val="007D64E1"/>
    <w:rsid w:val="007D689A"/>
    <w:rsid w:val="007E2FE3"/>
    <w:rsid w:val="007E3623"/>
    <w:rsid w:val="007E400B"/>
    <w:rsid w:val="007E43AF"/>
    <w:rsid w:val="007E46F8"/>
    <w:rsid w:val="007E5443"/>
    <w:rsid w:val="007F07E5"/>
    <w:rsid w:val="007F2745"/>
    <w:rsid w:val="007F3672"/>
    <w:rsid w:val="007F5210"/>
    <w:rsid w:val="007F6A7F"/>
    <w:rsid w:val="007F6BE8"/>
    <w:rsid w:val="00804633"/>
    <w:rsid w:val="00804B0F"/>
    <w:rsid w:val="00805652"/>
    <w:rsid w:val="00806A4C"/>
    <w:rsid w:val="00806A5E"/>
    <w:rsid w:val="008074E1"/>
    <w:rsid w:val="0080768A"/>
    <w:rsid w:val="008116D1"/>
    <w:rsid w:val="0081209C"/>
    <w:rsid w:val="00812CAD"/>
    <w:rsid w:val="008143B6"/>
    <w:rsid w:val="0081588B"/>
    <w:rsid w:val="00821A54"/>
    <w:rsid w:val="008230A5"/>
    <w:rsid w:val="0082488C"/>
    <w:rsid w:val="00825585"/>
    <w:rsid w:val="008258C4"/>
    <w:rsid w:val="00827059"/>
    <w:rsid w:val="0082736F"/>
    <w:rsid w:val="00830456"/>
    <w:rsid w:val="008309D6"/>
    <w:rsid w:val="008336A7"/>
    <w:rsid w:val="00834827"/>
    <w:rsid w:val="00835746"/>
    <w:rsid w:val="00835B8F"/>
    <w:rsid w:val="0083795C"/>
    <w:rsid w:val="008408C6"/>
    <w:rsid w:val="008409E6"/>
    <w:rsid w:val="00841E7A"/>
    <w:rsid w:val="0084532E"/>
    <w:rsid w:val="00845529"/>
    <w:rsid w:val="00845924"/>
    <w:rsid w:val="0084617D"/>
    <w:rsid w:val="00846AA4"/>
    <w:rsid w:val="008472BF"/>
    <w:rsid w:val="00847E3F"/>
    <w:rsid w:val="008510D4"/>
    <w:rsid w:val="0085113F"/>
    <w:rsid w:val="00851382"/>
    <w:rsid w:val="00853114"/>
    <w:rsid w:val="00853279"/>
    <w:rsid w:val="008534CD"/>
    <w:rsid w:val="00853812"/>
    <w:rsid w:val="00853896"/>
    <w:rsid w:val="008539F3"/>
    <w:rsid w:val="00853CF6"/>
    <w:rsid w:val="008559D0"/>
    <w:rsid w:val="00861050"/>
    <w:rsid w:val="0086289B"/>
    <w:rsid w:val="008637A2"/>
    <w:rsid w:val="00863A72"/>
    <w:rsid w:val="00864B47"/>
    <w:rsid w:val="00864C80"/>
    <w:rsid w:val="008661EF"/>
    <w:rsid w:val="00867D23"/>
    <w:rsid w:val="0087059B"/>
    <w:rsid w:val="00870EB3"/>
    <w:rsid w:val="008715CA"/>
    <w:rsid w:val="0087324F"/>
    <w:rsid w:val="00873EBA"/>
    <w:rsid w:val="00874325"/>
    <w:rsid w:val="00874CF1"/>
    <w:rsid w:val="0087560D"/>
    <w:rsid w:val="00877907"/>
    <w:rsid w:val="0088075C"/>
    <w:rsid w:val="008812D1"/>
    <w:rsid w:val="008819AC"/>
    <w:rsid w:val="0088223D"/>
    <w:rsid w:val="00883E89"/>
    <w:rsid w:val="008867FA"/>
    <w:rsid w:val="0088724C"/>
    <w:rsid w:val="00887665"/>
    <w:rsid w:val="00887F36"/>
    <w:rsid w:val="00891E87"/>
    <w:rsid w:val="008922DD"/>
    <w:rsid w:val="008926F9"/>
    <w:rsid w:val="00892F79"/>
    <w:rsid w:val="0089380F"/>
    <w:rsid w:val="00893F51"/>
    <w:rsid w:val="00894FF6"/>
    <w:rsid w:val="008967DD"/>
    <w:rsid w:val="00896B4D"/>
    <w:rsid w:val="00897079"/>
    <w:rsid w:val="00897702"/>
    <w:rsid w:val="00897D15"/>
    <w:rsid w:val="008A018D"/>
    <w:rsid w:val="008A0C3A"/>
    <w:rsid w:val="008A2610"/>
    <w:rsid w:val="008A3774"/>
    <w:rsid w:val="008A501F"/>
    <w:rsid w:val="008A56F2"/>
    <w:rsid w:val="008A5785"/>
    <w:rsid w:val="008A5F40"/>
    <w:rsid w:val="008A653F"/>
    <w:rsid w:val="008A65AD"/>
    <w:rsid w:val="008A7EE8"/>
    <w:rsid w:val="008B1415"/>
    <w:rsid w:val="008B2543"/>
    <w:rsid w:val="008B31B6"/>
    <w:rsid w:val="008B3851"/>
    <w:rsid w:val="008B4A37"/>
    <w:rsid w:val="008B4BA9"/>
    <w:rsid w:val="008B4F43"/>
    <w:rsid w:val="008C00A0"/>
    <w:rsid w:val="008C2A5B"/>
    <w:rsid w:val="008C3CB6"/>
    <w:rsid w:val="008C4D7F"/>
    <w:rsid w:val="008C54FF"/>
    <w:rsid w:val="008C774D"/>
    <w:rsid w:val="008D1B07"/>
    <w:rsid w:val="008D1BA3"/>
    <w:rsid w:val="008D1FF7"/>
    <w:rsid w:val="008D28DB"/>
    <w:rsid w:val="008D4335"/>
    <w:rsid w:val="008D43ED"/>
    <w:rsid w:val="008D4FF7"/>
    <w:rsid w:val="008D5B91"/>
    <w:rsid w:val="008D5BC4"/>
    <w:rsid w:val="008D7F8C"/>
    <w:rsid w:val="008E11B4"/>
    <w:rsid w:val="008E3006"/>
    <w:rsid w:val="008E4059"/>
    <w:rsid w:val="008E40B3"/>
    <w:rsid w:val="008E447D"/>
    <w:rsid w:val="008F11A5"/>
    <w:rsid w:val="008F12CA"/>
    <w:rsid w:val="008F1F00"/>
    <w:rsid w:val="008F7106"/>
    <w:rsid w:val="0090016B"/>
    <w:rsid w:val="00900DB8"/>
    <w:rsid w:val="0090179A"/>
    <w:rsid w:val="0090197C"/>
    <w:rsid w:val="00901DCA"/>
    <w:rsid w:val="00902052"/>
    <w:rsid w:val="00903359"/>
    <w:rsid w:val="00906725"/>
    <w:rsid w:val="00906978"/>
    <w:rsid w:val="009075AC"/>
    <w:rsid w:val="009078EA"/>
    <w:rsid w:val="00910B3A"/>
    <w:rsid w:val="0091195E"/>
    <w:rsid w:val="009131B4"/>
    <w:rsid w:val="00913ABE"/>
    <w:rsid w:val="00914069"/>
    <w:rsid w:val="00914AB2"/>
    <w:rsid w:val="00915844"/>
    <w:rsid w:val="009200CD"/>
    <w:rsid w:val="009202F4"/>
    <w:rsid w:val="009204AC"/>
    <w:rsid w:val="009205F5"/>
    <w:rsid w:val="009207B2"/>
    <w:rsid w:val="009215CA"/>
    <w:rsid w:val="00921648"/>
    <w:rsid w:val="0092579B"/>
    <w:rsid w:val="00925933"/>
    <w:rsid w:val="0092613A"/>
    <w:rsid w:val="00930116"/>
    <w:rsid w:val="00930692"/>
    <w:rsid w:val="00932238"/>
    <w:rsid w:val="00932AF2"/>
    <w:rsid w:val="009330AC"/>
    <w:rsid w:val="009332B6"/>
    <w:rsid w:val="00933DB1"/>
    <w:rsid w:val="00934AF0"/>
    <w:rsid w:val="00935018"/>
    <w:rsid w:val="009359D0"/>
    <w:rsid w:val="00936F62"/>
    <w:rsid w:val="0093719A"/>
    <w:rsid w:val="00940990"/>
    <w:rsid w:val="00942957"/>
    <w:rsid w:val="009434EF"/>
    <w:rsid w:val="00945416"/>
    <w:rsid w:val="00945CD7"/>
    <w:rsid w:val="009474D5"/>
    <w:rsid w:val="009503C7"/>
    <w:rsid w:val="00950B29"/>
    <w:rsid w:val="00951247"/>
    <w:rsid w:val="00951EF0"/>
    <w:rsid w:val="00954EE7"/>
    <w:rsid w:val="00955A7B"/>
    <w:rsid w:val="00956337"/>
    <w:rsid w:val="009574D9"/>
    <w:rsid w:val="009601F0"/>
    <w:rsid w:val="009615D2"/>
    <w:rsid w:val="00962062"/>
    <w:rsid w:val="00963196"/>
    <w:rsid w:val="00963C4A"/>
    <w:rsid w:val="00964476"/>
    <w:rsid w:val="00964E52"/>
    <w:rsid w:val="00966486"/>
    <w:rsid w:val="00966937"/>
    <w:rsid w:val="009672B8"/>
    <w:rsid w:val="00967563"/>
    <w:rsid w:val="00970268"/>
    <w:rsid w:val="00970AB1"/>
    <w:rsid w:val="00970D6A"/>
    <w:rsid w:val="00970E4D"/>
    <w:rsid w:val="00972A88"/>
    <w:rsid w:val="00972D3A"/>
    <w:rsid w:val="00974ADB"/>
    <w:rsid w:val="00975022"/>
    <w:rsid w:val="0097514B"/>
    <w:rsid w:val="00982FF3"/>
    <w:rsid w:val="00985BFD"/>
    <w:rsid w:val="00986BAF"/>
    <w:rsid w:val="00987BFB"/>
    <w:rsid w:val="0099026B"/>
    <w:rsid w:val="00991749"/>
    <w:rsid w:val="0099174A"/>
    <w:rsid w:val="00992A53"/>
    <w:rsid w:val="00993A08"/>
    <w:rsid w:val="0099461A"/>
    <w:rsid w:val="0099542E"/>
    <w:rsid w:val="009A1CFC"/>
    <w:rsid w:val="009A2739"/>
    <w:rsid w:val="009A3C13"/>
    <w:rsid w:val="009A4056"/>
    <w:rsid w:val="009A60D9"/>
    <w:rsid w:val="009A7AEF"/>
    <w:rsid w:val="009A7DDD"/>
    <w:rsid w:val="009B029B"/>
    <w:rsid w:val="009B1B6A"/>
    <w:rsid w:val="009B3E6C"/>
    <w:rsid w:val="009B5D46"/>
    <w:rsid w:val="009B61AB"/>
    <w:rsid w:val="009B73ED"/>
    <w:rsid w:val="009C2DB5"/>
    <w:rsid w:val="009C46E8"/>
    <w:rsid w:val="009C47D9"/>
    <w:rsid w:val="009C58AF"/>
    <w:rsid w:val="009C6B9E"/>
    <w:rsid w:val="009C6C22"/>
    <w:rsid w:val="009C7321"/>
    <w:rsid w:val="009C782E"/>
    <w:rsid w:val="009D091E"/>
    <w:rsid w:val="009D0AA3"/>
    <w:rsid w:val="009D178B"/>
    <w:rsid w:val="009D19C5"/>
    <w:rsid w:val="009D2022"/>
    <w:rsid w:val="009D2632"/>
    <w:rsid w:val="009D2FF3"/>
    <w:rsid w:val="009D3475"/>
    <w:rsid w:val="009D36D5"/>
    <w:rsid w:val="009D4B19"/>
    <w:rsid w:val="009D5EE9"/>
    <w:rsid w:val="009D66ED"/>
    <w:rsid w:val="009D706C"/>
    <w:rsid w:val="009D78EB"/>
    <w:rsid w:val="009E09A0"/>
    <w:rsid w:val="009E1EA9"/>
    <w:rsid w:val="009E3114"/>
    <w:rsid w:val="009E3516"/>
    <w:rsid w:val="009E4E74"/>
    <w:rsid w:val="009E772D"/>
    <w:rsid w:val="009F023E"/>
    <w:rsid w:val="009F02E7"/>
    <w:rsid w:val="009F09E0"/>
    <w:rsid w:val="009F341F"/>
    <w:rsid w:val="009F38CF"/>
    <w:rsid w:val="009F3F63"/>
    <w:rsid w:val="009F7D33"/>
    <w:rsid w:val="00A020A9"/>
    <w:rsid w:val="00A029F1"/>
    <w:rsid w:val="00A02F62"/>
    <w:rsid w:val="00A04768"/>
    <w:rsid w:val="00A04BB8"/>
    <w:rsid w:val="00A04F20"/>
    <w:rsid w:val="00A074F7"/>
    <w:rsid w:val="00A07AB9"/>
    <w:rsid w:val="00A10320"/>
    <w:rsid w:val="00A12098"/>
    <w:rsid w:val="00A12203"/>
    <w:rsid w:val="00A1233D"/>
    <w:rsid w:val="00A124B1"/>
    <w:rsid w:val="00A132AE"/>
    <w:rsid w:val="00A14B10"/>
    <w:rsid w:val="00A15167"/>
    <w:rsid w:val="00A1558B"/>
    <w:rsid w:val="00A15D82"/>
    <w:rsid w:val="00A17B93"/>
    <w:rsid w:val="00A212FC"/>
    <w:rsid w:val="00A226CF"/>
    <w:rsid w:val="00A2272C"/>
    <w:rsid w:val="00A247FA"/>
    <w:rsid w:val="00A25740"/>
    <w:rsid w:val="00A258CA"/>
    <w:rsid w:val="00A25C63"/>
    <w:rsid w:val="00A262BD"/>
    <w:rsid w:val="00A26329"/>
    <w:rsid w:val="00A26E0A"/>
    <w:rsid w:val="00A305C1"/>
    <w:rsid w:val="00A30B60"/>
    <w:rsid w:val="00A3137B"/>
    <w:rsid w:val="00A31468"/>
    <w:rsid w:val="00A314A3"/>
    <w:rsid w:val="00A31B78"/>
    <w:rsid w:val="00A31EAE"/>
    <w:rsid w:val="00A321FB"/>
    <w:rsid w:val="00A32E20"/>
    <w:rsid w:val="00A33271"/>
    <w:rsid w:val="00A3333D"/>
    <w:rsid w:val="00A339BF"/>
    <w:rsid w:val="00A33D94"/>
    <w:rsid w:val="00A34353"/>
    <w:rsid w:val="00A3477D"/>
    <w:rsid w:val="00A34B54"/>
    <w:rsid w:val="00A3666B"/>
    <w:rsid w:val="00A402C0"/>
    <w:rsid w:val="00A40B43"/>
    <w:rsid w:val="00A40E33"/>
    <w:rsid w:val="00A414E6"/>
    <w:rsid w:val="00A420C1"/>
    <w:rsid w:val="00A4266B"/>
    <w:rsid w:val="00A43570"/>
    <w:rsid w:val="00A45F14"/>
    <w:rsid w:val="00A46446"/>
    <w:rsid w:val="00A47A2E"/>
    <w:rsid w:val="00A5139D"/>
    <w:rsid w:val="00A52114"/>
    <w:rsid w:val="00A52729"/>
    <w:rsid w:val="00A52784"/>
    <w:rsid w:val="00A52B20"/>
    <w:rsid w:val="00A52E5F"/>
    <w:rsid w:val="00A56001"/>
    <w:rsid w:val="00A62505"/>
    <w:rsid w:val="00A62665"/>
    <w:rsid w:val="00A70E53"/>
    <w:rsid w:val="00A7339C"/>
    <w:rsid w:val="00A733FF"/>
    <w:rsid w:val="00A73E9A"/>
    <w:rsid w:val="00A7463B"/>
    <w:rsid w:val="00A76C38"/>
    <w:rsid w:val="00A77451"/>
    <w:rsid w:val="00A777A1"/>
    <w:rsid w:val="00A778B3"/>
    <w:rsid w:val="00A77A16"/>
    <w:rsid w:val="00A80EBB"/>
    <w:rsid w:val="00A82C67"/>
    <w:rsid w:val="00A832A2"/>
    <w:rsid w:val="00A842B4"/>
    <w:rsid w:val="00A84C4B"/>
    <w:rsid w:val="00A84F3E"/>
    <w:rsid w:val="00A850A8"/>
    <w:rsid w:val="00A85526"/>
    <w:rsid w:val="00A85714"/>
    <w:rsid w:val="00A85EC8"/>
    <w:rsid w:val="00A87F51"/>
    <w:rsid w:val="00A90310"/>
    <w:rsid w:val="00A90836"/>
    <w:rsid w:val="00A91874"/>
    <w:rsid w:val="00A923EB"/>
    <w:rsid w:val="00A924E2"/>
    <w:rsid w:val="00A93661"/>
    <w:rsid w:val="00A94550"/>
    <w:rsid w:val="00A94AE6"/>
    <w:rsid w:val="00A95600"/>
    <w:rsid w:val="00A97284"/>
    <w:rsid w:val="00AA2C75"/>
    <w:rsid w:val="00AA7229"/>
    <w:rsid w:val="00AA7BD0"/>
    <w:rsid w:val="00AB0082"/>
    <w:rsid w:val="00AB20D4"/>
    <w:rsid w:val="00AB2A36"/>
    <w:rsid w:val="00AB349B"/>
    <w:rsid w:val="00AB77FC"/>
    <w:rsid w:val="00AB7EC6"/>
    <w:rsid w:val="00AC239C"/>
    <w:rsid w:val="00AC4E0A"/>
    <w:rsid w:val="00AC7ACC"/>
    <w:rsid w:val="00AD0334"/>
    <w:rsid w:val="00AD2791"/>
    <w:rsid w:val="00AD2F07"/>
    <w:rsid w:val="00AD58E3"/>
    <w:rsid w:val="00AD6A97"/>
    <w:rsid w:val="00AD7DC0"/>
    <w:rsid w:val="00AE0D96"/>
    <w:rsid w:val="00AE129F"/>
    <w:rsid w:val="00AE20B9"/>
    <w:rsid w:val="00AE2A0B"/>
    <w:rsid w:val="00AE34A9"/>
    <w:rsid w:val="00AE3AEB"/>
    <w:rsid w:val="00AE4537"/>
    <w:rsid w:val="00AE588E"/>
    <w:rsid w:val="00AE67B4"/>
    <w:rsid w:val="00AF1329"/>
    <w:rsid w:val="00AF21C3"/>
    <w:rsid w:val="00AF23BA"/>
    <w:rsid w:val="00AF3035"/>
    <w:rsid w:val="00AF4B59"/>
    <w:rsid w:val="00AF553A"/>
    <w:rsid w:val="00AF7AFA"/>
    <w:rsid w:val="00B00CF8"/>
    <w:rsid w:val="00B01062"/>
    <w:rsid w:val="00B01DD2"/>
    <w:rsid w:val="00B04927"/>
    <w:rsid w:val="00B04DAD"/>
    <w:rsid w:val="00B1075F"/>
    <w:rsid w:val="00B1093C"/>
    <w:rsid w:val="00B10CCD"/>
    <w:rsid w:val="00B10E4B"/>
    <w:rsid w:val="00B112F7"/>
    <w:rsid w:val="00B156B5"/>
    <w:rsid w:val="00B204CC"/>
    <w:rsid w:val="00B20651"/>
    <w:rsid w:val="00B209CF"/>
    <w:rsid w:val="00B20AA5"/>
    <w:rsid w:val="00B21026"/>
    <w:rsid w:val="00B23565"/>
    <w:rsid w:val="00B23A8B"/>
    <w:rsid w:val="00B261A3"/>
    <w:rsid w:val="00B301F0"/>
    <w:rsid w:val="00B31C77"/>
    <w:rsid w:val="00B3247C"/>
    <w:rsid w:val="00B32983"/>
    <w:rsid w:val="00B34B73"/>
    <w:rsid w:val="00B3629A"/>
    <w:rsid w:val="00B36D8B"/>
    <w:rsid w:val="00B375B3"/>
    <w:rsid w:val="00B41367"/>
    <w:rsid w:val="00B417CF"/>
    <w:rsid w:val="00B419EF"/>
    <w:rsid w:val="00B428C1"/>
    <w:rsid w:val="00B43B67"/>
    <w:rsid w:val="00B43E78"/>
    <w:rsid w:val="00B44970"/>
    <w:rsid w:val="00B45ADD"/>
    <w:rsid w:val="00B46E64"/>
    <w:rsid w:val="00B474E5"/>
    <w:rsid w:val="00B500D7"/>
    <w:rsid w:val="00B60167"/>
    <w:rsid w:val="00B605B4"/>
    <w:rsid w:val="00B60E20"/>
    <w:rsid w:val="00B61C8F"/>
    <w:rsid w:val="00B63A67"/>
    <w:rsid w:val="00B63F77"/>
    <w:rsid w:val="00B65228"/>
    <w:rsid w:val="00B653DF"/>
    <w:rsid w:val="00B6558A"/>
    <w:rsid w:val="00B6698F"/>
    <w:rsid w:val="00B6781F"/>
    <w:rsid w:val="00B71890"/>
    <w:rsid w:val="00B7215B"/>
    <w:rsid w:val="00B72220"/>
    <w:rsid w:val="00B72D89"/>
    <w:rsid w:val="00B733D9"/>
    <w:rsid w:val="00B735CB"/>
    <w:rsid w:val="00B73AFC"/>
    <w:rsid w:val="00B7441C"/>
    <w:rsid w:val="00B767C7"/>
    <w:rsid w:val="00B7797E"/>
    <w:rsid w:val="00B80947"/>
    <w:rsid w:val="00B80C4E"/>
    <w:rsid w:val="00B80DF6"/>
    <w:rsid w:val="00B81F48"/>
    <w:rsid w:val="00B827EB"/>
    <w:rsid w:val="00B84BA7"/>
    <w:rsid w:val="00B84F31"/>
    <w:rsid w:val="00B8599A"/>
    <w:rsid w:val="00B869BB"/>
    <w:rsid w:val="00B86A40"/>
    <w:rsid w:val="00B87BD2"/>
    <w:rsid w:val="00B91CE0"/>
    <w:rsid w:val="00B931FE"/>
    <w:rsid w:val="00B93D61"/>
    <w:rsid w:val="00BA0F7D"/>
    <w:rsid w:val="00BA384D"/>
    <w:rsid w:val="00BA3D8C"/>
    <w:rsid w:val="00BA43B4"/>
    <w:rsid w:val="00BA5505"/>
    <w:rsid w:val="00BA58F5"/>
    <w:rsid w:val="00BA65F8"/>
    <w:rsid w:val="00BA7251"/>
    <w:rsid w:val="00BA7668"/>
    <w:rsid w:val="00BB13D6"/>
    <w:rsid w:val="00BB3A83"/>
    <w:rsid w:val="00BB3B1F"/>
    <w:rsid w:val="00BB3E81"/>
    <w:rsid w:val="00BB6F18"/>
    <w:rsid w:val="00BC13D4"/>
    <w:rsid w:val="00BC1833"/>
    <w:rsid w:val="00BC1A2A"/>
    <w:rsid w:val="00BC31FB"/>
    <w:rsid w:val="00BC320E"/>
    <w:rsid w:val="00BC3B41"/>
    <w:rsid w:val="00BC44DD"/>
    <w:rsid w:val="00BC58F6"/>
    <w:rsid w:val="00BC5A19"/>
    <w:rsid w:val="00BC5DA8"/>
    <w:rsid w:val="00BC5F2F"/>
    <w:rsid w:val="00BC68E1"/>
    <w:rsid w:val="00BC6BBD"/>
    <w:rsid w:val="00BC6D74"/>
    <w:rsid w:val="00BD0186"/>
    <w:rsid w:val="00BD0966"/>
    <w:rsid w:val="00BD10CB"/>
    <w:rsid w:val="00BD231E"/>
    <w:rsid w:val="00BD295F"/>
    <w:rsid w:val="00BD34F1"/>
    <w:rsid w:val="00BD421D"/>
    <w:rsid w:val="00BD52CE"/>
    <w:rsid w:val="00BD52EA"/>
    <w:rsid w:val="00BD5331"/>
    <w:rsid w:val="00BD6887"/>
    <w:rsid w:val="00BD6C6E"/>
    <w:rsid w:val="00BE065B"/>
    <w:rsid w:val="00BE1BCB"/>
    <w:rsid w:val="00BE35F6"/>
    <w:rsid w:val="00BE3A7D"/>
    <w:rsid w:val="00BE48D5"/>
    <w:rsid w:val="00BE536D"/>
    <w:rsid w:val="00BE5CDD"/>
    <w:rsid w:val="00BE78C6"/>
    <w:rsid w:val="00BE7E77"/>
    <w:rsid w:val="00BF1AEC"/>
    <w:rsid w:val="00BF2034"/>
    <w:rsid w:val="00BF2226"/>
    <w:rsid w:val="00BF23AA"/>
    <w:rsid w:val="00BF2AEB"/>
    <w:rsid w:val="00BF5D34"/>
    <w:rsid w:val="00BF5D78"/>
    <w:rsid w:val="00C0050D"/>
    <w:rsid w:val="00C018C2"/>
    <w:rsid w:val="00C02A76"/>
    <w:rsid w:val="00C02E07"/>
    <w:rsid w:val="00C045DF"/>
    <w:rsid w:val="00C05AED"/>
    <w:rsid w:val="00C05E90"/>
    <w:rsid w:val="00C0686C"/>
    <w:rsid w:val="00C10895"/>
    <w:rsid w:val="00C10A29"/>
    <w:rsid w:val="00C115B8"/>
    <w:rsid w:val="00C12296"/>
    <w:rsid w:val="00C146D6"/>
    <w:rsid w:val="00C173F4"/>
    <w:rsid w:val="00C17F67"/>
    <w:rsid w:val="00C22E94"/>
    <w:rsid w:val="00C2347D"/>
    <w:rsid w:val="00C242BB"/>
    <w:rsid w:val="00C24EF4"/>
    <w:rsid w:val="00C26D0D"/>
    <w:rsid w:val="00C27C51"/>
    <w:rsid w:val="00C31CD8"/>
    <w:rsid w:val="00C31DD9"/>
    <w:rsid w:val="00C3381B"/>
    <w:rsid w:val="00C33C36"/>
    <w:rsid w:val="00C3465A"/>
    <w:rsid w:val="00C346A0"/>
    <w:rsid w:val="00C37338"/>
    <w:rsid w:val="00C37353"/>
    <w:rsid w:val="00C40106"/>
    <w:rsid w:val="00C40111"/>
    <w:rsid w:val="00C409E9"/>
    <w:rsid w:val="00C40C43"/>
    <w:rsid w:val="00C40FB8"/>
    <w:rsid w:val="00C41805"/>
    <w:rsid w:val="00C42B0F"/>
    <w:rsid w:val="00C43753"/>
    <w:rsid w:val="00C45818"/>
    <w:rsid w:val="00C45D9E"/>
    <w:rsid w:val="00C469D1"/>
    <w:rsid w:val="00C502D4"/>
    <w:rsid w:val="00C529EF"/>
    <w:rsid w:val="00C5484C"/>
    <w:rsid w:val="00C55DAC"/>
    <w:rsid w:val="00C55FF2"/>
    <w:rsid w:val="00C5652B"/>
    <w:rsid w:val="00C567F9"/>
    <w:rsid w:val="00C57A9B"/>
    <w:rsid w:val="00C60D0F"/>
    <w:rsid w:val="00C60D11"/>
    <w:rsid w:val="00C62120"/>
    <w:rsid w:val="00C62E36"/>
    <w:rsid w:val="00C64A73"/>
    <w:rsid w:val="00C664D5"/>
    <w:rsid w:val="00C67D6A"/>
    <w:rsid w:val="00C67F54"/>
    <w:rsid w:val="00C70036"/>
    <w:rsid w:val="00C70148"/>
    <w:rsid w:val="00C71958"/>
    <w:rsid w:val="00C71E8C"/>
    <w:rsid w:val="00C7216F"/>
    <w:rsid w:val="00C72B23"/>
    <w:rsid w:val="00C72F2C"/>
    <w:rsid w:val="00C73A61"/>
    <w:rsid w:val="00C74145"/>
    <w:rsid w:val="00C74922"/>
    <w:rsid w:val="00C75FFB"/>
    <w:rsid w:val="00C766F2"/>
    <w:rsid w:val="00C80260"/>
    <w:rsid w:val="00C8127C"/>
    <w:rsid w:val="00C819D3"/>
    <w:rsid w:val="00C83375"/>
    <w:rsid w:val="00C83F13"/>
    <w:rsid w:val="00C85564"/>
    <w:rsid w:val="00C876E7"/>
    <w:rsid w:val="00C87B83"/>
    <w:rsid w:val="00C87D63"/>
    <w:rsid w:val="00C9019B"/>
    <w:rsid w:val="00C905B2"/>
    <w:rsid w:val="00C90710"/>
    <w:rsid w:val="00C90B07"/>
    <w:rsid w:val="00C91148"/>
    <w:rsid w:val="00C94D00"/>
    <w:rsid w:val="00C95509"/>
    <w:rsid w:val="00C972BC"/>
    <w:rsid w:val="00C978B9"/>
    <w:rsid w:val="00C97B05"/>
    <w:rsid w:val="00CA1E35"/>
    <w:rsid w:val="00CA34D5"/>
    <w:rsid w:val="00CA39E2"/>
    <w:rsid w:val="00CA45E5"/>
    <w:rsid w:val="00CA5D0B"/>
    <w:rsid w:val="00CA6484"/>
    <w:rsid w:val="00CA70B3"/>
    <w:rsid w:val="00CB0552"/>
    <w:rsid w:val="00CB0EB1"/>
    <w:rsid w:val="00CB1230"/>
    <w:rsid w:val="00CB2F29"/>
    <w:rsid w:val="00CB41C0"/>
    <w:rsid w:val="00CB41C1"/>
    <w:rsid w:val="00CB4AD8"/>
    <w:rsid w:val="00CB6B74"/>
    <w:rsid w:val="00CB758F"/>
    <w:rsid w:val="00CC0FEF"/>
    <w:rsid w:val="00CC118A"/>
    <w:rsid w:val="00CC3793"/>
    <w:rsid w:val="00CC398F"/>
    <w:rsid w:val="00CC3A5C"/>
    <w:rsid w:val="00CC5246"/>
    <w:rsid w:val="00CC7FA8"/>
    <w:rsid w:val="00CD16A1"/>
    <w:rsid w:val="00CD1BD5"/>
    <w:rsid w:val="00CD20B8"/>
    <w:rsid w:val="00CD22D5"/>
    <w:rsid w:val="00CD26EC"/>
    <w:rsid w:val="00CD446F"/>
    <w:rsid w:val="00CD5A36"/>
    <w:rsid w:val="00CD5B1B"/>
    <w:rsid w:val="00CD6330"/>
    <w:rsid w:val="00CE0289"/>
    <w:rsid w:val="00CE03FC"/>
    <w:rsid w:val="00CE112E"/>
    <w:rsid w:val="00CE17B2"/>
    <w:rsid w:val="00CE18E4"/>
    <w:rsid w:val="00CE2D67"/>
    <w:rsid w:val="00CE4831"/>
    <w:rsid w:val="00CE4906"/>
    <w:rsid w:val="00CE5AA8"/>
    <w:rsid w:val="00CE75AE"/>
    <w:rsid w:val="00CF197E"/>
    <w:rsid w:val="00CF2332"/>
    <w:rsid w:val="00CF277F"/>
    <w:rsid w:val="00CF2CB4"/>
    <w:rsid w:val="00CF2D8E"/>
    <w:rsid w:val="00CF2FD6"/>
    <w:rsid w:val="00CF3A05"/>
    <w:rsid w:val="00CF3CDB"/>
    <w:rsid w:val="00CF5963"/>
    <w:rsid w:val="00D004EC"/>
    <w:rsid w:val="00D01447"/>
    <w:rsid w:val="00D02261"/>
    <w:rsid w:val="00D02BBE"/>
    <w:rsid w:val="00D05C77"/>
    <w:rsid w:val="00D06A97"/>
    <w:rsid w:val="00D075CA"/>
    <w:rsid w:val="00D07B9D"/>
    <w:rsid w:val="00D07BAA"/>
    <w:rsid w:val="00D07C06"/>
    <w:rsid w:val="00D10FFC"/>
    <w:rsid w:val="00D1222B"/>
    <w:rsid w:val="00D13421"/>
    <w:rsid w:val="00D15181"/>
    <w:rsid w:val="00D163DD"/>
    <w:rsid w:val="00D16754"/>
    <w:rsid w:val="00D17230"/>
    <w:rsid w:val="00D1768A"/>
    <w:rsid w:val="00D20835"/>
    <w:rsid w:val="00D21CD5"/>
    <w:rsid w:val="00D220CC"/>
    <w:rsid w:val="00D266CF"/>
    <w:rsid w:val="00D306B8"/>
    <w:rsid w:val="00D312ED"/>
    <w:rsid w:val="00D31E61"/>
    <w:rsid w:val="00D32C97"/>
    <w:rsid w:val="00D32E31"/>
    <w:rsid w:val="00D33121"/>
    <w:rsid w:val="00D33B7B"/>
    <w:rsid w:val="00D34162"/>
    <w:rsid w:val="00D341A1"/>
    <w:rsid w:val="00D343C5"/>
    <w:rsid w:val="00D34B74"/>
    <w:rsid w:val="00D3703C"/>
    <w:rsid w:val="00D370F1"/>
    <w:rsid w:val="00D403E1"/>
    <w:rsid w:val="00D418A7"/>
    <w:rsid w:val="00D42577"/>
    <w:rsid w:val="00D42FA0"/>
    <w:rsid w:val="00D43E12"/>
    <w:rsid w:val="00D458B0"/>
    <w:rsid w:val="00D45F30"/>
    <w:rsid w:val="00D4675F"/>
    <w:rsid w:val="00D46CD5"/>
    <w:rsid w:val="00D46F05"/>
    <w:rsid w:val="00D5383F"/>
    <w:rsid w:val="00D5452A"/>
    <w:rsid w:val="00D55B4C"/>
    <w:rsid w:val="00D56316"/>
    <w:rsid w:val="00D6221E"/>
    <w:rsid w:val="00D62234"/>
    <w:rsid w:val="00D623C7"/>
    <w:rsid w:val="00D63354"/>
    <w:rsid w:val="00D63615"/>
    <w:rsid w:val="00D65052"/>
    <w:rsid w:val="00D66F35"/>
    <w:rsid w:val="00D674CE"/>
    <w:rsid w:val="00D67B0D"/>
    <w:rsid w:val="00D70358"/>
    <w:rsid w:val="00D70861"/>
    <w:rsid w:val="00D71326"/>
    <w:rsid w:val="00D7146F"/>
    <w:rsid w:val="00D7167C"/>
    <w:rsid w:val="00D72C70"/>
    <w:rsid w:val="00D73E99"/>
    <w:rsid w:val="00D7452F"/>
    <w:rsid w:val="00D74B8C"/>
    <w:rsid w:val="00D75ABF"/>
    <w:rsid w:val="00D76B7A"/>
    <w:rsid w:val="00D77037"/>
    <w:rsid w:val="00D779B7"/>
    <w:rsid w:val="00D811A8"/>
    <w:rsid w:val="00D81C30"/>
    <w:rsid w:val="00D81DFA"/>
    <w:rsid w:val="00D81EBA"/>
    <w:rsid w:val="00D81FB3"/>
    <w:rsid w:val="00D826DE"/>
    <w:rsid w:val="00D83514"/>
    <w:rsid w:val="00D84446"/>
    <w:rsid w:val="00D8517B"/>
    <w:rsid w:val="00D856D6"/>
    <w:rsid w:val="00D87972"/>
    <w:rsid w:val="00D87B6A"/>
    <w:rsid w:val="00D908D6"/>
    <w:rsid w:val="00D90C1A"/>
    <w:rsid w:val="00D90EBC"/>
    <w:rsid w:val="00D9141B"/>
    <w:rsid w:val="00D918E0"/>
    <w:rsid w:val="00D959A5"/>
    <w:rsid w:val="00D97F31"/>
    <w:rsid w:val="00DA1A40"/>
    <w:rsid w:val="00DA44A6"/>
    <w:rsid w:val="00DA483D"/>
    <w:rsid w:val="00DA5B7A"/>
    <w:rsid w:val="00DA6069"/>
    <w:rsid w:val="00DA703B"/>
    <w:rsid w:val="00DA7B8D"/>
    <w:rsid w:val="00DA7D46"/>
    <w:rsid w:val="00DB02B3"/>
    <w:rsid w:val="00DB16D5"/>
    <w:rsid w:val="00DB263E"/>
    <w:rsid w:val="00DB2CAE"/>
    <w:rsid w:val="00DB2E74"/>
    <w:rsid w:val="00DB4ACD"/>
    <w:rsid w:val="00DB4D7A"/>
    <w:rsid w:val="00DB543F"/>
    <w:rsid w:val="00DB64F0"/>
    <w:rsid w:val="00DB6932"/>
    <w:rsid w:val="00DC10FF"/>
    <w:rsid w:val="00DC2C11"/>
    <w:rsid w:val="00DC394C"/>
    <w:rsid w:val="00DC6B19"/>
    <w:rsid w:val="00DC7BB8"/>
    <w:rsid w:val="00DD0C9A"/>
    <w:rsid w:val="00DD4794"/>
    <w:rsid w:val="00DD5637"/>
    <w:rsid w:val="00DE05B6"/>
    <w:rsid w:val="00DE213A"/>
    <w:rsid w:val="00DE28DD"/>
    <w:rsid w:val="00DE4A2E"/>
    <w:rsid w:val="00DE4EC8"/>
    <w:rsid w:val="00DE55C8"/>
    <w:rsid w:val="00DE6D01"/>
    <w:rsid w:val="00DF04A7"/>
    <w:rsid w:val="00DF159D"/>
    <w:rsid w:val="00DF25D7"/>
    <w:rsid w:val="00DF2673"/>
    <w:rsid w:val="00DF3A20"/>
    <w:rsid w:val="00DF42B8"/>
    <w:rsid w:val="00DF5938"/>
    <w:rsid w:val="00DF5960"/>
    <w:rsid w:val="00DF5B0C"/>
    <w:rsid w:val="00DF5F13"/>
    <w:rsid w:val="00DF61D5"/>
    <w:rsid w:val="00DF61E4"/>
    <w:rsid w:val="00DF6676"/>
    <w:rsid w:val="00E004F7"/>
    <w:rsid w:val="00E00516"/>
    <w:rsid w:val="00E01AA9"/>
    <w:rsid w:val="00E020FC"/>
    <w:rsid w:val="00E02E41"/>
    <w:rsid w:val="00E03172"/>
    <w:rsid w:val="00E036C9"/>
    <w:rsid w:val="00E05EA4"/>
    <w:rsid w:val="00E06DCA"/>
    <w:rsid w:val="00E06E73"/>
    <w:rsid w:val="00E0739B"/>
    <w:rsid w:val="00E113B7"/>
    <w:rsid w:val="00E116E6"/>
    <w:rsid w:val="00E1255D"/>
    <w:rsid w:val="00E12CAE"/>
    <w:rsid w:val="00E138FA"/>
    <w:rsid w:val="00E1457B"/>
    <w:rsid w:val="00E1497A"/>
    <w:rsid w:val="00E15081"/>
    <w:rsid w:val="00E20F0D"/>
    <w:rsid w:val="00E21756"/>
    <w:rsid w:val="00E21F64"/>
    <w:rsid w:val="00E22416"/>
    <w:rsid w:val="00E23EFB"/>
    <w:rsid w:val="00E27997"/>
    <w:rsid w:val="00E30C80"/>
    <w:rsid w:val="00E33EFC"/>
    <w:rsid w:val="00E354A0"/>
    <w:rsid w:val="00E354F2"/>
    <w:rsid w:val="00E361E1"/>
    <w:rsid w:val="00E37EFF"/>
    <w:rsid w:val="00E42FE4"/>
    <w:rsid w:val="00E433FC"/>
    <w:rsid w:val="00E44A24"/>
    <w:rsid w:val="00E44D92"/>
    <w:rsid w:val="00E44EF8"/>
    <w:rsid w:val="00E45EA7"/>
    <w:rsid w:val="00E47328"/>
    <w:rsid w:val="00E51CCB"/>
    <w:rsid w:val="00E52075"/>
    <w:rsid w:val="00E5350E"/>
    <w:rsid w:val="00E5516A"/>
    <w:rsid w:val="00E55782"/>
    <w:rsid w:val="00E5666F"/>
    <w:rsid w:val="00E56974"/>
    <w:rsid w:val="00E613EE"/>
    <w:rsid w:val="00E6149A"/>
    <w:rsid w:val="00E628A2"/>
    <w:rsid w:val="00E62B17"/>
    <w:rsid w:val="00E649FB"/>
    <w:rsid w:val="00E64B08"/>
    <w:rsid w:val="00E64DB1"/>
    <w:rsid w:val="00E65DA3"/>
    <w:rsid w:val="00E66C08"/>
    <w:rsid w:val="00E70907"/>
    <w:rsid w:val="00E715FF"/>
    <w:rsid w:val="00E71AA7"/>
    <w:rsid w:val="00E75CC7"/>
    <w:rsid w:val="00E77081"/>
    <w:rsid w:val="00E779A6"/>
    <w:rsid w:val="00E77B0C"/>
    <w:rsid w:val="00E80410"/>
    <w:rsid w:val="00E80445"/>
    <w:rsid w:val="00E819AE"/>
    <w:rsid w:val="00E82573"/>
    <w:rsid w:val="00E829F7"/>
    <w:rsid w:val="00E82AB1"/>
    <w:rsid w:val="00E879CE"/>
    <w:rsid w:val="00E87E45"/>
    <w:rsid w:val="00E901F3"/>
    <w:rsid w:val="00E90605"/>
    <w:rsid w:val="00E92AAC"/>
    <w:rsid w:val="00E937B3"/>
    <w:rsid w:val="00E93A13"/>
    <w:rsid w:val="00E93C87"/>
    <w:rsid w:val="00E941D9"/>
    <w:rsid w:val="00E959AA"/>
    <w:rsid w:val="00E96F9C"/>
    <w:rsid w:val="00EA0CB1"/>
    <w:rsid w:val="00EA1DB7"/>
    <w:rsid w:val="00EA2052"/>
    <w:rsid w:val="00EA2396"/>
    <w:rsid w:val="00EA3273"/>
    <w:rsid w:val="00EA4A37"/>
    <w:rsid w:val="00EA5D66"/>
    <w:rsid w:val="00EA6328"/>
    <w:rsid w:val="00EA63E5"/>
    <w:rsid w:val="00EB05C2"/>
    <w:rsid w:val="00EB4BC1"/>
    <w:rsid w:val="00EB5F8C"/>
    <w:rsid w:val="00EB60B3"/>
    <w:rsid w:val="00EB716C"/>
    <w:rsid w:val="00EB7CD2"/>
    <w:rsid w:val="00EC2370"/>
    <w:rsid w:val="00EC2685"/>
    <w:rsid w:val="00EC32DD"/>
    <w:rsid w:val="00EC578C"/>
    <w:rsid w:val="00EC6985"/>
    <w:rsid w:val="00EC6FAC"/>
    <w:rsid w:val="00EC7418"/>
    <w:rsid w:val="00ED0555"/>
    <w:rsid w:val="00ED40AA"/>
    <w:rsid w:val="00ED5369"/>
    <w:rsid w:val="00ED5402"/>
    <w:rsid w:val="00ED583A"/>
    <w:rsid w:val="00ED5E1B"/>
    <w:rsid w:val="00ED6999"/>
    <w:rsid w:val="00EE039C"/>
    <w:rsid w:val="00EE1913"/>
    <w:rsid w:val="00EE3D27"/>
    <w:rsid w:val="00EE457D"/>
    <w:rsid w:val="00EE4695"/>
    <w:rsid w:val="00EE4AC1"/>
    <w:rsid w:val="00EE7144"/>
    <w:rsid w:val="00EF0C39"/>
    <w:rsid w:val="00EF2362"/>
    <w:rsid w:val="00EF31CC"/>
    <w:rsid w:val="00EF35EA"/>
    <w:rsid w:val="00EF620C"/>
    <w:rsid w:val="00EF62C3"/>
    <w:rsid w:val="00EF77A0"/>
    <w:rsid w:val="00F001DE"/>
    <w:rsid w:val="00F00A4F"/>
    <w:rsid w:val="00F014B5"/>
    <w:rsid w:val="00F01CCD"/>
    <w:rsid w:val="00F027E1"/>
    <w:rsid w:val="00F02C1A"/>
    <w:rsid w:val="00F06155"/>
    <w:rsid w:val="00F10287"/>
    <w:rsid w:val="00F105DF"/>
    <w:rsid w:val="00F10EEE"/>
    <w:rsid w:val="00F10F67"/>
    <w:rsid w:val="00F1185A"/>
    <w:rsid w:val="00F11C81"/>
    <w:rsid w:val="00F12123"/>
    <w:rsid w:val="00F13F94"/>
    <w:rsid w:val="00F1419C"/>
    <w:rsid w:val="00F1422F"/>
    <w:rsid w:val="00F14DAE"/>
    <w:rsid w:val="00F14DC1"/>
    <w:rsid w:val="00F15153"/>
    <w:rsid w:val="00F17DDD"/>
    <w:rsid w:val="00F17F84"/>
    <w:rsid w:val="00F2016C"/>
    <w:rsid w:val="00F201BA"/>
    <w:rsid w:val="00F31CC9"/>
    <w:rsid w:val="00F33F52"/>
    <w:rsid w:val="00F40D15"/>
    <w:rsid w:val="00F420D2"/>
    <w:rsid w:val="00F42E38"/>
    <w:rsid w:val="00F4373A"/>
    <w:rsid w:val="00F44627"/>
    <w:rsid w:val="00F448E2"/>
    <w:rsid w:val="00F453BB"/>
    <w:rsid w:val="00F45A3C"/>
    <w:rsid w:val="00F46560"/>
    <w:rsid w:val="00F468A9"/>
    <w:rsid w:val="00F46DDE"/>
    <w:rsid w:val="00F46EAB"/>
    <w:rsid w:val="00F4704D"/>
    <w:rsid w:val="00F474F3"/>
    <w:rsid w:val="00F47CC4"/>
    <w:rsid w:val="00F51470"/>
    <w:rsid w:val="00F53033"/>
    <w:rsid w:val="00F54096"/>
    <w:rsid w:val="00F55713"/>
    <w:rsid w:val="00F563CE"/>
    <w:rsid w:val="00F564B0"/>
    <w:rsid w:val="00F60829"/>
    <w:rsid w:val="00F61440"/>
    <w:rsid w:val="00F61EE0"/>
    <w:rsid w:val="00F6325A"/>
    <w:rsid w:val="00F6646C"/>
    <w:rsid w:val="00F66AA1"/>
    <w:rsid w:val="00F67AD2"/>
    <w:rsid w:val="00F7082D"/>
    <w:rsid w:val="00F71DD2"/>
    <w:rsid w:val="00F725AF"/>
    <w:rsid w:val="00F72735"/>
    <w:rsid w:val="00F74C36"/>
    <w:rsid w:val="00F74D34"/>
    <w:rsid w:val="00F76371"/>
    <w:rsid w:val="00F76E32"/>
    <w:rsid w:val="00F770EE"/>
    <w:rsid w:val="00F77970"/>
    <w:rsid w:val="00F77F26"/>
    <w:rsid w:val="00F80F64"/>
    <w:rsid w:val="00F81B3A"/>
    <w:rsid w:val="00F83F7D"/>
    <w:rsid w:val="00F873D5"/>
    <w:rsid w:val="00F90322"/>
    <w:rsid w:val="00F94625"/>
    <w:rsid w:val="00F94652"/>
    <w:rsid w:val="00F95E1B"/>
    <w:rsid w:val="00F960C0"/>
    <w:rsid w:val="00F964ED"/>
    <w:rsid w:val="00F96567"/>
    <w:rsid w:val="00FA0E74"/>
    <w:rsid w:val="00FA128D"/>
    <w:rsid w:val="00FA163F"/>
    <w:rsid w:val="00FA187D"/>
    <w:rsid w:val="00FA2634"/>
    <w:rsid w:val="00FA2B3D"/>
    <w:rsid w:val="00FA4E98"/>
    <w:rsid w:val="00FA5644"/>
    <w:rsid w:val="00FA69FE"/>
    <w:rsid w:val="00FB0B70"/>
    <w:rsid w:val="00FB1241"/>
    <w:rsid w:val="00FB3DFE"/>
    <w:rsid w:val="00FB4008"/>
    <w:rsid w:val="00FB436B"/>
    <w:rsid w:val="00FB5BE6"/>
    <w:rsid w:val="00FB6A51"/>
    <w:rsid w:val="00FB6AF4"/>
    <w:rsid w:val="00FB7635"/>
    <w:rsid w:val="00FB7F8F"/>
    <w:rsid w:val="00FC16CF"/>
    <w:rsid w:val="00FC5B91"/>
    <w:rsid w:val="00FC6413"/>
    <w:rsid w:val="00FC6F87"/>
    <w:rsid w:val="00FD1B77"/>
    <w:rsid w:val="00FD22B2"/>
    <w:rsid w:val="00FD3698"/>
    <w:rsid w:val="00FD4CFD"/>
    <w:rsid w:val="00FD4DB5"/>
    <w:rsid w:val="00FD5015"/>
    <w:rsid w:val="00FD59E3"/>
    <w:rsid w:val="00FD6167"/>
    <w:rsid w:val="00FE07CE"/>
    <w:rsid w:val="00FE0B3D"/>
    <w:rsid w:val="00FE1F45"/>
    <w:rsid w:val="00FE375C"/>
    <w:rsid w:val="00FE53B1"/>
    <w:rsid w:val="00FE672F"/>
    <w:rsid w:val="00FF1F87"/>
    <w:rsid w:val="00FF3341"/>
    <w:rsid w:val="00FF39B2"/>
    <w:rsid w:val="00FF675F"/>
    <w:rsid w:val="00FF6994"/>
    <w:rsid w:val="00FF7322"/>
    <w:rsid w:val="00FF77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C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3FEC486B"/>
  <w15:chartTrackingRefBased/>
  <w15:docId w15:val="{C7116463-128F-4754-88AA-1CD138FC392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EC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3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126007"/>
    <w:pPr>
      <w:spacing w:after="120" w:line="264" w:lineRule="auto"/>
    </w:pPr>
    <w:rPr>
      <w:sz w:val="20"/>
      <w:szCs w:val="20"/>
    </w:rPr>
  </w:style>
  <w:style w:type="paragraph" w:styleId="Ttulo1">
    <w:name w:val="heading 1"/>
    <w:basedOn w:val="Normal"/>
    <w:next w:val="Normal"/>
    <w:link w:val="Ttulo1Car"/>
    <w:uiPriority w:val="9"/>
    <w:qFormat/>
    <w:rsid w:val="00126007"/>
    <w:pPr>
      <w:keepNext/>
      <w:keepLines/>
      <w:spacing w:before="320" w:after="0" w:line="240" w:lineRule="auto"/>
      <w:jc w:val="center"/>
      <w:outlineLvl w:val="0"/>
    </w:pPr>
    <w:rPr>
      <w:rFonts w:ascii="Times New Roman" w:eastAsiaTheme="majorEastAsia" w:hAnsi="Times New Roman" w:cs="Times New Roman"/>
      <w:sz w:val="24"/>
      <w:szCs w:val="24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126007"/>
    <w:pPr>
      <w:keepNext/>
      <w:keepLines/>
      <w:spacing w:before="80" w:after="0" w:line="240" w:lineRule="auto"/>
      <w:outlineLvl w:val="1"/>
    </w:pPr>
    <w:rPr>
      <w:rFonts w:ascii="Times New Roman" w:eastAsiaTheme="majorEastAsia" w:hAnsi="Times New Roman" w:cstheme="majorBidi"/>
      <w:color w:val="404040" w:themeColor="text1" w:themeTint="BF"/>
      <w:sz w:val="24"/>
      <w:szCs w:val="28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126007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sz w:val="24"/>
      <w:szCs w:val="24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126007"/>
    <w:rPr>
      <w:rFonts w:ascii="Times New Roman" w:eastAsiaTheme="majorEastAsia" w:hAnsi="Times New Roman" w:cs="Times New Roman"/>
      <w:sz w:val="24"/>
      <w:szCs w:val="24"/>
    </w:rPr>
  </w:style>
  <w:style w:type="character" w:customStyle="1" w:styleId="Ttulo2Car">
    <w:name w:val="Título 2 Car"/>
    <w:basedOn w:val="Fuentedeprrafopredeter"/>
    <w:link w:val="Ttulo2"/>
    <w:uiPriority w:val="9"/>
    <w:rsid w:val="00126007"/>
    <w:rPr>
      <w:rFonts w:ascii="Times New Roman" w:eastAsiaTheme="majorEastAsia" w:hAnsi="Times New Roman" w:cstheme="majorBidi"/>
      <w:color w:val="404040" w:themeColor="text1" w:themeTint="BF"/>
      <w:sz w:val="24"/>
      <w:szCs w:val="28"/>
    </w:rPr>
  </w:style>
  <w:style w:type="character" w:customStyle="1" w:styleId="Ttulo3Car">
    <w:name w:val="Título 3 Car"/>
    <w:basedOn w:val="Fuentedeprrafopredeter"/>
    <w:link w:val="Ttulo3"/>
    <w:uiPriority w:val="9"/>
    <w:rsid w:val="00126007"/>
    <w:rPr>
      <w:rFonts w:asciiTheme="majorHAnsi" w:eastAsiaTheme="majorEastAsia" w:hAnsiTheme="majorHAnsi" w:cstheme="majorBidi"/>
      <w:sz w:val="24"/>
      <w:szCs w:val="24"/>
    </w:rPr>
  </w:style>
  <w:style w:type="character" w:styleId="Textodelmarcadordeposicin">
    <w:name w:val="Placeholder Text"/>
    <w:basedOn w:val="Fuentedeprrafopredeter"/>
    <w:uiPriority w:val="99"/>
    <w:semiHidden/>
    <w:rsid w:val="00126007"/>
    <w:rPr>
      <w:color w:val="808080"/>
    </w:rPr>
  </w:style>
  <w:style w:type="paragraph" w:styleId="Bibliografa">
    <w:name w:val="Bibliography"/>
    <w:basedOn w:val="Normal"/>
    <w:next w:val="Normal"/>
    <w:uiPriority w:val="37"/>
    <w:unhideWhenUsed/>
    <w:rsid w:val="00126007"/>
    <w:pPr>
      <w:spacing w:after="0" w:line="480" w:lineRule="auto"/>
      <w:ind w:left="720" w:hanging="720"/>
    </w:pPr>
  </w:style>
  <w:style w:type="paragraph" w:styleId="Encabezado">
    <w:name w:val="header"/>
    <w:basedOn w:val="Normal"/>
    <w:link w:val="EncabezadoCar"/>
    <w:uiPriority w:val="99"/>
    <w:unhideWhenUsed/>
    <w:rsid w:val="0012600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126007"/>
    <w:rPr>
      <w:sz w:val="20"/>
      <w:szCs w:val="20"/>
    </w:rPr>
  </w:style>
  <w:style w:type="paragraph" w:styleId="Piedepgina">
    <w:name w:val="footer"/>
    <w:basedOn w:val="Normal"/>
    <w:link w:val="PiedepginaCar"/>
    <w:uiPriority w:val="99"/>
    <w:unhideWhenUsed/>
    <w:rsid w:val="0012600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126007"/>
    <w:rPr>
      <w:sz w:val="20"/>
      <w:szCs w:val="20"/>
    </w:rPr>
  </w:style>
  <w:style w:type="character" w:styleId="Nmerodepgina">
    <w:name w:val="page number"/>
    <w:basedOn w:val="Fuentedeprrafopredeter"/>
    <w:uiPriority w:val="99"/>
    <w:unhideWhenUsed/>
    <w:rsid w:val="00126007"/>
  </w:style>
  <w:style w:type="table" w:styleId="Tablanormal2">
    <w:name w:val="Plain Table 2"/>
    <w:basedOn w:val="Tablanormal"/>
    <w:uiPriority w:val="42"/>
    <w:rsid w:val="00AF553A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reference">
    <w:name w:val="reference"/>
    <w:basedOn w:val="Normal"/>
    <w:rsid w:val="009A60D9"/>
    <w:pPr>
      <w:spacing w:after="0" w:line="240" w:lineRule="auto"/>
      <w:ind w:left="227" w:hanging="227"/>
      <w:jc w:val="both"/>
    </w:pPr>
    <w:rPr>
      <w:rFonts w:ascii="Times" w:eastAsia="Times New Roman" w:hAnsi="Times" w:cs="Times New Roman"/>
      <w:sz w:val="18"/>
      <w:lang w:val="en-US" w:eastAsia="de-DE"/>
    </w:rPr>
  </w:style>
  <w:style w:type="character" w:styleId="Hipervnculo">
    <w:name w:val="Hyperlink"/>
    <w:basedOn w:val="Fuentedeprrafopredeter"/>
    <w:uiPriority w:val="99"/>
    <w:unhideWhenUsed/>
    <w:rsid w:val="007A2DF1"/>
    <w:rPr>
      <w:color w:val="0563C1" w:themeColor="hyperlink"/>
      <w:u w:val="single"/>
    </w:rPr>
  </w:style>
  <w:style w:type="paragraph" w:styleId="Prrafodelista">
    <w:name w:val="List Paragraph"/>
    <w:basedOn w:val="Normal"/>
    <w:uiPriority w:val="34"/>
    <w:qFormat/>
    <w:rsid w:val="00975022"/>
    <w:pPr>
      <w:ind w:left="720"/>
      <w:contextualSpacing/>
    </w:pPr>
  </w:style>
  <w:style w:type="table" w:styleId="Cuadrculadetablaclara">
    <w:name w:val="Grid Table Light"/>
    <w:basedOn w:val="Tablanormal"/>
    <w:uiPriority w:val="40"/>
    <w:rsid w:val="001F0D7C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styleId="Refdecomentario">
    <w:name w:val="annotation reference"/>
    <w:basedOn w:val="Fuentedeprrafopredeter"/>
    <w:uiPriority w:val="99"/>
    <w:semiHidden/>
    <w:unhideWhenUsed/>
    <w:rsid w:val="002F4DD8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2F4DD8"/>
    <w:pPr>
      <w:spacing w:line="240" w:lineRule="auto"/>
    </w:p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2F4DD8"/>
    <w:rPr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2F4DD8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2F4DD8"/>
    <w:rPr>
      <w:b/>
      <w:bCs/>
      <w:sz w:val="20"/>
      <w:szCs w:val="20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2F4DD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2F4DD8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61335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350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lombeid@espol.edu.ec" TargetMode="External"/><Relationship Id="rId13" Type="http://schemas.openxmlformats.org/officeDocument/2006/relationships/image" Target="media/image5.png"/><Relationship Id="rId18" Type="http://schemas.openxmlformats.org/officeDocument/2006/relationships/diagramColors" Target="diagrams/colors1.xml"/><Relationship Id="rId26" Type="http://schemas.openxmlformats.org/officeDocument/2006/relationships/image" Target="media/image13.png"/><Relationship Id="rId3" Type="http://schemas.openxmlformats.org/officeDocument/2006/relationships/styles" Target="styles.xml"/><Relationship Id="rId21" Type="http://schemas.openxmlformats.org/officeDocument/2006/relationships/image" Target="media/image5.tiff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diagramQuickStyle" Target="diagrams/quickStyle1.xml"/><Relationship Id="rId25" Type="http://schemas.openxmlformats.org/officeDocument/2006/relationships/image" Target="media/image12.png"/><Relationship Id="rId2" Type="http://schemas.openxmlformats.org/officeDocument/2006/relationships/numbering" Target="numbering.xml"/><Relationship Id="rId16" Type="http://schemas.openxmlformats.org/officeDocument/2006/relationships/diagramLayout" Target="diagrams/layout1.xml"/><Relationship Id="rId20" Type="http://schemas.openxmlformats.org/officeDocument/2006/relationships/image" Target="media/image4.tiff"/><Relationship Id="rId29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tiff"/><Relationship Id="rId24" Type="http://schemas.openxmlformats.org/officeDocument/2006/relationships/image" Target="media/image11.png"/><Relationship Id="rId32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diagramData" Target="diagrams/data1.xml"/><Relationship Id="rId23" Type="http://schemas.openxmlformats.org/officeDocument/2006/relationships/image" Target="media/image7.tiff"/><Relationship Id="rId28" Type="http://schemas.openxmlformats.org/officeDocument/2006/relationships/header" Target="header1.xml"/><Relationship Id="rId10" Type="http://schemas.openxmlformats.org/officeDocument/2006/relationships/image" Target="media/image2.tiff"/><Relationship Id="rId19" Type="http://schemas.microsoft.com/office/2007/relationships/diagramDrawing" Target="diagrams/drawing1.xml"/><Relationship Id="rId3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1.tiff"/><Relationship Id="rId14" Type="http://schemas.openxmlformats.org/officeDocument/2006/relationships/image" Target="media/image6.png"/><Relationship Id="rId22" Type="http://schemas.openxmlformats.org/officeDocument/2006/relationships/image" Target="media/image6.tiff"/><Relationship Id="rId27" Type="http://schemas.openxmlformats.org/officeDocument/2006/relationships/image" Target="media/image14.png"/><Relationship Id="rId30" Type="http://schemas.openxmlformats.org/officeDocument/2006/relationships/footer" Target="footer1.xm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0_1">
  <dgm:title val=""/>
  <dgm:desc val=""/>
  <dgm:catLst>
    <dgm:cat type="mainScheme" pri="10100"/>
  </dgm:catLst>
  <dgm:styleLbl name="node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dk1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3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4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dk1">
        <a:alpha val="4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dk1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1">
        <a:shade val="8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dk1">
        <a:tint val="50000"/>
        <a:alpha val="4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dk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1D11F05B-D572-4FF5-83F4-5EC9D5F01DC0}" type="doc">
      <dgm:prSet loTypeId="urn:microsoft.com/office/officeart/2005/8/layout/process5" loCatId="process" qsTypeId="urn:microsoft.com/office/officeart/2005/8/quickstyle/simple2" qsCatId="simple" csTypeId="urn:microsoft.com/office/officeart/2005/8/colors/accent0_1" csCatId="mainScheme" phldr="1"/>
      <dgm:spPr/>
      <dgm:t>
        <a:bodyPr/>
        <a:lstStyle/>
        <a:p>
          <a:endParaRPr lang="es-EC"/>
        </a:p>
      </dgm:t>
    </dgm:pt>
    <dgm:pt modelId="{0E24465D-940A-4904-878D-982E756F88AD}">
      <dgm:prSet phldrT="[Texto]" custT="1"/>
      <dgm:spPr/>
      <dgm:t>
        <a:bodyPr/>
        <a:lstStyle/>
        <a:p>
          <a:pPr>
            <a:lnSpc>
              <a:spcPct val="100000"/>
            </a:lnSpc>
            <a:spcBef>
              <a:spcPts val="0"/>
            </a:spcBef>
            <a:spcAft>
              <a:spcPts val="0"/>
            </a:spcAft>
          </a:pPr>
          <a:r>
            <a:rPr lang="es-EC" sz="1050" b="1" i="1">
              <a:latin typeface="Arial" panose="020B0604020202020204" pitchFamily="34" charset="0"/>
              <a:cs typeface="Arial" panose="020B0604020202020204" pitchFamily="34" charset="0"/>
            </a:rPr>
            <a:t>Cobertura y uso del suelo 2002, 2008 y 2014</a:t>
          </a:r>
        </a:p>
      </dgm:t>
    </dgm:pt>
    <dgm:pt modelId="{6F6F95A8-37BC-4EAB-AA61-B5918B114FE7}" type="parTrans" cxnId="{6146FC81-37A0-474F-926B-B6A30B45FAC8}">
      <dgm:prSet/>
      <dgm:spPr/>
      <dgm:t>
        <a:bodyPr/>
        <a:lstStyle/>
        <a:p>
          <a:pPr>
            <a:lnSpc>
              <a:spcPct val="100000"/>
            </a:lnSpc>
            <a:spcBef>
              <a:spcPts val="0"/>
            </a:spcBef>
            <a:spcAft>
              <a:spcPts val="0"/>
            </a:spcAft>
          </a:pPr>
          <a:endParaRPr lang="es-EC" sz="1050" b="1" i="1"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0E401A1A-F7C9-4633-A0AD-B52D16A7014B}" type="sibTrans" cxnId="{6146FC81-37A0-474F-926B-B6A30B45FAC8}">
      <dgm:prSet custT="1"/>
      <dgm:spPr/>
      <dgm:t>
        <a:bodyPr/>
        <a:lstStyle/>
        <a:p>
          <a:pPr>
            <a:lnSpc>
              <a:spcPct val="100000"/>
            </a:lnSpc>
            <a:spcBef>
              <a:spcPts val="0"/>
            </a:spcBef>
            <a:spcAft>
              <a:spcPts val="0"/>
            </a:spcAft>
          </a:pPr>
          <a:endParaRPr lang="es-EC" sz="1050" b="1" i="1"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7DA445A4-C3AD-4C7D-9E30-F7CC8F167810}">
      <dgm:prSet phldrT="[Texto]" custT="1"/>
      <dgm:spPr/>
      <dgm:t>
        <a:bodyPr/>
        <a:lstStyle/>
        <a:p>
          <a:pPr>
            <a:lnSpc>
              <a:spcPct val="100000"/>
            </a:lnSpc>
            <a:spcBef>
              <a:spcPts val="0"/>
            </a:spcBef>
            <a:spcAft>
              <a:spcPts val="0"/>
            </a:spcAft>
          </a:pPr>
          <a:r>
            <a:rPr lang="es-EC" sz="1050" b="1" i="1">
              <a:latin typeface="Arial" panose="020B0604020202020204" pitchFamily="34" charset="0"/>
              <a:cs typeface="Arial" panose="020B0604020202020204" pitchFamily="34" charset="0"/>
            </a:rPr>
            <a:t>Superposición de mapas</a:t>
          </a:r>
        </a:p>
      </dgm:t>
    </dgm:pt>
    <dgm:pt modelId="{AFB25C66-00F2-4A04-BB03-AA2B31DC5ACF}" type="parTrans" cxnId="{C355670F-31D6-43F2-B819-752B97BB955A}">
      <dgm:prSet/>
      <dgm:spPr/>
      <dgm:t>
        <a:bodyPr/>
        <a:lstStyle/>
        <a:p>
          <a:pPr>
            <a:lnSpc>
              <a:spcPct val="100000"/>
            </a:lnSpc>
            <a:spcBef>
              <a:spcPts val="0"/>
            </a:spcBef>
            <a:spcAft>
              <a:spcPts val="0"/>
            </a:spcAft>
          </a:pPr>
          <a:endParaRPr lang="es-EC" sz="1050" b="1" i="1"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85DFF91B-195A-4C9A-B4A8-D163CA96072B}" type="sibTrans" cxnId="{C355670F-31D6-43F2-B819-752B97BB955A}">
      <dgm:prSet custT="1"/>
      <dgm:spPr/>
      <dgm:t>
        <a:bodyPr/>
        <a:lstStyle/>
        <a:p>
          <a:pPr>
            <a:lnSpc>
              <a:spcPct val="100000"/>
            </a:lnSpc>
            <a:spcBef>
              <a:spcPts val="0"/>
            </a:spcBef>
            <a:spcAft>
              <a:spcPts val="0"/>
            </a:spcAft>
          </a:pPr>
          <a:endParaRPr lang="es-EC" sz="1050" b="1" i="1"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B5E286E3-FB48-4FB2-92D2-A339AD1C0CAD}">
      <dgm:prSet phldrT="[Texto]" custT="1"/>
      <dgm:spPr/>
      <dgm:t>
        <a:bodyPr/>
        <a:lstStyle/>
        <a:p>
          <a:pPr>
            <a:lnSpc>
              <a:spcPct val="100000"/>
            </a:lnSpc>
            <a:spcBef>
              <a:spcPts val="0"/>
            </a:spcBef>
            <a:spcAft>
              <a:spcPts val="0"/>
            </a:spcAft>
          </a:pPr>
          <a:r>
            <a:rPr lang="es-EC" sz="1050" b="1" i="1">
              <a:latin typeface="Arial" panose="020B0604020202020204" pitchFamily="34" charset="0"/>
              <a:cs typeface="Arial" panose="020B0604020202020204" pitchFamily="34" charset="0"/>
            </a:rPr>
            <a:t>Cambios en la cobertura y uso del suelo (Tabulación cruzada)</a:t>
          </a:r>
        </a:p>
      </dgm:t>
    </dgm:pt>
    <dgm:pt modelId="{87047BB1-AC1F-4CE1-901E-081C531633F3}" type="parTrans" cxnId="{56CD268A-139B-4431-87D7-3D8C60F01D38}">
      <dgm:prSet/>
      <dgm:spPr/>
      <dgm:t>
        <a:bodyPr/>
        <a:lstStyle/>
        <a:p>
          <a:pPr>
            <a:lnSpc>
              <a:spcPct val="100000"/>
            </a:lnSpc>
            <a:spcBef>
              <a:spcPts val="0"/>
            </a:spcBef>
            <a:spcAft>
              <a:spcPts val="0"/>
            </a:spcAft>
          </a:pPr>
          <a:endParaRPr lang="es-ES" sz="1050" b="1" i="1"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C37ED23E-A734-4A4C-9527-7E43576824D5}" type="sibTrans" cxnId="{56CD268A-139B-4431-87D7-3D8C60F01D38}">
      <dgm:prSet/>
      <dgm:spPr/>
      <dgm:t>
        <a:bodyPr/>
        <a:lstStyle/>
        <a:p>
          <a:pPr>
            <a:lnSpc>
              <a:spcPct val="100000"/>
            </a:lnSpc>
            <a:spcBef>
              <a:spcPts val="0"/>
            </a:spcBef>
            <a:spcAft>
              <a:spcPts val="0"/>
            </a:spcAft>
          </a:pPr>
          <a:endParaRPr lang="es-ES" sz="1050" b="1" i="1">
            <a:latin typeface="Arial" panose="020B0604020202020204" pitchFamily="34" charset="0"/>
            <a:cs typeface="Arial" panose="020B0604020202020204" pitchFamily="34" charset="0"/>
          </a:endParaRPr>
        </a:p>
      </dgm:t>
    </dgm:pt>
    <dgm:pt modelId="{C0CCC00A-10FD-4988-B4B1-19F87E292590}" type="pres">
      <dgm:prSet presAssocID="{1D11F05B-D572-4FF5-83F4-5EC9D5F01DC0}" presName="diagram" presStyleCnt="0">
        <dgm:presLayoutVars>
          <dgm:dir/>
          <dgm:resizeHandles val="exact"/>
        </dgm:presLayoutVars>
      </dgm:prSet>
      <dgm:spPr/>
    </dgm:pt>
    <dgm:pt modelId="{73A5312B-2528-4981-9817-53871724199F}" type="pres">
      <dgm:prSet presAssocID="{0E24465D-940A-4904-878D-982E756F88AD}" presName="node" presStyleLbl="node1" presStyleIdx="0" presStyleCnt="3" custScaleX="145467" custScaleY="140538">
        <dgm:presLayoutVars>
          <dgm:bulletEnabled val="1"/>
        </dgm:presLayoutVars>
      </dgm:prSet>
      <dgm:spPr/>
    </dgm:pt>
    <dgm:pt modelId="{894203F1-1E82-48D7-8262-02546B4DE1BC}" type="pres">
      <dgm:prSet presAssocID="{0E401A1A-F7C9-4633-A0AD-B52D16A7014B}" presName="sibTrans" presStyleLbl="sibTrans2D1" presStyleIdx="0" presStyleCnt="2"/>
      <dgm:spPr/>
    </dgm:pt>
    <dgm:pt modelId="{F1A588FA-0AC3-469D-A2B6-B612AA97F8C5}" type="pres">
      <dgm:prSet presAssocID="{0E401A1A-F7C9-4633-A0AD-B52D16A7014B}" presName="connectorText" presStyleLbl="sibTrans2D1" presStyleIdx="0" presStyleCnt="2"/>
      <dgm:spPr/>
    </dgm:pt>
    <dgm:pt modelId="{DE050255-D18E-4C20-B9E7-9025F26A3E61}" type="pres">
      <dgm:prSet presAssocID="{7DA445A4-C3AD-4C7D-9E30-F7CC8F167810}" presName="node" presStyleLbl="node1" presStyleIdx="1" presStyleCnt="3" custScaleX="145467" custScaleY="135093">
        <dgm:presLayoutVars>
          <dgm:bulletEnabled val="1"/>
        </dgm:presLayoutVars>
      </dgm:prSet>
      <dgm:spPr/>
    </dgm:pt>
    <dgm:pt modelId="{B341A6BA-7F3C-4C9A-9446-62F87ABC6713}" type="pres">
      <dgm:prSet presAssocID="{85DFF91B-195A-4C9A-B4A8-D163CA96072B}" presName="sibTrans" presStyleLbl="sibTrans2D1" presStyleIdx="1" presStyleCnt="2"/>
      <dgm:spPr/>
    </dgm:pt>
    <dgm:pt modelId="{0D231CE3-3710-441C-9285-D365C2467507}" type="pres">
      <dgm:prSet presAssocID="{85DFF91B-195A-4C9A-B4A8-D163CA96072B}" presName="connectorText" presStyleLbl="sibTrans2D1" presStyleIdx="1" presStyleCnt="2"/>
      <dgm:spPr/>
    </dgm:pt>
    <dgm:pt modelId="{8BC687FE-D6CA-4094-A59E-93AA88545C7B}" type="pres">
      <dgm:prSet presAssocID="{B5E286E3-FB48-4FB2-92D2-A339AD1C0CAD}" presName="node" presStyleLbl="node1" presStyleIdx="2" presStyleCnt="3" custScaleX="145467" custScaleY="143835">
        <dgm:presLayoutVars>
          <dgm:bulletEnabled val="1"/>
        </dgm:presLayoutVars>
      </dgm:prSet>
      <dgm:spPr/>
    </dgm:pt>
  </dgm:ptLst>
  <dgm:cxnLst>
    <dgm:cxn modelId="{EF308D45-E7E3-439D-9030-FA00185740C6}" type="presOf" srcId="{1D11F05B-D572-4FF5-83F4-5EC9D5F01DC0}" destId="{C0CCC00A-10FD-4988-B4B1-19F87E292590}" srcOrd="0" destOrd="0" presId="urn:microsoft.com/office/officeart/2005/8/layout/process5"/>
    <dgm:cxn modelId="{A484568E-F1F3-4AEF-9905-4EEC2516FC8F}" type="presOf" srcId="{0E401A1A-F7C9-4633-A0AD-B52D16A7014B}" destId="{894203F1-1E82-48D7-8262-02546B4DE1BC}" srcOrd="0" destOrd="0" presId="urn:microsoft.com/office/officeart/2005/8/layout/process5"/>
    <dgm:cxn modelId="{C355670F-31D6-43F2-B819-752B97BB955A}" srcId="{1D11F05B-D572-4FF5-83F4-5EC9D5F01DC0}" destId="{7DA445A4-C3AD-4C7D-9E30-F7CC8F167810}" srcOrd="1" destOrd="0" parTransId="{AFB25C66-00F2-4A04-BB03-AA2B31DC5ACF}" sibTransId="{85DFF91B-195A-4C9A-B4A8-D163CA96072B}"/>
    <dgm:cxn modelId="{30D4A7DF-2DD0-4F15-8CBA-E8883ED81366}" type="presOf" srcId="{85DFF91B-195A-4C9A-B4A8-D163CA96072B}" destId="{0D231CE3-3710-441C-9285-D365C2467507}" srcOrd="1" destOrd="0" presId="urn:microsoft.com/office/officeart/2005/8/layout/process5"/>
    <dgm:cxn modelId="{4C685721-C50A-4143-89D7-BF1B65A90576}" type="presOf" srcId="{7DA445A4-C3AD-4C7D-9E30-F7CC8F167810}" destId="{DE050255-D18E-4C20-B9E7-9025F26A3E61}" srcOrd="0" destOrd="0" presId="urn:microsoft.com/office/officeart/2005/8/layout/process5"/>
    <dgm:cxn modelId="{0D5BF6F3-2D3E-4F87-B39D-8748272AD24A}" type="presOf" srcId="{0E401A1A-F7C9-4633-A0AD-B52D16A7014B}" destId="{F1A588FA-0AC3-469D-A2B6-B612AA97F8C5}" srcOrd="1" destOrd="0" presId="urn:microsoft.com/office/officeart/2005/8/layout/process5"/>
    <dgm:cxn modelId="{077C9078-9CFB-4E8E-8DF1-B4E9597BDCC8}" type="presOf" srcId="{0E24465D-940A-4904-878D-982E756F88AD}" destId="{73A5312B-2528-4981-9817-53871724199F}" srcOrd="0" destOrd="0" presId="urn:microsoft.com/office/officeart/2005/8/layout/process5"/>
    <dgm:cxn modelId="{F2AC074B-90ED-44DB-BE5C-8800905A673C}" type="presOf" srcId="{85DFF91B-195A-4C9A-B4A8-D163CA96072B}" destId="{B341A6BA-7F3C-4C9A-9446-62F87ABC6713}" srcOrd="0" destOrd="0" presId="urn:microsoft.com/office/officeart/2005/8/layout/process5"/>
    <dgm:cxn modelId="{C75C7A6E-5E7A-4FD8-82C6-67BC91F58125}" type="presOf" srcId="{B5E286E3-FB48-4FB2-92D2-A339AD1C0CAD}" destId="{8BC687FE-D6CA-4094-A59E-93AA88545C7B}" srcOrd="0" destOrd="0" presId="urn:microsoft.com/office/officeart/2005/8/layout/process5"/>
    <dgm:cxn modelId="{56CD268A-139B-4431-87D7-3D8C60F01D38}" srcId="{1D11F05B-D572-4FF5-83F4-5EC9D5F01DC0}" destId="{B5E286E3-FB48-4FB2-92D2-A339AD1C0CAD}" srcOrd="2" destOrd="0" parTransId="{87047BB1-AC1F-4CE1-901E-081C531633F3}" sibTransId="{C37ED23E-A734-4A4C-9527-7E43576824D5}"/>
    <dgm:cxn modelId="{6146FC81-37A0-474F-926B-B6A30B45FAC8}" srcId="{1D11F05B-D572-4FF5-83F4-5EC9D5F01DC0}" destId="{0E24465D-940A-4904-878D-982E756F88AD}" srcOrd="0" destOrd="0" parTransId="{6F6F95A8-37BC-4EAB-AA61-B5918B114FE7}" sibTransId="{0E401A1A-F7C9-4633-A0AD-B52D16A7014B}"/>
    <dgm:cxn modelId="{E22DDE1C-E079-47FC-8DF4-B161396D9D91}" type="presParOf" srcId="{C0CCC00A-10FD-4988-B4B1-19F87E292590}" destId="{73A5312B-2528-4981-9817-53871724199F}" srcOrd="0" destOrd="0" presId="urn:microsoft.com/office/officeart/2005/8/layout/process5"/>
    <dgm:cxn modelId="{F918EF20-CA82-4730-98FF-27D0F1D4A96F}" type="presParOf" srcId="{C0CCC00A-10FD-4988-B4B1-19F87E292590}" destId="{894203F1-1E82-48D7-8262-02546B4DE1BC}" srcOrd="1" destOrd="0" presId="urn:microsoft.com/office/officeart/2005/8/layout/process5"/>
    <dgm:cxn modelId="{3689E9B3-4BC3-4DFD-8E89-DB6C375E11F1}" type="presParOf" srcId="{894203F1-1E82-48D7-8262-02546B4DE1BC}" destId="{F1A588FA-0AC3-469D-A2B6-B612AA97F8C5}" srcOrd="0" destOrd="0" presId="urn:microsoft.com/office/officeart/2005/8/layout/process5"/>
    <dgm:cxn modelId="{0C8290E8-CD4C-4AB1-9D57-D3ECD0D7575E}" type="presParOf" srcId="{C0CCC00A-10FD-4988-B4B1-19F87E292590}" destId="{DE050255-D18E-4C20-B9E7-9025F26A3E61}" srcOrd="2" destOrd="0" presId="urn:microsoft.com/office/officeart/2005/8/layout/process5"/>
    <dgm:cxn modelId="{8A46E049-A5C1-4A55-B3E3-08D499DA49F6}" type="presParOf" srcId="{C0CCC00A-10FD-4988-B4B1-19F87E292590}" destId="{B341A6BA-7F3C-4C9A-9446-62F87ABC6713}" srcOrd="3" destOrd="0" presId="urn:microsoft.com/office/officeart/2005/8/layout/process5"/>
    <dgm:cxn modelId="{236DF183-902B-4AD2-95A2-B32D23E64EE7}" type="presParOf" srcId="{B341A6BA-7F3C-4C9A-9446-62F87ABC6713}" destId="{0D231CE3-3710-441C-9285-D365C2467507}" srcOrd="0" destOrd="0" presId="urn:microsoft.com/office/officeart/2005/8/layout/process5"/>
    <dgm:cxn modelId="{57681361-2F1D-4C84-8AF3-677637D793AC}" type="presParOf" srcId="{C0CCC00A-10FD-4988-B4B1-19F87E292590}" destId="{8BC687FE-D6CA-4094-A59E-93AA88545C7B}" srcOrd="4" destOrd="0" presId="urn:microsoft.com/office/officeart/2005/8/layout/process5"/>
  </dgm:cxnLst>
  <dgm:bg/>
  <dgm:whole/>
  <dgm:extLst>
    <a:ext uri="http://schemas.microsoft.com/office/drawing/2008/diagram">
      <dsp:dataModelExt xmlns:dsp="http://schemas.microsoft.com/office/drawing/2008/diagram" relId="rId19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73A5312B-2528-4981-9817-53871724199F}">
      <dsp:nvSpPr>
        <dsp:cNvPr id="0" name=""/>
        <dsp:cNvSpPr/>
      </dsp:nvSpPr>
      <dsp:spPr>
        <a:xfrm>
          <a:off x="535" y="23843"/>
          <a:ext cx="1314434" cy="761937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41910" tIns="41910" rIns="41910" bIns="41910" numCol="1" spcCol="1270" anchor="ctr" anchorCtr="0">
          <a:noAutofit/>
        </a:bodyPr>
        <a:lstStyle/>
        <a:p>
          <a:pPr marL="0" lvl="0" indent="0" algn="ctr" defTabSz="466725">
            <a:lnSpc>
              <a:spcPct val="100000"/>
            </a:lnSpc>
            <a:spcBef>
              <a:spcPct val="0"/>
            </a:spcBef>
            <a:spcAft>
              <a:spcPts val="0"/>
            </a:spcAft>
            <a:buNone/>
          </a:pPr>
          <a:r>
            <a:rPr lang="es-EC" sz="1050" b="1" i="1" kern="1200">
              <a:latin typeface="Arial" panose="020B0604020202020204" pitchFamily="34" charset="0"/>
              <a:cs typeface="Arial" panose="020B0604020202020204" pitchFamily="34" charset="0"/>
            </a:rPr>
            <a:t>Cobertura y uso del suelo 2002, 2008 y 2014</a:t>
          </a:r>
        </a:p>
      </dsp:txBody>
      <dsp:txXfrm>
        <a:off x="22851" y="46159"/>
        <a:ext cx="1269802" cy="717305"/>
      </dsp:txXfrm>
    </dsp:sp>
    <dsp:sp modelId="{894203F1-1E82-48D7-8262-02546B4DE1BC}">
      <dsp:nvSpPr>
        <dsp:cNvPr id="0" name=""/>
        <dsp:cNvSpPr/>
      </dsp:nvSpPr>
      <dsp:spPr>
        <a:xfrm>
          <a:off x="1394486" y="292766"/>
          <a:ext cx="191562" cy="224091"/>
        </a:xfrm>
        <a:prstGeom prst="rightArrow">
          <a:avLst>
            <a:gd name="adj1" fmla="val 60000"/>
            <a:gd name="adj2" fmla="val 50000"/>
          </a:avLst>
        </a:prstGeom>
        <a:solidFill>
          <a:schemeClr val="dk1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466725">
            <a:lnSpc>
              <a:spcPct val="100000"/>
            </a:lnSpc>
            <a:spcBef>
              <a:spcPct val="0"/>
            </a:spcBef>
            <a:spcAft>
              <a:spcPts val="0"/>
            </a:spcAft>
            <a:buNone/>
          </a:pPr>
          <a:endParaRPr lang="es-EC" sz="1050" b="1" i="1" kern="1200">
            <a:latin typeface="Arial" panose="020B0604020202020204" pitchFamily="34" charset="0"/>
            <a:cs typeface="Arial" panose="020B0604020202020204" pitchFamily="34" charset="0"/>
          </a:endParaRPr>
        </a:p>
      </dsp:txBody>
      <dsp:txXfrm>
        <a:off x="1394486" y="337584"/>
        <a:ext cx="134093" cy="134455"/>
      </dsp:txXfrm>
    </dsp:sp>
    <dsp:sp modelId="{DE050255-D18E-4C20-B9E7-9025F26A3E61}">
      <dsp:nvSpPr>
        <dsp:cNvPr id="0" name=""/>
        <dsp:cNvSpPr/>
      </dsp:nvSpPr>
      <dsp:spPr>
        <a:xfrm>
          <a:off x="1676407" y="38604"/>
          <a:ext cx="1314434" cy="732416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41910" tIns="41910" rIns="41910" bIns="41910" numCol="1" spcCol="1270" anchor="ctr" anchorCtr="0">
          <a:noAutofit/>
        </a:bodyPr>
        <a:lstStyle/>
        <a:p>
          <a:pPr marL="0" lvl="0" indent="0" algn="ctr" defTabSz="466725">
            <a:lnSpc>
              <a:spcPct val="100000"/>
            </a:lnSpc>
            <a:spcBef>
              <a:spcPct val="0"/>
            </a:spcBef>
            <a:spcAft>
              <a:spcPts val="0"/>
            </a:spcAft>
            <a:buNone/>
          </a:pPr>
          <a:r>
            <a:rPr lang="es-EC" sz="1050" b="1" i="1" kern="1200">
              <a:latin typeface="Arial" panose="020B0604020202020204" pitchFamily="34" charset="0"/>
              <a:cs typeface="Arial" panose="020B0604020202020204" pitchFamily="34" charset="0"/>
            </a:rPr>
            <a:t>Superposición de mapas</a:t>
          </a:r>
        </a:p>
      </dsp:txBody>
      <dsp:txXfrm>
        <a:off x="1697859" y="60056"/>
        <a:ext cx="1271530" cy="689512"/>
      </dsp:txXfrm>
    </dsp:sp>
    <dsp:sp modelId="{B341A6BA-7F3C-4C9A-9446-62F87ABC6713}">
      <dsp:nvSpPr>
        <dsp:cNvPr id="0" name=""/>
        <dsp:cNvSpPr/>
      </dsp:nvSpPr>
      <dsp:spPr>
        <a:xfrm>
          <a:off x="3070358" y="292766"/>
          <a:ext cx="191562" cy="224091"/>
        </a:xfrm>
        <a:prstGeom prst="rightArrow">
          <a:avLst>
            <a:gd name="adj1" fmla="val 60000"/>
            <a:gd name="adj2" fmla="val 50000"/>
          </a:avLst>
        </a:prstGeom>
        <a:solidFill>
          <a:schemeClr val="dk1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marL="0" lvl="0" indent="0" algn="ctr" defTabSz="466725">
            <a:lnSpc>
              <a:spcPct val="100000"/>
            </a:lnSpc>
            <a:spcBef>
              <a:spcPct val="0"/>
            </a:spcBef>
            <a:spcAft>
              <a:spcPts val="0"/>
            </a:spcAft>
            <a:buNone/>
          </a:pPr>
          <a:endParaRPr lang="es-EC" sz="1050" b="1" i="1" kern="1200">
            <a:latin typeface="Arial" panose="020B0604020202020204" pitchFamily="34" charset="0"/>
            <a:cs typeface="Arial" panose="020B0604020202020204" pitchFamily="34" charset="0"/>
          </a:endParaRPr>
        </a:p>
      </dsp:txBody>
      <dsp:txXfrm>
        <a:off x="3070358" y="337584"/>
        <a:ext cx="134093" cy="134455"/>
      </dsp:txXfrm>
    </dsp:sp>
    <dsp:sp modelId="{8BC687FE-D6CA-4094-A59E-93AA88545C7B}">
      <dsp:nvSpPr>
        <dsp:cNvPr id="0" name=""/>
        <dsp:cNvSpPr/>
      </dsp:nvSpPr>
      <dsp:spPr>
        <a:xfrm>
          <a:off x="3352280" y="14906"/>
          <a:ext cx="1314434" cy="779812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 w="1905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3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41910" tIns="41910" rIns="41910" bIns="41910" numCol="1" spcCol="1270" anchor="ctr" anchorCtr="0">
          <a:noAutofit/>
        </a:bodyPr>
        <a:lstStyle/>
        <a:p>
          <a:pPr marL="0" lvl="0" indent="0" algn="ctr" defTabSz="466725">
            <a:lnSpc>
              <a:spcPct val="100000"/>
            </a:lnSpc>
            <a:spcBef>
              <a:spcPct val="0"/>
            </a:spcBef>
            <a:spcAft>
              <a:spcPts val="0"/>
            </a:spcAft>
            <a:buNone/>
          </a:pPr>
          <a:r>
            <a:rPr lang="es-EC" sz="1050" b="1" i="1" kern="1200">
              <a:latin typeface="Arial" panose="020B0604020202020204" pitchFamily="34" charset="0"/>
              <a:cs typeface="Arial" panose="020B0604020202020204" pitchFamily="34" charset="0"/>
            </a:rPr>
            <a:t>Cambios en la cobertura y uso del suelo (Tabulación cruzada)</a:t>
          </a:r>
        </a:p>
      </dsp:txBody>
      <dsp:txXfrm>
        <a:off x="3375120" y="37746"/>
        <a:ext cx="1268754" cy="734132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process5">
  <dgm:title val=""/>
  <dgm:desc val=""/>
  <dgm:catLst>
    <dgm:cat type="process" pri="17000"/>
  </dgm:catLst>
  <dgm:sampData>
    <dgm:dataModel>
      <dgm:ptLst>
        <dgm:pt modelId="0" type="doc"/>
        <dgm:pt modelId="1">
          <dgm:prSet phldr="1"/>
        </dgm:pt>
        <dgm:pt modelId="2">
          <dgm:prSet phldr="1"/>
        </dgm:pt>
        <dgm:pt modelId="3">
          <dgm:prSet phldr="1"/>
        </dgm:pt>
        <dgm:pt modelId="4">
          <dgm:prSet phldr="1"/>
        </dgm:pt>
        <dgm:pt modelId="5">
          <dgm:prSet phldr="1"/>
        </dgm:pt>
      </dgm:ptLst>
      <dgm:cxnLst>
        <dgm:cxn modelId="7" srcId="0" destId="1" srcOrd="0" destOrd="0"/>
        <dgm:cxn modelId="8" srcId="0" destId="2" srcOrd="1" destOrd="0"/>
        <dgm:cxn modelId="9" srcId="0" destId="3" srcOrd="2" destOrd="0"/>
        <dgm:cxn modelId="10" srcId="0" destId="4" srcOrd="3" destOrd="0"/>
        <dgm:cxn modelId="11" srcId="0" destId="5" srcOrd="4" destOrd="0"/>
      </dgm:cxnLst>
      <dgm:bg/>
      <dgm:whole/>
    </dgm:dataModel>
  </dgm:sampData>
  <dgm:styleData>
    <dgm:dataModel>
      <dgm:ptLst>
        <dgm:pt modelId="0" type="doc"/>
        <dgm:pt modelId="1"/>
        <dgm:pt modelId="2"/>
      </dgm:ptLst>
      <dgm:cxnLst>
        <dgm:cxn modelId="3" srcId="0" destId="1" srcOrd="0" destOrd="0"/>
        <dgm:cxn modelId="4" srcId="0" destId="2" srcOrd="1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3"/>
        <dgm:pt modelId="4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</dgm:cxnLst>
      <dgm:bg/>
      <dgm:whole/>
    </dgm:dataModel>
  </dgm:clrData>
  <dgm:layoutNode name="diagram">
    <dgm:varLst>
      <dgm:dir/>
      <dgm:resizeHandles val="exact"/>
    </dgm:varLst>
    <dgm:choose name="Name0">
      <dgm:if name="Name1" axis="self" func="var" arg="dir" op="equ" val="norm">
        <dgm:alg type="snake">
          <dgm:param type="grDir" val="tL"/>
          <dgm:param type="flowDir" val="row"/>
          <dgm:param type="contDir" val="revDir"/>
          <dgm:param type="bkpt" val="endCnv"/>
        </dgm:alg>
      </dgm:if>
      <dgm:else name="Name2">
        <dgm:alg type="snake">
          <dgm:param type="grDir" val="tR"/>
          <dgm:param type="flowDir" val="row"/>
          <dgm:param type="contDir" val="revDir"/>
          <dgm:param type="bkpt" val="endCnv"/>
        </dgm:alg>
      </dgm:else>
    </dgm:choose>
    <dgm:shape xmlns:r="http://schemas.openxmlformats.org/officeDocument/2006/relationships" r:blip="">
      <dgm:adjLst/>
    </dgm:shape>
    <dgm:presOf/>
    <dgm:constrLst>
      <dgm:constr type="w" for="ch" ptType="node" refType="w"/>
      <dgm:constr type="w" for="ch" forName="sibTrans" refType="w" refFor="ch" refPtType="node" op="equ" fact="0.4"/>
      <dgm:constr type="sp" refType="w" refFor="ch" refForName="sibTrans" op="equ"/>
      <dgm:constr type="primFontSz" for="ch" ptType="node" op="equ" val="65"/>
      <dgm:constr type="primFontSz" for="des" forName="connectorText" op="equ" val="55"/>
      <dgm:constr type="primFontSz" for="des" forName="connectorText" refType="primFontSz" refFor="ch" refPtType="node" op="lte" fact="0.8"/>
    </dgm:constrLst>
    <dgm:ruleLst/>
    <dgm:forEach name="nodesForEach" axis="ch" ptType="node">
      <dgm:layoutNode name="node">
        <dgm:varLst>
          <dgm:bulletEnabled val="1"/>
        </dgm:varLst>
        <dgm:alg type="tx"/>
        <dgm:shape xmlns:r="http://schemas.openxmlformats.org/officeDocument/2006/relationships" type="roundRect" r:blip="">
          <dgm:adjLst>
            <dgm:adj idx="1" val="0.1"/>
          </dgm:adjLst>
        </dgm:shape>
        <dgm:presOf axis="desOrSelf" ptType="node"/>
        <dgm:constrLst>
          <dgm:constr type="h" refType="w" fact="0.6"/>
          <dgm:constr type="tMarg" refType="primFontSz" fact="0.3"/>
          <dgm:constr type="bMarg" refType="primFontSz" fact="0.3"/>
          <dgm:constr type="lMarg" refType="primFontSz" fact="0.3"/>
          <dgm:constr type="rMarg" refType="primFontSz" fact="0.3"/>
        </dgm:constrLst>
        <dgm:ruleLst>
          <dgm:rule type="primFontSz" val="5" fact="NaN" max="NaN"/>
        </dgm:ruleLst>
      </dgm:layoutNode>
      <dgm:forEach name="sibTransForEach" axis="followSib" ptType="sibTrans" cnt="1">
        <dgm:layoutNode name="sibTrans">
          <dgm:alg type="conn">
            <dgm:param type="begPts" val="auto"/>
            <dgm:param type="endPts" val="auto"/>
          </dgm:alg>
          <dgm:shape xmlns:r="http://schemas.openxmlformats.org/officeDocument/2006/relationships" type="conn" r:blip="">
            <dgm:adjLst/>
          </dgm:shape>
          <dgm:presOf axis="self"/>
          <dgm:constrLst>
            <dgm:constr type="h" refType="w" fact="0.62"/>
            <dgm:constr type="connDist"/>
          </dgm:constrLst>
          <dgm:ruleLst/>
          <dgm:layoutNode name="connectorText">
            <dgm:alg type="tx">
              <dgm:param type="autoTxRot" val="upr"/>
            </dgm:alg>
            <dgm:shape xmlns:r="http://schemas.openxmlformats.org/officeDocument/2006/relationships" type="conn" r:blip="" hideGeom="1">
              <dgm:adjLst/>
            </dgm:shape>
            <dgm:presOf axis="self"/>
            <dgm:constrLst>
              <dgm:constr type="lMarg"/>
              <dgm:constr type="rMarg"/>
              <dgm:constr type="tMarg"/>
              <dgm:constr type="bMarg"/>
            </dgm:constrLst>
            <dgm:ruleLst>
              <dgm:rule type="primFontSz" val="5" fact="NaN" max="NaN"/>
            </dgm:ruleLst>
          </dgm:layoutNode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2">
  <dgm:title val=""/>
  <dgm:desc val=""/>
  <dgm:catLst>
    <dgm:cat type="simple" pri="102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3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AFD18CD-C4C1-48D3-81E0-726805BB022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1</Pages>
  <Words>9998</Words>
  <Characters>54994</Characters>
  <Application>Microsoft Office Word</Application>
  <DocSecurity>0</DocSecurity>
  <Lines>458</Lines>
  <Paragraphs>12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8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valuación geoespacial del cambio de cobertura y uso...</dc:creator>
  <cp:keywords/>
  <dc:description/>
  <cp:lastModifiedBy>Agni Luzbey Lombeida La Rosa</cp:lastModifiedBy>
  <cp:revision>3</cp:revision>
  <cp:lastPrinted>2016-10-07T03:06:00Z</cp:lastPrinted>
  <dcterms:created xsi:type="dcterms:W3CDTF">2016-10-07T03:06:00Z</dcterms:created>
  <dcterms:modified xsi:type="dcterms:W3CDTF">2016-10-07T03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2">
    <vt:lpwstr>nces" value="true"/&gt;&lt;pref name="automaticJournalAbbreviations" value="true"/&gt;&lt;pref name="noteType" value=""/&gt;&lt;/prefs&gt;&lt;/data&gt;</vt:lpwstr>
  </property>
  <property fmtid="{D5CDD505-2E9C-101B-9397-08002B2CF9AE}" pid="3" name="ZOTERO_PREF_1">
    <vt:lpwstr>&lt;data data-version="3" zotero-version="4.0.29.10"&gt;&lt;session id="tOWe1szb"/&gt;&lt;style id="http://www.zotero.org/styles/apa" locale="es-ES" hasBibliography="1" bibliographyStyleHasBeenSet="1"/&gt;&lt;prefs&gt;&lt;pref name="fieldType" value="Field"/&gt;&lt;pref name="storeRefere</vt:lpwstr>
  </property>
</Properties>
</file>